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84700" w14:textId="66884498" w:rsidR="00E809E0" w:rsidRPr="0035321E" w:rsidRDefault="00E809E0" w:rsidP="00FA48A5">
      <w:pPr>
        <w:spacing w:line="240" w:lineRule="auto"/>
        <w:jc w:val="center"/>
        <w:rPr>
          <w:rFonts w:asciiTheme="majorBidi" w:hAnsiTheme="majorBidi" w:cstheme="majorBidi"/>
          <w:b/>
          <w:bCs/>
          <w:sz w:val="40"/>
          <w:szCs w:val="40"/>
          <w:u w:val="single"/>
        </w:rPr>
      </w:pPr>
      <w:r w:rsidRPr="0035321E">
        <w:rPr>
          <w:rFonts w:ascii="Arial" w:hAnsi="Arial" w:cs="Arial"/>
          <w:b/>
          <w:bCs/>
          <w:sz w:val="36"/>
          <w:szCs w:val="36"/>
          <w:shd w:val="clear" w:color="auto" w:fill="FFFFFF"/>
        </w:rPr>
        <w:t xml:space="preserve">Cardiovascular </w:t>
      </w:r>
      <w:r w:rsidR="00371F8E" w:rsidRPr="0035321E">
        <w:rPr>
          <w:rFonts w:ascii="Arial" w:hAnsi="Arial" w:cs="Arial"/>
          <w:b/>
          <w:bCs/>
          <w:sz w:val="36"/>
          <w:szCs w:val="36"/>
          <w:shd w:val="clear" w:color="auto" w:fill="FFFFFF"/>
        </w:rPr>
        <w:t>Aging</w:t>
      </w:r>
      <w:r w:rsidRPr="0035321E">
        <w:rPr>
          <w:rFonts w:ascii="Arial" w:hAnsi="Arial" w:cs="Arial"/>
          <w:b/>
          <w:bCs/>
          <w:sz w:val="36"/>
          <w:szCs w:val="36"/>
          <w:shd w:val="clear" w:color="auto" w:fill="FFFFFF"/>
        </w:rPr>
        <w:t xml:space="preserve"> in </w:t>
      </w:r>
      <w:r w:rsidR="00357D6F" w:rsidRPr="0035321E">
        <w:rPr>
          <w:rFonts w:ascii="Arial" w:hAnsi="Arial" w:cs="Arial"/>
          <w:b/>
          <w:bCs/>
          <w:sz w:val="36"/>
          <w:szCs w:val="36"/>
          <w:shd w:val="clear" w:color="auto" w:fill="FFFFFF"/>
        </w:rPr>
        <w:t>Patients</w:t>
      </w:r>
      <w:r w:rsidRPr="0035321E">
        <w:rPr>
          <w:rFonts w:ascii="Arial" w:hAnsi="Arial" w:cs="Arial"/>
          <w:b/>
          <w:bCs/>
          <w:sz w:val="36"/>
          <w:szCs w:val="36"/>
          <w:shd w:val="clear" w:color="auto" w:fill="FFFFFF"/>
        </w:rPr>
        <w:t xml:space="preserve"> with </w:t>
      </w:r>
      <w:r w:rsidR="00371F8E" w:rsidRPr="0035321E">
        <w:rPr>
          <w:rFonts w:ascii="Arial" w:hAnsi="Arial" w:cs="Arial"/>
          <w:b/>
          <w:bCs/>
          <w:sz w:val="36"/>
          <w:szCs w:val="36"/>
          <w:shd w:val="clear" w:color="auto" w:fill="FFFFFF"/>
        </w:rPr>
        <w:t>C</w:t>
      </w:r>
      <w:r w:rsidRPr="0035321E">
        <w:rPr>
          <w:rFonts w:ascii="Arial" w:hAnsi="Arial" w:cs="Arial"/>
          <w:b/>
          <w:bCs/>
          <w:sz w:val="36"/>
          <w:szCs w:val="36"/>
          <w:shd w:val="clear" w:color="auto" w:fill="FFFFFF"/>
        </w:rPr>
        <w:t xml:space="preserve">hronic </w:t>
      </w:r>
      <w:r w:rsidR="00371F8E" w:rsidRPr="0035321E">
        <w:rPr>
          <w:rFonts w:ascii="Arial" w:hAnsi="Arial" w:cs="Arial"/>
          <w:b/>
          <w:bCs/>
          <w:sz w:val="36"/>
          <w:szCs w:val="36"/>
          <w:shd w:val="clear" w:color="auto" w:fill="FFFFFF"/>
        </w:rPr>
        <w:t>K</w:t>
      </w:r>
      <w:r w:rsidRPr="0035321E">
        <w:rPr>
          <w:rFonts w:ascii="Arial" w:hAnsi="Arial" w:cs="Arial"/>
          <w:b/>
          <w:bCs/>
          <w:sz w:val="36"/>
          <w:szCs w:val="36"/>
          <w:shd w:val="clear" w:color="auto" w:fill="FFFFFF"/>
        </w:rPr>
        <w:t xml:space="preserve">idney </w:t>
      </w:r>
      <w:r w:rsidR="00371F8E" w:rsidRPr="0035321E">
        <w:rPr>
          <w:rFonts w:ascii="Arial" w:hAnsi="Arial" w:cs="Arial"/>
          <w:b/>
          <w:bCs/>
          <w:sz w:val="36"/>
          <w:szCs w:val="36"/>
          <w:shd w:val="clear" w:color="auto" w:fill="FFFFFF"/>
        </w:rPr>
        <w:t>D</w:t>
      </w:r>
      <w:r w:rsidRPr="0035321E">
        <w:rPr>
          <w:rFonts w:ascii="Arial" w:hAnsi="Arial" w:cs="Arial"/>
          <w:b/>
          <w:bCs/>
          <w:sz w:val="36"/>
          <w:szCs w:val="36"/>
          <w:shd w:val="clear" w:color="auto" w:fill="FFFFFF"/>
        </w:rPr>
        <w:t>isease</w:t>
      </w:r>
      <w:r w:rsidR="00371F8E" w:rsidRPr="0035321E">
        <w:rPr>
          <w:rFonts w:ascii="Arial" w:hAnsi="Arial" w:cs="Arial"/>
          <w:b/>
          <w:bCs/>
          <w:sz w:val="36"/>
          <w:szCs w:val="36"/>
          <w:shd w:val="clear" w:color="auto" w:fill="FFFFFF"/>
        </w:rPr>
        <w:t xml:space="preserve">: Pathogenesis and Potential </w:t>
      </w:r>
      <w:r w:rsidR="00280DB0" w:rsidRPr="0035321E">
        <w:rPr>
          <w:rFonts w:ascii="Arial" w:hAnsi="Arial" w:cs="Arial"/>
          <w:b/>
          <w:bCs/>
          <w:sz w:val="36"/>
          <w:szCs w:val="36"/>
          <w:shd w:val="clear" w:color="auto" w:fill="FFFFFF"/>
        </w:rPr>
        <w:t>Therap</w:t>
      </w:r>
      <w:r w:rsidR="00280DB0">
        <w:rPr>
          <w:rFonts w:ascii="Arial" w:hAnsi="Arial" w:cs="Arial"/>
          <w:b/>
          <w:bCs/>
          <w:sz w:val="36"/>
          <w:szCs w:val="36"/>
          <w:shd w:val="clear" w:color="auto" w:fill="FFFFFF"/>
        </w:rPr>
        <w:t>eutics</w:t>
      </w:r>
    </w:p>
    <w:p w14:paraId="702405C7" w14:textId="31436AFD" w:rsidR="005D3211" w:rsidRPr="0035321E" w:rsidRDefault="00371F8E" w:rsidP="00FA48A5">
      <w:pPr>
        <w:spacing w:line="240" w:lineRule="auto"/>
        <w:jc w:val="center"/>
        <w:rPr>
          <w:rFonts w:asciiTheme="majorBidi" w:hAnsiTheme="majorBidi" w:cstheme="majorBidi"/>
          <w:b/>
          <w:bCs/>
          <w:sz w:val="24"/>
          <w:szCs w:val="24"/>
          <w:u w:val="single"/>
        </w:rPr>
      </w:pPr>
      <w:r w:rsidRPr="0035321E">
        <w:rPr>
          <w:rFonts w:asciiTheme="majorBidi" w:hAnsiTheme="majorBidi" w:cstheme="majorBidi"/>
          <w:b/>
          <w:bCs/>
          <w:sz w:val="24"/>
          <w:szCs w:val="24"/>
          <w:u w:val="single"/>
        </w:rPr>
        <w:t>Safa</w:t>
      </w:r>
      <w:r w:rsidR="006C0065" w:rsidRPr="0035321E">
        <w:rPr>
          <w:rFonts w:asciiTheme="majorBidi" w:hAnsiTheme="majorBidi" w:cstheme="majorBidi"/>
          <w:b/>
          <w:bCs/>
          <w:sz w:val="24"/>
          <w:szCs w:val="24"/>
          <w:u w:val="single"/>
        </w:rPr>
        <w:t xml:space="preserve"> </w:t>
      </w:r>
      <w:proofErr w:type="spellStart"/>
      <w:r w:rsidR="006C0065" w:rsidRPr="0035321E">
        <w:rPr>
          <w:rFonts w:asciiTheme="majorBidi" w:hAnsiTheme="majorBidi" w:cstheme="majorBidi"/>
          <w:b/>
          <w:bCs/>
          <w:sz w:val="24"/>
          <w:szCs w:val="24"/>
          <w:u w:val="single"/>
        </w:rPr>
        <w:t>Alkhayyat</w:t>
      </w:r>
      <w:proofErr w:type="spellEnd"/>
      <w:r w:rsidRPr="0035321E">
        <w:rPr>
          <w:rFonts w:asciiTheme="majorBidi" w:hAnsiTheme="majorBidi" w:cstheme="majorBidi"/>
          <w:b/>
          <w:bCs/>
          <w:sz w:val="24"/>
          <w:szCs w:val="24"/>
          <w:u w:val="single"/>
        </w:rPr>
        <w:t xml:space="preserve"> </w:t>
      </w:r>
      <w:r w:rsidRPr="0035321E">
        <w:rPr>
          <w:rFonts w:ascii="Times New Roman" w:hAnsi="Times New Roman" w:cs="Times New Roman"/>
          <w:bCs/>
          <w:sz w:val="24"/>
          <w:szCs w:val="24"/>
          <w:vertAlign w:val="superscript"/>
        </w:rPr>
        <w:t>1</w:t>
      </w:r>
      <w:r w:rsidRPr="0035321E">
        <w:rPr>
          <w:rFonts w:asciiTheme="majorBidi" w:hAnsiTheme="majorBidi" w:cstheme="majorBidi"/>
          <w:b/>
          <w:bCs/>
          <w:sz w:val="24"/>
          <w:szCs w:val="24"/>
          <w:u w:val="single"/>
        </w:rPr>
        <w:t>, Zahraa</w:t>
      </w:r>
      <w:r w:rsidR="001A007E" w:rsidRPr="0035321E">
        <w:rPr>
          <w:rFonts w:asciiTheme="majorBidi" w:hAnsiTheme="majorBidi" w:cstheme="majorBidi"/>
          <w:b/>
          <w:bCs/>
          <w:sz w:val="24"/>
          <w:szCs w:val="24"/>
          <w:u w:val="single"/>
        </w:rPr>
        <w:t xml:space="preserve"> </w:t>
      </w:r>
      <w:proofErr w:type="spellStart"/>
      <w:r w:rsidR="001A007E" w:rsidRPr="0035321E">
        <w:rPr>
          <w:rFonts w:asciiTheme="majorBidi" w:hAnsiTheme="majorBidi" w:cstheme="majorBidi"/>
          <w:b/>
          <w:bCs/>
          <w:sz w:val="24"/>
          <w:szCs w:val="24"/>
          <w:u w:val="single"/>
        </w:rPr>
        <w:t>Alhoori</w:t>
      </w:r>
      <w:proofErr w:type="spellEnd"/>
      <w:r w:rsidRPr="0035321E">
        <w:rPr>
          <w:rFonts w:asciiTheme="majorBidi" w:hAnsiTheme="majorBidi" w:cstheme="majorBidi"/>
          <w:b/>
          <w:bCs/>
          <w:sz w:val="24"/>
          <w:szCs w:val="24"/>
          <w:u w:val="single"/>
        </w:rPr>
        <w:t xml:space="preserve"> </w:t>
      </w:r>
      <w:r w:rsidRPr="0035321E">
        <w:rPr>
          <w:rFonts w:ascii="Times New Roman" w:hAnsi="Times New Roman" w:cs="Times New Roman"/>
          <w:bCs/>
          <w:sz w:val="24"/>
          <w:szCs w:val="24"/>
          <w:vertAlign w:val="superscript"/>
        </w:rPr>
        <w:t>1</w:t>
      </w:r>
      <w:r w:rsidRPr="0035321E">
        <w:rPr>
          <w:rFonts w:asciiTheme="majorBidi" w:hAnsiTheme="majorBidi" w:cstheme="majorBidi"/>
          <w:b/>
          <w:bCs/>
          <w:sz w:val="24"/>
          <w:szCs w:val="24"/>
          <w:u w:val="single"/>
        </w:rPr>
        <w:t xml:space="preserve">, Mohamed Abdalbary </w:t>
      </w:r>
      <w:r w:rsidRPr="0035321E">
        <w:rPr>
          <w:rFonts w:ascii="Times New Roman" w:hAnsi="Times New Roman" w:cs="Times New Roman"/>
          <w:bCs/>
          <w:sz w:val="24"/>
          <w:szCs w:val="24"/>
          <w:vertAlign w:val="superscript"/>
        </w:rPr>
        <w:t>2</w:t>
      </w:r>
    </w:p>
    <w:p w14:paraId="1EB5667F" w14:textId="0F275601" w:rsidR="00371F8E" w:rsidRPr="0035321E" w:rsidRDefault="00371F8E" w:rsidP="00FA48A5">
      <w:pPr>
        <w:spacing w:line="240" w:lineRule="auto"/>
        <w:jc w:val="center"/>
        <w:rPr>
          <w:rFonts w:asciiTheme="majorBidi" w:hAnsiTheme="majorBidi" w:cstheme="majorBidi"/>
          <w:b/>
          <w:bCs/>
          <w:sz w:val="24"/>
          <w:szCs w:val="24"/>
          <w:u w:val="single"/>
        </w:rPr>
      </w:pPr>
      <w:r w:rsidRPr="0035321E">
        <w:rPr>
          <w:rFonts w:ascii="Times New Roman" w:hAnsi="Times New Roman" w:cs="Times New Roman"/>
          <w:bCs/>
          <w:sz w:val="24"/>
          <w:szCs w:val="24"/>
          <w:vertAlign w:val="superscript"/>
        </w:rPr>
        <w:t>1</w:t>
      </w:r>
      <w:r w:rsidRPr="0035321E">
        <w:rPr>
          <w:rFonts w:ascii="Times New Roman" w:hAnsi="Times New Roman" w:cs="Times New Roman"/>
          <w:b/>
          <w:sz w:val="24"/>
          <w:szCs w:val="24"/>
          <w:vertAlign w:val="superscript"/>
        </w:rPr>
        <w:t xml:space="preserve"> </w:t>
      </w:r>
      <w:bookmarkStart w:id="0" w:name="_Hlk141729402"/>
      <w:r w:rsidRPr="0035321E">
        <w:rPr>
          <w:rFonts w:ascii="Times New Roman" w:hAnsi="Times New Roman" w:cs="Times New Roman"/>
          <w:b/>
          <w:sz w:val="24"/>
          <w:szCs w:val="24"/>
        </w:rPr>
        <w:t>Mansoura Medical School, Mansoura University, Egypt</w:t>
      </w:r>
      <w:bookmarkEnd w:id="0"/>
    </w:p>
    <w:p w14:paraId="4FD6151E" w14:textId="3BB1E87C" w:rsidR="005D3211" w:rsidRPr="0035321E" w:rsidRDefault="005D3211" w:rsidP="00FA48A5">
      <w:pPr>
        <w:suppressLineNumbers/>
        <w:spacing w:line="240" w:lineRule="auto"/>
        <w:jc w:val="center"/>
        <w:rPr>
          <w:rFonts w:ascii="Times New Roman" w:hAnsi="Times New Roman" w:cs="Times New Roman"/>
          <w:b/>
          <w:sz w:val="24"/>
          <w:szCs w:val="24"/>
        </w:rPr>
      </w:pPr>
      <w:r w:rsidRPr="0035321E">
        <w:rPr>
          <w:rFonts w:ascii="Times New Roman" w:hAnsi="Times New Roman" w:cs="Times New Roman"/>
          <w:bCs/>
          <w:sz w:val="24"/>
          <w:szCs w:val="24"/>
          <w:vertAlign w:val="superscript"/>
        </w:rPr>
        <w:t>2</w:t>
      </w:r>
      <w:r w:rsidRPr="0035321E">
        <w:rPr>
          <w:rFonts w:ascii="Times New Roman" w:hAnsi="Times New Roman" w:cs="Times New Roman"/>
          <w:b/>
          <w:sz w:val="24"/>
          <w:szCs w:val="24"/>
          <w:vertAlign w:val="superscript"/>
        </w:rPr>
        <w:t xml:space="preserve"> </w:t>
      </w:r>
      <w:r w:rsidRPr="0035321E">
        <w:rPr>
          <w:rFonts w:ascii="Times New Roman" w:hAnsi="Times New Roman" w:cs="Times New Roman"/>
          <w:b/>
          <w:sz w:val="24"/>
          <w:szCs w:val="24"/>
        </w:rPr>
        <w:t>Mansoura Nephrology and Dialysis Unit, Mansoura University, Egypt</w:t>
      </w:r>
      <w:r w:rsidRPr="0035321E">
        <w:rPr>
          <w:rFonts w:ascii="Times New Roman" w:hAnsi="Times New Roman" w:cs="Times New Roman"/>
          <w:b/>
          <w:sz w:val="24"/>
          <w:szCs w:val="24"/>
        </w:rPr>
        <w:br/>
      </w:r>
    </w:p>
    <w:p w14:paraId="62F4F6BD" w14:textId="77777777" w:rsidR="005D3211" w:rsidRPr="0035321E" w:rsidRDefault="005D3211" w:rsidP="00FA48A5">
      <w:pPr>
        <w:suppressLineNumbers/>
        <w:spacing w:line="240" w:lineRule="auto"/>
        <w:jc w:val="center"/>
        <w:rPr>
          <w:rFonts w:ascii="Times New Roman" w:hAnsi="Times New Roman" w:cs="Times New Roman"/>
          <w:b/>
          <w:sz w:val="24"/>
          <w:szCs w:val="24"/>
        </w:rPr>
      </w:pPr>
    </w:p>
    <w:p w14:paraId="107D194A" w14:textId="16BA4FE5" w:rsidR="00371F8E" w:rsidRPr="0035321E" w:rsidRDefault="00371F8E" w:rsidP="00FA48A5">
      <w:pPr>
        <w:suppressLineNumbers/>
        <w:spacing w:line="240" w:lineRule="auto"/>
        <w:jc w:val="center"/>
        <w:rPr>
          <w:rFonts w:ascii="Times New Roman" w:hAnsi="Times New Roman" w:cs="Times New Roman"/>
          <w:b/>
          <w:sz w:val="24"/>
          <w:szCs w:val="24"/>
        </w:rPr>
      </w:pPr>
      <w:r w:rsidRPr="0035321E">
        <w:rPr>
          <w:rFonts w:ascii="Times New Roman" w:hAnsi="Times New Roman" w:cs="Times New Roman"/>
          <w:b/>
          <w:sz w:val="24"/>
          <w:szCs w:val="24"/>
        </w:rPr>
        <w:t>Keywords: Cardiovascular, CKD, Aging, Vascular Calcification, Dialysis</w:t>
      </w:r>
    </w:p>
    <w:p w14:paraId="416E662A" w14:textId="3A3D9A1E" w:rsidR="005D3211" w:rsidRPr="0035321E" w:rsidRDefault="00371F8E" w:rsidP="00FA48A5">
      <w:pPr>
        <w:suppressLineNumbers/>
        <w:spacing w:line="240" w:lineRule="auto"/>
        <w:jc w:val="center"/>
        <w:rPr>
          <w:rFonts w:ascii="Times New Roman" w:hAnsi="Times New Roman" w:cs="Times New Roman"/>
          <w:b/>
          <w:sz w:val="24"/>
          <w:szCs w:val="24"/>
        </w:rPr>
      </w:pPr>
      <w:r w:rsidRPr="0035321E">
        <w:rPr>
          <w:rFonts w:ascii="Times New Roman" w:hAnsi="Times New Roman" w:cs="Times New Roman"/>
          <w:b/>
          <w:sz w:val="24"/>
          <w:szCs w:val="24"/>
        </w:rPr>
        <w:t>Running Tit</w:t>
      </w:r>
      <w:r w:rsidR="0035321E">
        <w:rPr>
          <w:rFonts w:ascii="Times New Roman" w:hAnsi="Times New Roman" w:cs="Times New Roman"/>
          <w:b/>
          <w:sz w:val="24"/>
          <w:szCs w:val="24"/>
        </w:rPr>
        <w:t>le: Cardiovascular Aging in CKD</w:t>
      </w:r>
    </w:p>
    <w:p w14:paraId="4352356B" w14:textId="48D5DB7C" w:rsidR="005D3211" w:rsidRPr="00D27784" w:rsidRDefault="005D3211" w:rsidP="00FA48A5">
      <w:pPr>
        <w:tabs>
          <w:tab w:val="left" w:pos="6396"/>
        </w:tabs>
        <w:spacing w:after="0" w:line="240" w:lineRule="auto"/>
        <w:rPr>
          <w:rFonts w:ascii="Times New Roman" w:hAnsi="Times New Roman" w:cs="Times New Roman"/>
          <w:sz w:val="24"/>
          <w:szCs w:val="24"/>
        </w:rPr>
      </w:pPr>
      <w:r w:rsidRPr="0035321E">
        <w:rPr>
          <w:rFonts w:ascii="Times New Roman" w:hAnsi="Times New Roman" w:cs="Times New Roman"/>
          <w:b/>
          <w:sz w:val="24"/>
          <w:szCs w:val="24"/>
        </w:rPr>
        <w:t>Address correspondence: Mohamed Abdalbary</w:t>
      </w:r>
      <w:r w:rsidRPr="0035321E">
        <w:rPr>
          <w:rFonts w:ascii="Times New Roman" w:hAnsi="Times New Roman" w:cs="Times New Roman"/>
          <w:sz w:val="24"/>
          <w:szCs w:val="24"/>
        </w:rPr>
        <w:t xml:space="preserve">, MD </w:t>
      </w:r>
      <w:r w:rsidR="001A007E" w:rsidRPr="0035321E">
        <w:rPr>
          <w:rFonts w:ascii="Times New Roman" w:hAnsi="Times New Roman" w:cs="Times New Roman"/>
          <w:sz w:val="24"/>
          <w:szCs w:val="24"/>
        </w:rPr>
        <w:tab/>
      </w:r>
    </w:p>
    <w:p w14:paraId="43D833BF" w14:textId="77777777" w:rsidR="005D3211" w:rsidRPr="0035321E" w:rsidRDefault="005D3211" w:rsidP="00FA48A5">
      <w:pPr>
        <w:spacing w:after="0" w:line="240" w:lineRule="auto"/>
        <w:rPr>
          <w:rFonts w:ascii="Times New Roman" w:hAnsi="Times New Roman" w:cs="Times New Roman"/>
          <w:sz w:val="24"/>
          <w:szCs w:val="24"/>
        </w:rPr>
      </w:pPr>
      <w:r w:rsidRPr="0035321E">
        <w:rPr>
          <w:rFonts w:ascii="Times New Roman" w:hAnsi="Times New Roman" w:cs="Times New Roman"/>
          <w:sz w:val="24"/>
          <w:szCs w:val="24"/>
        </w:rPr>
        <w:t>Lecturer of Nephrology</w:t>
      </w:r>
    </w:p>
    <w:p w14:paraId="5845F31D" w14:textId="77777777" w:rsidR="005D3211" w:rsidRPr="0035321E" w:rsidRDefault="005D3211" w:rsidP="00FA48A5">
      <w:pPr>
        <w:autoSpaceDE w:val="0"/>
        <w:autoSpaceDN w:val="0"/>
        <w:adjustRightInd w:val="0"/>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Mansoura Nephrology and Dialysis Unit, Mansoura University, </w:t>
      </w:r>
    </w:p>
    <w:p w14:paraId="0E8C7961" w14:textId="77777777" w:rsidR="005D3211" w:rsidRPr="0035321E" w:rsidRDefault="005D3211" w:rsidP="00FA48A5">
      <w:pPr>
        <w:autoSpaceDE w:val="0"/>
        <w:autoSpaceDN w:val="0"/>
        <w:adjustRightInd w:val="0"/>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1 El </w:t>
      </w:r>
      <w:proofErr w:type="spellStart"/>
      <w:r w:rsidRPr="0035321E">
        <w:rPr>
          <w:rFonts w:ascii="Times New Roman" w:hAnsi="Times New Roman" w:cs="Times New Roman"/>
          <w:sz w:val="24"/>
          <w:szCs w:val="24"/>
        </w:rPr>
        <w:t>Gomhouria</w:t>
      </w:r>
      <w:proofErr w:type="spellEnd"/>
      <w:r w:rsidRPr="0035321E">
        <w:rPr>
          <w:rFonts w:ascii="Times New Roman" w:hAnsi="Times New Roman" w:cs="Times New Roman"/>
          <w:sz w:val="24"/>
          <w:szCs w:val="24"/>
        </w:rPr>
        <w:t xml:space="preserve"> St, Mansoura. </w:t>
      </w:r>
    </w:p>
    <w:p w14:paraId="3E19298C" w14:textId="77777777" w:rsidR="005D3211" w:rsidRPr="0035321E" w:rsidRDefault="005D3211" w:rsidP="00FA48A5">
      <w:pPr>
        <w:autoSpaceDE w:val="0"/>
        <w:autoSpaceDN w:val="0"/>
        <w:adjustRightInd w:val="0"/>
        <w:spacing w:after="0" w:line="240" w:lineRule="auto"/>
        <w:rPr>
          <w:rFonts w:ascii="Times New Roman" w:hAnsi="Times New Roman" w:cs="Times New Roman"/>
          <w:sz w:val="24"/>
          <w:szCs w:val="24"/>
        </w:rPr>
      </w:pPr>
      <w:proofErr w:type="spellStart"/>
      <w:r w:rsidRPr="0035321E">
        <w:rPr>
          <w:rFonts w:ascii="Times New Roman" w:hAnsi="Times New Roman" w:cs="Times New Roman"/>
          <w:sz w:val="24"/>
          <w:szCs w:val="24"/>
        </w:rPr>
        <w:t>Dakahlia</w:t>
      </w:r>
      <w:proofErr w:type="spellEnd"/>
      <w:r w:rsidRPr="0035321E">
        <w:rPr>
          <w:rFonts w:ascii="Times New Roman" w:hAnsi="Times New Roman" w:cs="Times New Roman"/>
          <w:sz w:val="24"/>
          <w:szCs w:val="24"/>
        </w:rPr>
        <w:t xml:space="preserve"> Governorate, Egypt, 35516.</w:t>
      </w:r>
    </w:p>
    <w:p w14:paraId="665BB93F" w14:textId="77777777" w:rsidR="005D3211" w:rsidRPr="00D27784" w:rsidRDefault="005D3211" w:rsidP="00FA48A5">
      <w:pPr>
        <w:autoSpaceDE w:val="0"/>
        <w:autoSpaceDN w:val="0"/>
        <w:adjustRightInd w:val="0"/>
        <w:spacing w:after="0" w:line="240" w:lineRule="auto"/>
        <w:rPr>
          <w:rFonts w:ascii="Times New Roman" w:hAnsi="Times New Roman" w:cs="Times New Roman"/>
          <w:sz w:val="24"/>
          <w:szCs w:val="24"/>
        </w:rPr>
      </w:pPr>
      <w:r w:rsidRPr="00D27784">
        <w:rPr>
          <w:rFonts w:ascii="Times New Roman" w:hAnsi="Times New Roman" w:cs="Times New Roman"/>
          <w:sz w:val="24"/>
          <w:szCs w:val="24"/>
        </w:rPr>
        <w:t xml:space="preserve">Phone: (2050) 2164112, +2 01009155115, </w:t>
      </w:r>
    </w:p>
    <w:p w14:paraId="67DE9A79" w14:textId="77777777" w:rsidR="005D3211" w:rsidRPr="00D27784" w:rsidRDefault="005D3211" w:rsidP="00FA48A5">
      <w:pPr>
        <w:autoSpaceDE w:val="0"/>
        <w:autoSpaceDN w:val="0"/>
        <w:adjustRightInd w:val="0"/>
        <w:spacing w:after="0" w:line="240" w:lineRule="auto"/>
        <w:rPr>
          <w:rFonts w:ascii="Times New Roman" w:hAnsi="Times New Roman" w:cs="Times New Roman"/>
          <w:sz w:val="24"/>
          <w:szCs w:val="24"/>
        </w:rPr>
      </w:pPr>
      <w:r w:rsidRPr="00D27784">
        <w:rPr>
          <w:rFonts w:ascii="Times New Roman" w:hAnsi="Times New Roman" w:cs="Times New Roman"/>
          <w:sz w:val="24"/>
          <w:szCs w:val="24"/>
        </w:rPr>
        <w:t>Fax: (2050) 2203068</w:t>
      </w:r>
    </w:p>
    <w:p w14:paraId="61D90612" w14:textId="29833C79" w:rsidR="005D3211" w:rsidRPr="0035321E" w:rsidRDefault="005D3211" w:rsidP="00FA48A5">
      <w:pPr>
        <w:autoSpaceDE w:val="0"/>
        <w:autoSpaceDN w:val="0"/>
        <w:adjustRightInd w:val="0"/>
        <w:spacing w:after="0" w:line="240" w:lineRule="auto"/>
        <w:rPr>
          <w:rFonts w:ascii="Times New Roman" w:hAnsi="Times New Roman" w:cs="Times New Roman"/>
          <w:sz w:val="24"/>
          <w:szCs w:val="24"/>
          <w:lang w:val="fr-FR"/>
        </w:rPr>
      </w:pPr>
      <w:proofErr w:type="gramStart"/>
      <w:r w:rsidRPr="0035321E">
        <w:rPr>
          <w:rFonts w:ascii="Times New Roman" w:hAnsi="Times New Roman" w:cs="Times New Roman"/>
          <w:sz w:val="24"/>
          <w:szCs w:val="24"/>
          <w:lang w:val="fr-FR"/>
        </w:rPr>
        <w:t>Email:</w:t>
      </w:r>
      <w:proofErr w:type="gramEnd"/>
      <w:r w:rsidRPr="0035321E">
        <w:rPr>
          <w:rFonts w:ascii="Times New Roman" w:hAnsi="Times New Roman" w:cs="Times New Roman"/>
          <w:sz w:val="24"/>
          <w:szCs w:val="24"/>
          <w:lang w:val="fr-FR"/>
        </w:rPr>
        <w:t xml:space="preserve"> </w:t>
      </w:r>
      <w:hyperlink r:id="rId8" w:history="1">
        <w:r w:rsidR="001A007E" w:rsidRPr="0035321E">
          <w:rPr>
            <w:rStyle w:val="Hyperlink"/>
            <w:rFonts w:ascii="Times New Roman" w:hAnsi="Times New Roman" w:cs="Times New Roman"/>
            <w:color w:val="auto"/>
            <w:sz w:val="24"/>
            <w:szCs w:val="24"/>
            <w:lang w:val="fr-FR"/>
          </w:rPr>
          <w:t>dr.mo7a.m@mans.edu.eg</w:t>
        </w:r>
      </w:hyperlink>
    </w:p>
    <w:p w14:paraId="449408C3" w14:textId="77777777" w:rsidR="001A007E" w:rsidRPr="0035321E" w:rsidRDefault="001A007E" w:rsidP="00FA48A5">
      <w:pPr>
        <w:autoSpaceDE w:val="0"/>
        <w:autoSpaceDN w:val="0"/>
        <w:adjustRightInd w:val="0"/>
        <w:spacing w:after="0" w:line="240" w:lineRule="auto"/>
        <w:rPr>
          <w:rStyle w:val="Hyperlink"/>
          <w:rFonts w:ascii="Times New Roman" w:hAnsi="Times New Roman" w:cs="Times New Roman"/>
          <w:color w:val="auto"/>
          <w:sz w:val="24"/>
          <w:szCs w:val="24"/>
          <w:lang w:val="fr-FR"/>
        </w:rPr>
      </w:pPr>
    </w:p>
    <w:p w14:paraId="6B976EF1" w14:textId="374B4634" w:rsidR="001A007E" w:rsidRPr="00D27784" w:rsidRDefault="001A007E" w:rsidP="00FA48A5">
      <w:pPr>
        <w:spacing w:after="0" w:line="240" w:lineRule="auto"/>
        <w:rPr>
          <w:rFonts w:ascii="Times New Roman" w:hAnsi="Times New Roman" w:cs="Times New Roman"/>
          <w:sz w:val="24"/>
          <w:szCs w:val="24"/>
          <w:lang w:val="fr-FR"/>
        </w:rPr>
      </w:pPr>
      <w:proofErr w:type="spellStart"/>
      <w:r w:rsidRPr="00D27784">
        <w:rPr>
          <w:rFonts w:ascii="Times New Roman" w:hAnsi="Times New Roman" w:cs="Times New Roman"/>
          <w:b/>
          <w:sz w:val="24"/>
          <w:szCs w:val="24"/>
          <w:lang w:val="fr-FR"/>
        </w:rPr>
        <w:t>Address</w:t>
      </w:r>
      <w:proofErr w:type="spellEnd"/>
      <w:r w:rsidRPr="00D27784">
        <w:rPr>
          <w:rFonts w:ascii="Times New Roman" w:hAnsi="Times New Roman" w:cs="Times New Roman"/>
          <w:b/>
          <w:sz w:val="24"/>
          <w:szCs w:val="24"/>
          <w:lang w:val="fr-FR"/>
        </w:rPr>
        <w:t xml:space="preserve"> </w:t>
      </w:r>
      <w:proofErr w:type="spellStart"/>
      <w:proofErr w:type="gramStart"/>
      <w:r w:rsidRPr="00D27784">
        <w:rPr>
          <w:rFonts w:ascii="Times New Roman" w:hAnsi="Times New Roman" w:cs="Times New Roman"/>
          <w:b/>
          <w:sz w:val="24"/>
          <w:szCs w:val="24"/>
          <w:lang w:val="fr-FR"/>
        </w:rPr>
        <w:t>correspondence</w:t>
      </w:r>
      <w:proofErr w:type="spellEnd"/>
      <w:r w:rsidRPr="00D27784">
        <w:rPr>
          <w:rFonts w:ascii="Times New Roman" w:hAnsi="Times New Roman" w:cs="Times New Roman"/>
          <w:b/>
          <w:sz w:val="24"/>
          <w:szCs w:val="24"/>
          <w:lang w:val="fr-FR"/>
        </w:rPr>
        <w:t>:</w:t>
      </w:r>
      <w:proofErr w:type="gramEnd"/>
      <w:r w:rsidRPr="00D27784">
        <w:rPr>
          <w:rFonts w:ascii="Times New Roman" w:hAnsi="Times New Roman" w:cs="Times New Roman"/>
          <w:b/>
          <w:sz w:val="24"/>
          <w:szCs w:val="24"/>
          <w:lang w:val="fr-FR"/>
        </w:rPr>
        <w:t xml:space="preserve"> </w:t>
      </w:r>
      <w:proofErr w:type="spellStart"/>
      <w:r w:rsidRPr="00D27784">
        <w:rPr>
          <w:rFonts w:ascii="Times New Roman" w:hAnsi="Times New Roman" w:cs="Times New Roman"/>
          <w:b/>
          <w:sz w:val="24"/>
          <w:szCs w:val="24"/>
          <w:lang w:val="fr-FR"/>
        </w:rPr>
        <w:t>Zahraa</w:t>
      </w:r>
      <w:proofErr w:type="spellEnd"/>
      <w:r w:rsidRPr="00D27784">
        <w:rPr>
          <w:rFonts w:ascii="Times New Roman" w:hAnsi="Times New Roman" w:cs="Times New Roman"/>
          <w:b/>
          <w:sz w:val="24"/>
          <w:szCs w:val="24"/>
          <w:lang w:val="fr-FR"/>
        </w:rPr>
        <w:t xml:space="preserve"> </w:t>
      </w:r>
      <w:proofErr w:type="spellStart"/>
      <w:r w:rsidRPr="00D27784">
        <w:rPr>
          <w:rFonts w:ascii="Times New Roman" w:hAnsi="Times New Roman" w:cs="Times New Roman"/>
          <w:b/>
          <w:sz w:val="24"/>
          <w:szCs w:val="24"/>
          <w:lang w:val="fr-FR"/>
        </w:rPr>
        <w:t>Alhoori</w:t>
      </w:r>
      <w:proofErr w:type="spellEnd"/>
      <w:r w:rsidRPr="00D27784">
        <w:rPr>
          <w:rFonts w:ascii="Times New Roman" w:hAnsi="Times New Roman" w:cs="Times New Roman"/>
          <w:sz w:val="24"/>
          <w:szCs w:val="24"/>
          <w:lang w:val="fr-FR"/>
        </w:rPr>
        <w:t xml:space="preserve"> </w:t>
      </w:r>
    </w:p>
    <w:p w14:paraId="2B880166" w14:textId="514D0F7E" w:rsidR="001A007E" w:rsidRPr="0035321E" w:rsidRDefault="001A007E" w:rsidP="00FA48A5">
      <w:pPr>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Medical Student </w:t>
      </w:r>
    </w:p>
    <w:p w14:paraId="1BAA649F" w14:textId="14858802" w:rsidR="001A007E" w:rsidRPr="0035321E" w:rsidRDefault="001A007E" w:rsidP="00FA48A5">
      <w:pPr>
        <w:autoSpaceDE w:val="0"/>
        <w:autoSpaceDN w:val="0"/>
        <w:adjustRightInd w:val="0"/>
        <w:spacing w:after="0" w:line="240" w:lineRule="auto"/>
        <w:rPr>
          <w:rFonts w:ascii="Times New Roman" w:hAnsi="Times New Roman" w:cs="Times New Roman"/>
          <w:bCs/>
          <w:sz w:val="24"/>
          <w:szCs w:val="24"/>
        </w:rPr>
      </w:pPr>
      <w:r w:rsidRPr="0035321E">
        <w:rPr>
          <w:rFonts w:ascii="Times New Roman" w:hAnsi="Times New Roman" w:cs="Times New Roman"/>
          <w:bCs/>
          <w:sz w:val="24"/>
          <w:szCs w:val="24"/>
        </w:rPr>
        <w:t>Mansoura Medical School, Mansoura University, Egypt</w:t>
      </w:r>
    </w:p>
    <w:p w14:paraId="4E158067" w14:textId="0CAB961E" w:rsidR="00D31CF6" w:rsidRPr="0035321E" w:rsidRDefault="001A007E" w:rsidP="00FA48A5">
      <w:pPr>
        <w:autoSpaceDE w:val="0"/>
        <w:autoSpaceDN w:val="0"/>
        <w:adjustRightInd w:val="0"/>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1 </w:t>
      </w:r>
      <w:r w:rsidR="00D31CF6" w:rsidRPr="0035321E">
        <w:rPr>
          <w:rFonts w:ascii="Times New Roman" w:hAnsi="Times New Roman" w:cs="Times New Roman"/>
          <w:sz w:val="24"/>
          <w:szCs w:val="24"/>
        </w:rPr>
        <w:t>Tubli, Capital Governorate, Bahrain.</w:t>
      </w:r>
    </w:p>
    <w:p w14:paraId="09A99958" w14:textId="2414D3FE" w:rsidR="001A007E" w:rsidRPr="00D27784" w:rsidRDefault="001A007E" w:rsidP="00FA48A5">
      <w:pPr>
        <w:autoSpaceDE w:val="0"/>
        <w:autoSpaceDN w:val="0"/>
        <w:adjustRightInd w:val="0"/>
        <w:spacing w:after="0" w:line="240" w:lineRule="auto"/>
        <w:rPr>
          <w:rFonts w:ascii="Times New Roman" w:hAnsi="Times New Roman" w:cs="Times New Roman"/>
          <w:sz w:val="24"/>
          <w:szCs w:val="24"/>
        </w:rPr>
      </w:pPr>
      <w:r w:rsidRPr="00D27784">
        <w:rPr>
          <w:rFonts w:ascii="Times New Roman" w:hAnsi="Times New Roman" w:cs="Times New Roman"/>
          <w:sz w:val="24"/>
          <w:szCs w:val="24"/>
        </w:rPr>
        <w:t xml:space="preserve">Phone: </w:t>
      </w:r>
      <w:r w:rsidR="006C0065" w:rsidRPr="00D27784">
        <w:rPr>
          <w:rFonts w:ascii="Times New Roman" w:hAnsi="Times New Roman" w:cs="Times New Roman"/>
          <w:sz w:val="24"/>
          <w:szCs w:val="24"/>
        </w:rPr>
        <w:t>+</w:t>
      </w:r>
      <w:r w:rsidRPr="00D27784">
        <w:rPr>
          <w:rFonts w:ascii="Times New Roman" w:hAnsi="Times New Roman" w:cs="Times New Roman"/>
          <w:sz w:val="24"/>
          <w:szCs w:val="24"/>
        </w:rPr>
        <w:t>97338404771</w:t>
      </w:r>
    </w:p>
    <w:p w14:paraId="4FF06FE2" w14:textId="2836C260" w:rsidR="002F0FF2" w:rsidRPr="00D27784" w:rsidRDefault="001A007E" w:rsidP="00FA48A5">
      <w:pPr>
        <w:autoSpaceDE w:val="0"/>
        <w:autoSpaceDN w:val="0"/>
        <w:adjustRightInd w:val="0"/>
        <w:spacing w:after="0" w:line="240" w:lineRule="auto"/>
        <w:rPr>
          <w:rFonts w:ascii="Times New Roman" w:hAnsi="Times New Roman" w:cs="Times New Roman"/>
          <w:sz w:val="24"/>
          <w:szCs w:val="24"/>
        </w:rPr>
      </w:pPr>
      <w:r w:rsidRPr="00D27784">
        <w:rPr>
          <w:rFonts w:ascii="Times New Roman" w:hAnsi="Times New Roman" w:cs="Times New Roman"/>
          <w:sz w:val="24"/>
          <w:szCs w:val="24"/>
        </w:rPr>
        <w:t xml:space="preserve">Email: </w:t>
      </w:r>
      <w:hyperlink r:id="rId9" w:history="1">
        <w:r w:rsidRPr="00D27784">
          <w:rPr>
            <w:rStyle w:val="Hyperlink"/>
            <w:rFonts w:ascii="Times New Roman" w:hAnsi="Times New Roman" w:cs="Times New Roman"/>
            <w:color w:val="auto"/>
            <w:sz w:val="24"/>
            <w:szCs w:val="24"/>
          </w:rPr>
          <w:t>zahooralhoori@gmail.com</w:t>
        </w:r>
      </w:hyperlink>
      <w:r w:rsidRPr="00D27784">
        <w:rPr>
          <w:rFonts w:ascii="Times New Roman" w:hAnsi="Times New Roman" w:cs="Times New Roman"/>
          <w:sz w:val="24"/>
          <w:szCs w:val="24"/>
        </w:rPr>
        <w:t xml:space="preserve"> </w:t>
      </w:r>
    </w:p>
    <w:p w14:paraId="57CB9BE3" w14:textId="39284A74" w:rsidR="006C0065" w:rsidRPr="00D27784" w:rsidRDefault="006C0065" w:rsidP="00FA48A5">
      <w:pPr>
        <w:autoSpaceDE w:val="0"/>
        <w:autoSpaceDN w:val="0"/>
        <w:adjustRightInd w:val="0"/>
        <w:spacing w:after="0" w:line="240" w:lineRule="auto"/>
        <w:rPr>
          <w:rFonts w:ascii="Times New Roman" w:hAnsi="Times New Roman" w:cs="Times New Roman"/>
          <w:sz w:val="24"/>
          <w:szCs w:val="24"/>
        </w:rPr>
      </w:pPr>
    </w:p>
    <w:p w14:paraId="44039C96" w14:textId="6B9B941D" w:rsidR="006C0065" w:rsidRPr="0035321E" w:rsidRDefault="006C0065" w:rsidP="00FA48A5">
      <w:pPr>
        <w:spacing w:after="0" w:line="240" w:lineRule="auto"/>
        <w:rPr>
          <w:rFonts w:ascii="Times New Roman" w:hAnsi="Times New Roman" w:cs="Times New Roman"/>
          <w:sz w:val="24"/>
          <w:szCs w:val="24"/>
        </w:rPr>
      </w:pPr>
      <w:r w:rsidRPr="0035321E">
        <w:rPr>
          <w:rFonts w:ascii="Times New Roman" w:hAnsi="Times New Roman" w:cs="Times New Roman"/>
          <w:b/>
          <w:sz w:val="24"/>
          <w:szCs w:val="24"/>
        </w:rPr>
        <w:t xml:space="preserve">Address correspondence: Safa </w:t>
      </w:r>
      <w:proofErr w:type="spellStart"/>
      <w:r w:rsidRPr="0035321E">
        <w:rPr>
          <w:rFonts w:ascii="Times New Roman" w:hAnsi="Times New Roman" w:cs="Times New Roman"/>
          <w:b/>
          <w:sz w:val="24"/>
          <w:szCs w:val="24"/>
        </w:rPr>
        <w:t>Alkhayyat</w:t>
      </w:r>
      <w:proofErr w:type="spellEnd"/>
      <w:r w:rsidRPr="0035321E">
        <w:rPr>
          <w:rFonts w:ascii="Times New Roman" w:hAnsi="Times New Roman" w:cs="Times New Roman"/>
          <w:sz w:val="24"/>
          <w:szCs w:val="24"/>
        </w:rPr>
        <w:t xml:space="preserve"> </w:t>
      </w:r>
    </w:p>
    <w:p w14:paraId="599AED00" w14:textId="77777777" w:rsidR="006C0065" w:rsidRPr="0035321E" w:rsidRDefault="006C0065" w:rsidP="00FA48A5">
      <w:pPr>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Medical Student </w:t>
      </w:r>
    </w:p>
    <w:p w14:paraId="2782EFEB" w14:textId="77777777" w:rsidR="006C0065" w:rsidRPr="0035321E" w:rsidRDefault="006C0065" w:rsidP="00FA48A5">
      <w:pPr>
        <w:autoSpaceDE w:val="0"/>
        <w:autoSpaceDN w:val="0"/>
        <w:adjustRightInd w:val="0"/>
        <w:spacing w:after="0" w:line="240" w:lineRule="auto"/>
        <w:rPr>
          <w:rFonts w:ascii="Times New Roman" w:hAnsi="Times New Roman" w:cs="Times New Roman"/>
          <w:bCs/>
          <w:sz w:val="24"/>
          <w:szCs w:val="24"/>
        </w:rPr>
      </w:pPr>
      <w:r w:rsidRPr="0035321E">
        <w:rPr>
          <w:rFonts w:ascii="Times New Roman" w:hAnsi="Times New Roman" w:cs="Times New Roman"/>
          <w:bCs/>
          <w:sz w:val="24"/>
          <w:szCs w:val="24"/>
        </w:rPr>
        <w:t>Mansoura Medical School, Mansoura University, Egypt</w:t>
      </w:r>
    </w:p>
    <w:p w14:paraId="1D9CD0F3" w14:textId="1EDB9646" w:rsidR="006C0065" w:rsidRPr="0035321E" w:rsidRDefault="006C0065" w:rsidP="00FA48A5">
      <w:pPr>
        <w:autoSpaceDE w:val="0"/>
        <w:autoSpaceDN w:val="0"/>
        <w:adjustRightInd w:val="0"/>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1 </w:t>
      </w:r>
      <w:r w:rsidR="00D31CF6" w:rsidRPr="0035321E">
        <w:rPr>
          <w:rFonts w:ascii="Times New Roman" w:hAnsi="Times New Roman" w:cs="Times New Roman"/>
          <w:sz w:val="24"/>
          <w:szCs w:val="24"/>
        </w:rPr>
        <w:t xml:space="preserve">Sitra, </w:t>
      </w:r>
      <w:r w:rsidRPr="0035321E">
        <w:rPr>
          <w:rFonts w:ascii="Times New Roman" w:hAnsi="Times New Roman" w:cs="Times New Roman"/>
          <w:sz w:val="24"/>
          <w:szCs w:val="24"/>
        </w:rPr>
        <w:t>Capital Governorate, Bahrain.</w:t>
      </w:r>
    </w:p>
    <w:p w14:paraId="2408B9E5" w14:textId="7D846174" w:rsidR="006C0065" w:rsidRPr="00D27784" w:rsidRDefault="006C0065" w:rsidP="00FA48A5">
      <w:pPr>
        <w:autoSpaceDE w:val="0"/>
        <w:autoSpaceDN w:val="0"/>
        <w:adjustRightInd w:val="0"/>
        <w:spacing w:after="0" w:line="240" w:lineRule="auto"/>
        <w:rPr>
          <w:rFonts w:ascii="Times New Roman" w:hAnsi="Times New Roman" w:cs="Times New Roman"/>
          <w:sz w:val="24"/>
          <w:szCs w:val="24"/>
        </w:rPr>
      </w:pPr>
      <w:r w:rsidRPr="00D27784">
        <w:rPr>
          <w:rFonts w:ascii="Times New Roman" w:hAnsi="Times New Roman" w:cs="Times New Roman"/>
          <w:sz w:val="24"/>
          <w:szCs w:val="24"/>
        </w:rPr>
        <w:t>Phone: +97338404771</w:t>
      </w:r>
    </w:p>
    <w:p w14:paraId="397A78B2" w14:textId="0F403BFB" w:rsidR="006C0065" w:rsidRPr="00345D9D" w:rsidRDefault="006C0065" w:rsidP="00FA48A5">
      <w:pPr>
        <w:autoSpaceDE w:val="0"/>
        <w:autoSpaceDN w:val="0"/>
        <w:adjustRightInd w:val="0"/>
        <w:spacing w:after="0" w:line="240" w:lineRule="auto"/>
        <w:rPr>
          <w:rFonts w:asciiTheme="majorBidi" w:hAnsiTheme="majorBidi" w:cstheme="majorBidi"/>
          <w:b/>
          <w:bCs/>
          <w:sz w:val="24"/>
          <w:szCs w:val="24"/>
          <w:u w:val="single"/>
        </w:rPr>
      </w:pPr>
      <w:r w:rsidRPr="00345D9D">
        <w:rPr>
          <w:rFonts w:ascii="Times New Roman" w:hAnsi="Times New Roman" w:cs="Times New Roman"/>
          <w:sz w:val="24"/>
          <w:szCs w:val="24"/>
        </w:rPr>
        <w:t xml:space="preserve">Email: </w:t>
      </w:r>
      <w:hyperlink r:id="rId10" w:history="1">
        <w:r w:rsidRPr="00345D9D">
          <w:rPr>
            <w:rStyle w:val="Hyperlink"/>
            <w:rFonts w:ascii="Times New Roman" w:hAnsi="Times New Roman" w:cs="Times New Roman"/>
            <w:color w:val="auto"/>
            <w:sz w:val="24"/>
            <w:szCs w:val="24"/>
          </w:rPr>
          <w:t>safaa.alkhayyat@gmail.com</w:t>
        </w:r>
      </w:hyperlink>
      <w:r w:rsidRPr="00345D9D">
        <w:rPr>
          <w:rFonts w:ascii="Times New Roman" w:hAnsi="Times New Roman" w:cs="Times New Roman"/>
          <w:sz w:val="24"/>
          <w:szCs w:val="24"/>
        </w:rPr>
        <w:t xml:space="preserve"> </w:t>
      </w:r>
    </w:p>
    <w:p w14:paraId="59BD08B3" w14:textId="77777777" w:rsidR="006C0065" w:rsidRPr="00345D9D" w:rsidRDefault="006C0065" w:rsidP="00FA48A5">
      <w:pPr>
        <w:autoSpaceDE w:val="0"/>
        <w:autoSpaceDN w:val="0"/>
        <w:adjustRightInd w:val="0"/>
        <w:spacing w:after="0" w:line="240" w:lineRule="auto"/>
        <w:rPr>
          <w:rFonts w:asciiTheme="majorBidi" w:hAnsiTheme="majorBidi" w:cstheme="majorBidi"/>
          <w:b/>
          <w:bCs/>
          <w:sz w:val="24"/>
          <w:szCs w:val="24"/>
          <w:u w:val="single"/>
        </w:rPr>
      </w:pPr>
    </w:p>
    <w:p w14:paraId="7C7DD672" w14:textId="77777777" w:rsidR="0035321E" w:rsidRPr="00345D9D" w:rsidRDefault="00371F8E" w:rsidP="00FA48A5">
      <w:pPr>
        <w:spacing w:line="240" w:lineRule="auto"/>
        <w:jc w:val="both"/>
        <w:rPr>
          <w:rFonts w:asciiTheme="majorBidi" w:hAnsiTheme="majorBidi" w:cstheme="majorBidi"/>
          <w:b/>
          <w:bCs/>
          <w:sz w:val="24"/>
          <w:szCs w:val="24"/>
          <w:u w:val="single"/>
        </w:rPr>
      </w:pPr>
      <w:r w:rsidRPr="00345D9D">
        <w:rPr>
          <w:rFonts w:asciiTheme="majorBidi" w:hAnsiTheme="majorBidi" w:cstheme="majorBidi"/>
          <w:b/>
          <w:bCs/>
          <w:sz w:val="24"/>
          <w:szCs w:val="24"/>
          <w:u w:val="single"/>
        </w:rPr>
        <w:t xml:space="preserve">Declaration of Interest : </w:t>
      </w:r>
    </w:p>
    <w:p w14:paraId="02097107" w14:textId="535E81BF" w:rsidR="00371F8E" w:rsidRPr="00D27784" w:rsidRDefault="00371F8E" w:rsidP="00FA48A5">
      <w:pPr>
        <w:spacing w:line="240" w:lineRule="auto"/>
        <w:jc w:val="both"/>
        <w:rPr>
          <w:rFonts w:asciiTheme="majorBidi" w:hAnsiTheme="majorBidi" w:cstheme="majorBidi"/>
          <w:b/>
          <w:bCs/>
          <w:sz w:val="24"/>
          <w:szCs w:val="24"/>
          <w:u w:val="single"/>
        </w:rPr>
      </w:pPr>
      <w:r w:rsidRPr="00D27784">
        <w:rPr>
          <w:rFonts w:asciiTheme="majorBidi" w:hAnsiTheme="majorBidi" w:cstheme="majorBidi"/>
          <w:b/>
          <w:bCs/>
          <w:sz w:val="24"/>
          <w:szCs w:val="24"/>
          <w:u w:val="single"/>
        </w:rPr>
        <w:t xml:space="preserve">The authors declare no conflict of </w:t>
      </w:r>
      <w:r w:rsidR="00D27784" w:rsidRPr="00D27784">
        <w:rPr>
          <w:rFonts w:asciiTheme="majorBidi" w:hAnsiTheme="majorBidi" w:cstheme="majorBidi"/>
          <w:b/>
          <w:bCs/>
          <w:sz w:val="24"/>
          <w:szCs w:val="24"/>
          <w:u w:val="single"/>
        </w:rPr>
        <w:t>interest.</w:t>
      </w:r>
      <w:r w:rsidRPr="00D27784">
        <w:rPr>
          <w:rFonts w:asciiTheme="majorBidi" w:hAnsiTheme="majorBidi" w:cstheme="majorBidi"/>
          <w:b/>
          <w:bCs/>
          <w:sz w:val="24"/>
          <w:szCs w:val="24"/>
          <w:u w:val="single"/>
        </w:rPr>
        <w:t xml:space="preserve"> </w:t>
      </w:r>
    </w:p>
    <w:p w14:paraId="7141EAB8" w14:textId="77777777" w:rsidR="00371F8E" w:rsidRDefault="00371F8E" w:rsidP="00FA48A5">
      <w:pPr>
        <w:spacing w:line="240" w:lineRule="auto"/>
        <w:jc w:val="both"/>
        <w:rPr>
          <w:rFonts w:asciiTheme="majorBidi" w:hAnsiTheme="majorBidi" w:cstheme="majorBidi"/>
          <w:b/>
          <w:bCs/>
          <w:sz w:val="24"/>
          <w:szCs w:val="24"/>
          <w:u w:val="single"/>
        </w:rPr>
      </w:pPr>
    </w:p>
    <w:p w14:paraId="6B007BD2" w14:textId="77777777" w:rsidR="00FA48A5" w:rsidRDefault="00FA48A5" w:rsidP="00FA48A5">
      <w:pPr>
        <w:spacing w:line="240" w:lineRule="auto"/>
        <w:jc w:val="both"/>
        <w:rPr>
          <w:rFonts w:asciiTheme="majorBidi" w:hAnsiTheme="majorBidi" w:cstheme="majorBidi"/>
          <w:b/>
          <w:bCs/>
          <w:sz w:val="24"/>
          <w:szCs w:val="24"/>
          <w:u w:val="single"/>
        </w:rPr>
      </w:pPr>
    </w:p>
    <w:p w14:paraId="33DD05D6" w14:textId="77777777" w:rsidR="00FA48A5" w:rsidRPr="00D27784" w:rsidRDefault="00FA48A5" w:rsidP="00FA48A5">
      <w:pPr>
        <w:spacing w:line="240" w:lineRule="auto"/>
        <w:jc w:val="both"/>
        <w:rPr>
          <w:rFonts w:asciiTheme="majorBidi" w:hAnsiTheme="majorBidi" w:cstheme="majorBidi"/>
          <w:b/>
          <w:bCs/>
          <w:sz w:val="24"/>
          <w:szCs w:val="24"/>
          <w:u w:val="single"/>
        </w:rPr>
      </w:pPr>
    </w:p>
    <w:p w14:paraId="2791882E" w14:textId="77777777" w:rsidR="00371F8E" w:rsidRPr="00D27784" w:rsidRDefault="00371F8E" w:rsidP="00FA48A5">
      <w:pPr>
        <w:spacing w:line="240" w:lineRule="auto"/>
        <w:jc w:val="both"/>
        <w:rPr>
          <w:rFonts w:asciiTheme="majorBidi" w:hAnsiTheme="majorBidi" w:cstheme="majorBidi"/>
          <w:b/>
          <w:bCs/>
          <w:sz w:val="24"/>
          <w:szCs w:val="24"/>
          <w:u w:val="single"/>
        </w:rPr>
      </w:pPr>
    </w:p>
    <w:p w14:paraId="56012457" w14:textId="06922D8F" w:rsidR="002F0FF2" w:rsidRPr="0035321E" w:rsidRDefault="0035321E" w:rsidP="00FA48A5">
      <w:pPr>
        <w:spacing w:line="240" w:lineRule="auto"/>
        <w:jc w:val="both"/>
        <w:rPr>
          <w:rFonts w:asciiTheme="majorBidi" w:hAnsiTheme="majorBidi" w:cstheme="majorBidi"/>
          <w:b/>
          <w:bCs/>
          <w:sz w:val="24"/>
          <w:szCs w:val="24"/>
          <w:u w:val="single"/>
        </w:rPr>
      </w:pPr>
      <w:r>
        <w:rPr>
          <w:rFonts w:asciiTheme="majorBidi" w:hAnsiTheme="majorBidi" w:cstheme="majorBidi"/>
          <w:b/>
          <w:bCs/>
          <w:sz w:val="24"/>
          <w:szCs w:val="24"/>
          <w:u w:val="single"/>
        </w:rPr>
        <w:lastRenderedPageBreak/>
        <w:t>ABSTRACT</w:t>
      </w:r>
    </w:p>
    <w:p w14:paraId="26B48CE6" w14:textId="77777777" w:rsidR="003B69D4" w:rsidRDefault="00371F8E" w:rsidP="00FA48A5">
      <w:pPr>
        <w:tabs>
          <w:tab w:val="left" w:pos="1124"/>
        </w:tabs>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Patients with </w:t>
      </w:r>
      <w:r w:rsidR="003B69D4">
        <w:rPr>
          <w:rFonts w:asciiTheme="majorBidi" w:hAnsiTheme="majorBidi" w:cstheme="majorBidi"/>
          <w:sz w:val="24"/>
          <w:szCs w:val="24"/>
        </w:rPr>
        <w:t>chronic kidney dysfunction</w:t>
      </w:r>
      <w:r w:rsidRPr="0035321E">
        <w:rPr>
          <w:rFonts w:asciiTheme="majorBidi" w:hAnsiTheme="majorBidi" w:cstheme="majorBidi"/>
          <w:sz w:val="24"/>
          <w:szCs w:val="24"/>
        </w:rPr>
        <w:t xml:space="preserve"> have an elevated risk for </w:t>
      </w:r>
      <w:r w:rsidR="003B69D4">
        <w:rPr>
          <w:rFonts w:asciiTheme="majorBidi" w:hAnsiTheme="majorBidi" w:cstheme="majorBidi"/>
          <w:sz w:val="24"/>
          <w:szCs w:val="24"/>
        </w:rPr>
        <w:t xml:space="preserve">various </w:t>
      </w:r>
      <w:r w:rsidRPr="0035321E">
        <w:rPr>
          <w:rFonts w:asciiTheme="majorBidi" w:hAnsiTheme="majorBidi" w:cstheme="majorBidi"/>
          <w:sz w:val="24"/>
          <w:szCs w:val="24"/>
        </w:rPr>
        <w:t>cardiovascular disease</w:t>
      </w:r>
      <w:r w:rsidR="003B69D4">
        <w:rPr>
          <w:rFonts w:asciiTheme="majorBidi" w:hAnsiTheme="majorBidi" w:cstheme="majorBidi"/>
          <w:sz w:val="24"/>
          <w:szCs w:val="24"/>
        </w:rPr>
        <w:t xml:space="preserve">s. </w:t>
      </w:r>
    </w:p>
    <w:p w14:paraId="0AEC65A4" w14:textId="6054512F" w:rsidR="00371F8E" w:rsidRPr="0035321E" w:rsidRDefault="003B69D4" w:rsidP="00B66127">
      <w:pPr>
        <w:tabs>
          <w:tab w:val="left" w:pos="1124"/>
        </w:tabs>
        <w:spacing w:line="240" w:lineRule="auto"/>
        <w:jc w:val="both"/>
        <w:rPr>
          <w:rFonts w:asciiTheme="majorBidi" w:hAnsiTheme="majorBidi" w:cstheme="majorBidi"/>
          <w:sz w:val="24"/>
          <w:szCs w:val="24"/>
        </w:rPr>
      </w:pPr>
      <w:r>
        <w:rPr>
          <w:rFonts w:asciiTheme="majorBidi" w:hAnsiTheme="majorBidi" w:cstheme="majorBidi"/>
          <w:sz w:val="24"/>
          <w:szCs w:val="24"/>
        </w:rPr>
        <w:t>Even in the early stages of chronic kidney disease (CKD) the prevalence of cardiovascular</w:t>
      </w:r>
      <w:r w:rsidR="00B66127">
        <w:rPr>
          <w:rFonts w:asciiTheme="majorBidi" w:hAnsiTheme="majorBidi" w:cstheme="majorBidi"/>
          <w:sz w:val="24"/>
          <w:szCs w:val="24"/>
        </w:rPr>
        <w:t xml:space="preserve"> events and</w:t>
      </w:r>
      <w:r>
        <w:rPr>
          <w:rFonts w:asciiTheme="majorBidi" w:hAnsiTheme="majorBidi" w:cstheme="majorBidi"/>
          <w:sz w:val="24"/>
          <w:szCs w:val="24"/>
        </w:rPr>
        <w:t xml:space="preserve"> </w:t>
      </w:r>
      <w:r w:rsidR="00B66127">
        <w:rPr>
          <w:rFonts w:asciiTheme="majorBidi" w:hAnsiTheme="majorBidi" w:cstheme="majorBidi"/>
          <w:sz w:val="24"/>
          <w:szCs w:val="24"/>
        </w:rPr>
        <w:t>mortalities</w:t>
      </w:r>
      <w:r>
        <w:rPr>
          <w:rFonts w:asciiTheme="majorBidi" w:hAnsiTheme="majorBidi" w:cstheme="majorBidi"/>
          <w:sz w:val="24"/>
          <w:szCs w:val="24"/>
        </w:rPr>
        <w:t xml:space="preserve"> is extremely high if compared with age</w:t>
      </w:r>
      <w:r w:rsidR="00B66127">
        <w:rPr>
          <w:rFonts w:asciiTheme="majorBidi" w:hAnsiTheme="majorBidi" w:cstheme="majorBidi"/>
          <w:sz w:val="24"/>
          <w:szCs w:val="24"/>
        </w:rPr>
        <w:t>-</w:t>
      </w:r>
      <w:r>
        <w:rPr>
          <w:rFonts w:asciiTheme="majorBidi" w:hAnsiTheme="majorBidi" w:cstheme="majorBidi"/>
          <w:sz w:val="24"/>
          <w:szCs w:val="24"/>
        </w:rPr>
        <w:t xml:space="preserve">matched general population. </w:t>
      </w:r>
      <w:r w:rsidR="0040363B" w:rsidRPr="0035321E">
        <w:rPr>
          <w:rFonts w:asciiTheme="majorBidi" w:hAnsiTheme="majorBidi" w:cstheme="majorBidi"/>
          <w:sz w:val="24"/>
          <w:szCs w:val="24"/>
        </w:rPr>
        <w:t xml:space="preserve">With worsening of kidney function this risk is growing intensely. There are many traditional and non-traditional risk factors that can lead to cardiovascular disease in CKD. </w:t>
      </w:r>
      <w:r w:rsidR="00371F8E" w:rsidRPr="0035321E">
        <w:rPr>
          <w:rFonts w:asciiTheme="majorBidi" w:hAnsiTheme="majorBidi" w:cstheme="majorBidi"/>
          <w:sz w:val="24"/>
          <w:szCs w:val="24"/>
        </w:rPr>
        <w:t xml:space="preserve">Cardiovascular rather than </w:t>
      </w:r>
      <w:r w:rsidR="0040363B" w:rsidRPr="0035321E">
        <w:rPr>
          <w:rFonts w:asciiTheme="majorBidi" w:hAnsiTheme="majorBidi" w:cstheme="majorBidi"/>
          <w:sz w:val="24"/>
          <w:szCs w:val="24"/>
        </w:rPr>
        <w:t>kidney failure, per se,</w:t>
      </w:r>
      <w:r w:rsidR="00371F8E" w:rsidRPr="0035321E">
        <w:rPr>
          <w:rFonts w:asciiTheme="majorBidi" w:hAnsiTheme="majorBidi" w:cstheme="majorBidi"/>
          <w:sz w:val="24"/>
          <w:szCs w:val="24"/>
        </w:rPr>
        <w:t xml:space="preserve"> is the </w:t>
      </w:r>
      <w:r w:rsidR="00B66127">
        <w:rPr>
          <w:rFonts w:asciiTheme="majorBidi" w:hAnsiTheme="majorBidi" w:cstheme="majorBidi"/>
          <w:sz w:val="24"/>
          <w:szCs w:val="24"/>
        </w:rPr>
        <w:t>main</w:t>
      </w:r>
      <w:r w:rsidR="00371F8E" w:rsidRPr="0035321E">
        <w:rPr>
          <w:rFonts w:asciiTheme="majorBidi" w:hAnsiTheme="majorBidi" w:cstheme="majorBidi"/>
          <w:sz w:val="24"/>
          <w:szCs w:val="24"/>
        </w:rPr>
        <w:t xml:space="preserve"> cause of </w:t>
      </w:r>
      <w:r w:rsidR="00B66127">
        <w:rPr>
          <w:rFonts w:asciiTheme="majorBidi" w:hAnsiTheme="majorBidi" w:cstheme="majorBidi"/>
          <w:sz w:val="24"/>
          <w:szCs w:val="24"/>
        </w:rPr>
        <w:t>mortality</w:t>
      </w:r>
      <w:r w:rsidR="00371F8E" w:rsidRPr="0035321E">
        <w:rPr>
          <w:rFonts w:asciiTheme="majorBidi" w:hAnsiTheme="majorBidi" w:cstheme="majorBidi"/>
          <w:sz w:val="24"/>
          <w:szCs w:val="24"/>
        </w:rPr>
        <w:t xml:space="preserve"> in CKD</w:t>
      </w:r>
      <w:r w:rsidR="0040363B" w:rsidRPr="0035321E">
        <w:rPr>
          <w:rFonts w:asciiTheme="majorBidi" w:hAnsiTheme="majorBidi" w:cstheme="majorBidi"/>
          <w:sz w:val="24"/>
          <w:szCs w:val="24"/>
        </w:rPr>
        <w:t xml:space="preserve">. The increase of calcification promoters and the decrease of inhibitors leads to the development of vascular calcification in the early stages of CKD. In this </w:t>
      </w:r>
      <w:r w:rsidR="00B66127">
        <w:rPr>
          <w:rFonts w:asciiTheme="majorBidi" w:hAnsiTheme="majorBidi" w:cstheme="majorBidi"/>
          <w:sz w:val="24"/>
          <w:szCs w:val="24"/>
        </w:rPr>
        <w:t>regard</w:t>
      </w:r>
      <w:r w:rsidR="0040363B" w:rsidRPr="0035321E">
        <w:rPr>
          <w:rFonts w:asciiTheme="majorBidi" w:hAnsiTheme="majorBidi" w:cstheme="majorBidi"/>
          <w:sz w:val="24"/>
          <w:szCs w:val="24"/>
        </w:rPr>
        <w:t xml:space="preserve">, CKD mimics </w:t>
      </w:r>
      <w:r w:rsidR="00B66127">
        <w:rPr>
          <w:rFonts w:asciiTheme="majorBidi" w:hAnsiTheme="majorBidi" w:cstheme="majorBidi"/>
          <w:sz w:val="24"/>
          <w:szCs w:val="24"/>
        </w:rPr>
        <w:t xml:space="preserve">cardiovascular system </w:t>
      </w:r>
      <w:r w:rsidR="0040363B" w:rsidRPr="0035321E">
        <w:rPr>
          <w:rFonts w:asciiTheme="majorBidi" w:hAnsiTheme="majorBidi" w:cstheme="majorBidi"/>
          <w:sz w:val="24"/>
          <w:szCs w:val="24"/>
        </w:rPr>
        <w:t xml:space="preserve">aging </w:t>
      </w:r>
      <w:r w:rsidR="00B66127">
        <w:rPr>
          <w:rFonts w:asciiTheme="majorBidi" w:hAnsiTheme="majorBidi" w:cstheme="majorBidi"/>
          <w:sz w:val="24"/>
          <w:szCs w:val="24"/>
        </w:rPr>
        <w:t xml:space="preserve">with a premature onset and an accelerated progression. </w:t>
      </w:r>
    </w:p>
    <w:p w14:paraId="2072001E" w14:textId="443D1AB0" w:rsidR="00371F8E" w:rsidRPr="0035321E" w:rsidRDefault="0040363B" w:rsidP="00FA48A5">
      <w:pPr>
        <w:tabs>
          <w:tab w:val="left" w:pos="1124"/>
        </w:tabs>
        <w:spacing w:line="240" w:lineRule="auto"/>
        <w:jc w:val="both"/>
        <w:rPr>
          <w:rFonts w:asciiTheme="majorBidi" w:eastAsiaTheme="majorEastAsia" w:hAnsiTheme="majorBidi" w:cstheme="majorBidi"/>
          <w:sz w:val="24"/>
          <w:szCs w:val="24"/>
          <w:rtl/>
          <w:lang w:bidi="ar-BH"/>
        </w:rPr>
      </w:pPr>
      <w:r w:rsidRPr="0035321E">
        <w:rPr>
          <w:rFonts w:asciiTheme="majorBidi" w:eastAsiaTheme="majorEastAsia" w:hAnsiTheme="majorBidi" w:cstheme="majorBidi"/>
          <w:sz w:val="24"/>
          <w:szCs w:val="24"/>
          <w:lang w:bidi="ar-BH"/>
        </w:rPr>
        <w:t xml:space="preserve">Various non-pharmacological and pharmacological interventions have been studied to retard premature cardiovascular aging in CKD. In this review article, we are summarizing the pathogenesis, risk factors, and </w:t>
      </w:r>
      <w:r w:rsidR="003B69D4" w:rsidRPr="003B69D4">
        <w:rPr>
          <w:rFonts w:asciiTheme="majorBidi" w:eastAsiaTheme="majorEastAsia" w:hAnsiTheme="majorBidi" w:cstheme="majorBidi"/>
          <w:sz w:val="24"/>
          <w:szCs w:val="24"/>
          <w:lang w:bidi="ar-BH"/>
        </w:rPr>
        <w:t xml:space="preserve">possible management </w:t>
      </w:r>
      <w:r w:rsidR="003B69D4">
        <w:rPr>
          <w:rFonts w:asciiTheme="majorBidi" w:eastAsiaTheme="majorEastAsia" w:hAnsiTheme="majorBidi" w:cstheme="majorBidi"/>
          <w:sz w:val="24"/>
          <w:szCs w:val="24"/>
          <w:lang w:bidi="ar-BH"/>
        </w:rPr>
        <w:t xml:space="preserve">strategies </w:t>
      </w:r>
      <w:r w:rsidRPr="0035321E">
        <w:rPr>
          <w:rFonts w:asciiTheme="majorBidi" w:eastAsiaTheme="majorEastAsia" w:hAnsiTheme="majorBidi" w:cstheme="majorBidi"/>
          <w:sz w:val="24"/>
          <w:szCs w:val="24"/>
          <w:lang w:bidi="ar-BH"/>
        </w:rPr>
        <w:t>of cardiovascular disease in CKD.</w:t>
      </w:r>
    </w:p>
    <w:p w14:paraId="04DC0563" w14:textId="77777777" w:rsidR="002F0FF2" w:rsidRPr="0035321E" w:rsidRDefault="002F0FF2" w:rsidP="00FA48A5">
      <w:pPr>
        <w:spacing w:line="240" w:lineRule="auto"/>
        <w:jc w:val="both"/>
        <w:rPr>
          <w:rFonts w:asciiTheme="majorBidi" w:hAnsiTheme="majorBidi" w:cstheme="majorBidi"/>
          <w:b/>
          <w:bCs/>
          <w:sz w:val="24"/>
          <w:szCs w:val="24"/>
        </w:rPr>
      </w:pPr>
      <w:r w:rsidRPr="0035321E">
        <w:rPr>
          <w:rFonts w:asciiTheme="majorBidi" w:hAnsiTheme="majorBidi" w:cstheme="majorBidi"/>
          <w:b/>
          <w:bCs/>
          <w:sz w:val="24"/>
          <w:szCs w:val="24"/>
        </w:rPr>
        <w:br w:type="page"/>
      </w:r>
    </w:p>
    <w:p w14:paraId="15DBD2E0" w14:textId="77777777" w:rsidR="0035321E" w:rsidRDefault="0035321E" w:rsidP="00FA48A5">
      <w:pPr>
        <w:spacing w:line="240" w:lineRule="auto"/>
        <w:jc w:val="both"/>
        <w:rPr>
          <w:rFonts w:asciiTheme="majorBidi" w:hAnsiTheme="majorBidi" w:cstheme="majorBidi"/>
          <w:b/>
          <w:bCs/>
          <w:sz w:val="24"/>
          <w:szCs w:val="24"/>
          <w:u w:val="single"/>
        </w:rPr>
        <w:sectPr w:rsidR="0035321E" w:rsidSect="0035321E">
          <w:pgSz w:w="12240" w:h="15840"/>
          <w:pgMar w:top="1440" w:right="1440" w:bottom="1440" w:left="1440" w:header="720" w:footer="720" w:gutter="0"/>
          <w:cols w:space="720"/>
          <w:docGrid w:linePitch="360"/>
        </w:sectPr>
      </w:pPr>
    </w:p>
    <w:p w14:paraId="07C74A09" w14:textId="2CD22B82" w:rsidR="002F0FF2" w:rsidRPr="0035321E" w:rsidRDefault="002F0FF2" w:rsidP="00FA48A5">
      <w:pPr>
        <w:spacing w:line="240" w:lineRule="auto"/>
        <w:jc w:val="both"/>
        <w:rPr>
          <w:rFonts w:asciiTheme="majorBidi" w:hAnsiTheme="majorBidi" w:cstheme="majorBidi"/>
          <w:b/>
          <w:bCs/>
          <w:sz w:val="24"/>
          <w:szCs w:val="24"/>
          <w:u w:val="single"/>
        </w:rPr>
      </w:pPr>
      <w:r w:rsidRPr="0035321E">
        <w:rPr>
          <w:rFonts w:asciiTheme="majorBidi" w:hAnsiTheme="majorBidi" w:cstheme="majorBidi"/>
          <w:b/>
          <w:bCs/>
          <w:sz w:val="24"/>
          <w:szCs w:val="24"/>
          <w:u w:val="single"/>
        </w:rPr>
        <w:lastRenderedPageBreak/>
        <w:t>INTRODUCTION</w:t>
      </w:r>
    </w:p>
    <w:p w14:paraId="036FEF0D" w14:textId="767A3869" w:rsidR="002F0FF2" w:rsidRPr="0035321E" w:rsidRDefault="00FF518B" w:rsidP="00FA48A5">
      <w:pPr>
        <w:spacing w:line="240" w:lineRule="auto"/>
        <w:jc w:val="both"/>
        <w:rPr>
          <w:rFonts w:asciiTheme="majorBidi" w:hAnsiTheme="majorBidi" w:cstheme="majorBidi"/>
          <w:sz w:val="24"/>
          <w:szCs w:val="24"/>
        </w:rPr>
      </w:pPr>
      <w:r w:rsidRPr="000617CA">
        <w:rPr>
          <w:rFonts w:asciiTheme="majorBidi" w:hAnsiTheme="majorBidi" w:cstheme="majorBidi"/>
          <w:color w:val="FF0000"/>
          <w:sz w:val="24"/>
          <w:szCs w:val="24"/>
        </w:rPr>
        <w:t>Chronic kidney diseas</w:t>
      </w:r>
      <w:r w:rsidR="000617CA">
        <w:rPr>
          <w:rFonts w:asciiTheme="majorBidi" w:hAnsiTheme="majorBidi" w:cstheme="majorBidi"/>
          <w:color w:val="FF0000"/>
          <w:sz w:val="24"/>
          <w:szCs w:val="24"/>
        </w:rPr>
        <w:t>e (CKD)</w:t>
      </w:r>
      <w:r w:rsidR="002F0FF2" w:rsidRPr="000617CA">
        <w:rPr>
          <w:rFonts w:asciiTheme="majorBidi" w:hAnsiTheme="majorBidi" w:cstheme="majorBidi"/>
          <w:sz w:val="24"/>
          <w:szCs w:val="24"/>
        </w:rPr>
        <w:t xml:space="preserve"> </w:t>
      </w:r>
      <w:r w:rsidR="002F0FF2" w:rsidRPr="0035321E">
        <w:rPr>
          <w:rFonts w:asciiTheme="majorBidi" w:hAnsiTheme="majorBidi" w:cstheme="majorBidi"/>
          <w:sz w:val="24"/>
          <w:szCs w:val="24"/>
        </w:rPr>
        <w:t xml:space="preserve">is characterized by abnormalities in kidney function or structure that persist for more than three months. The severity of CKD is determined by the level of glomerular filtration rate (GFR) and albuminuria </w:t>
      </w:r>
      <w:r w:rsidR="002F0FF2" w:rsidRPr="0035321E">
        <w:rPr>
          <w:rFonts w:asciiTheme="majorBidi" w:hAnsiTheme="majorBidi" w:cstheme="majorBidi"/>
          <w:sz w:val="24"/>
          <w:szCs w:val="24"/>
        </w:rPr>
        <w:fldChar w:fldCharType="begin"/>
      </w:r>
      <w:r w:rsidR="002F0FF2" w:rsidRPr="0035321E">
        <w:rPr>
          <w:rFonts w:asciiTheme="majorBidi" w:hAnsiTheme="majorBidi" w:cstheme="majorBidi"/>
          <w:sz w:val="24"/>
          <w:szCs w:val="24"/>
        </w:rPr>
        <w:instrText xml:space="preserve"> ADDIN EN.CITE &lt;EndNote&gt;&lt;Cite&gt;&lt;Author&gt;Shori&lt;/Author&gt;&lt;Year&gt;2015&lt;/Year&gt;&lt;RecNum&gt;53&lt;/RecNum&gt;&lt;DisplayText&gt;[1]&lt;/DisplayText&gt;&lt;record&gt;&lt;rec-number&gt;53&lt;/rec-number&gt;&lt;foreign-keys&gt;&lt;key app="EN" db-id="rz95zea9std059ewtpuv2wx1rzzsv92rf0pd" timestamp="1689875706"&gt;53&lt;/key&gt;&lt;/foreign-keys&gt;&lt;ref-type name="Journal Article"&gt;17&lt;/ref-type&gt;&lt;contributors&gt;&lt;authors&gt;&lt;author&gt;Shori, Amal Bakr&lt;/author&gt;&lt;/authors&gt;&lt;/contributors&gt;&lt;titles&gt;&lt;title&gt;Camel milk as a potential therapy for controlling diabetes and its complications: A review of in vivo studies&lt;/title&gt;&lt;secondary-title&gt;Journal of food and drug analysis&lt;/secondary-title&gt;&lt;/titles&gt;&lt;periodical&gt;&lt;full-title&gt;Journal of food and drug analysis&lt;/full-title&gt;&lt;/periodical&gt;&lt;pages&gt;609-618&lt;/pages&gt;&lt;volume&gt;23&lt;/volume&gt;&lt;number&gt;4&lt;/number&gt;&lt;dates&gt;&lt;year&gt;2015&lt;/year&gt;&lt;/dates&gt;&lt;isbn&gt;1021-9498&lt;/isbn&gt;&lt;urls&gt;&lt;/urls&gt;&lt;/record&gt;&lt;/Cite&gt;&lt;/EndNote&gt;</w:instrText>
      </w:r>
      <w:r w:rsidR="002F0FF2" w:rsidRPr="0035321E">
        <w:rPr>
          <w:rFonts w:asciiTheme="majorBidi" w:hAnsiTheme="majorBidi" w:cstheme="majorBidi"/>
          <w:sz w:val="24"/>
          <w:szCs w:val="24"/>
        </w:rPr>
        <w:fldChar w:fldCharType="separate"/>
      </w:r>
      <w:r w:rsidR="002F0FF2" w:rsidRPr="0035321E">
        <w:rPr>
          <w:rFonts w:asciiTheme="majorBidi" w:hAnsiTheme="majorBidi" w:cstheme="majorBidi"/>
          <w:noProof/>
          <w:sz w:val="24"/>
          <w:szCs w:val="24"/>
        </w:rPr>
        <w:t>[1]</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Patients in advanced stages of CKD face a greater risk of cardiovascular events and death </w:t>
      </w:r>
      <w:r w:rsidR="002F0FF2" w:rsidRPr="0035321E">
        <w:rPr>
          <w:rFonts w:asciiTheme="majorBidi" w:hAnsiTheme="majorBidi" w:cstheme="majorBidi"/>
          <w:sz w:val="24"/>
          <w:szCs w:val="24"/>
        </w:rPr>
        <w:fldChar w:fldCharType="begin"/>
      </w:r>
      <w:r w:rsidR="002F0FF2" w:rsidRPr="0035321E">
        <w:rPr>
          <w:rFonts w:asciiTheme="majorBidi" w:hAnsiTheme="majorBidi" w:cstheme="majorBidi"/>
          <w:sz w:val="24"/>
          <w:szCs w:val="24"/>
        </w:rPr>
        <w:instrText xml:space="preserve"> ADDIN EN.CITE &lt;EndNote&gt;&lt;Cite&gt;&lt;Author&gt;Yamany&lt;/Author&gt;&lt;Year&gt;2017&lt;/Year&gt;&lt;RecNum&gt;50&lt;/RecNum&gt;&lt;DisplayText&gt;[2]&lt;/DisplayText&gt;&lt;record&gt;&lt;rec-number&gt;50&lt;/rec-number&gt;&lt;foreign-keys&gt;&lt;key app="EN" db-id="rz95zea9std059ewtpuv2wx1rzzsv92rf0pd" timestamp="1689875120"&gt;50&lt;/key&gt;&lt;/foreign-keys&gt;&lt;ref-type name="Journal Article"&gt;17&lt;/ref-type&gt;&lt;contributors&gt;&lt;authors&gt;&lt;author&gt;Yamany, Ahmed&lt;/author&gt;&lt;author&gt;Shehata, Heba&lt;/author&gt;&lt;author&gt;Essameldin, Mervat&lt;/author&gt;&lt;author&gt;Ibrahim, Salwa&lt;/author&gt;&lt;/authors&gt;&lt;/contributors&gt;&lt;titles&gt;&lt;title&gt;Screening of incidental kidney disease in normoglycemic, normotensive healthy adults&lt;/title&gt;&lt;secondary-title&gt;The Egyptian Journal of Internal Medicine&lt;/secondary-title&gt;&lt;/titles&gt;&lt;periodical&gt;&lt;full-title&gt;The Egyptian Journal of Internal Medicine&lt;/full-title&gt;&lt;/periodical&gt;&lt;pages&gt;127-131&lt;/pages&gt;&lt;volume&gt;29&lt;/volume&gt;&lt;dates&gt;&lt;year&gt;2017&lt;/year&gt;&lt;/dates&gt;&lt;isbn&gt;1110-7782&lt;/isbn&gt;&lt;urls&gt;&lt;/urls&gt;&lt;/record&gt;&lt;/Cite&gt;&lt;/EndNote&gt;</w:instrText>
      </w:r>
      <w:r w:rsidR="002F0FF2" w:rsidRPr="0035321E">
        <w:rPr>
          <w:rFonts w:asciiTheme="majorBidi" w:hAnsiTheme="majorBidi" w:cstheme="majorBidi"/>
          <w:sz w:val="24"/>
          <w:szCs w:val="24"/>
        </w:rPr>
        <w:fldChar w:fldCharType="separate"/>
      </w:r>
      <w:r w:rsidR="002F0FF2" w:rsidRPr="0035321E">
        <w:rPr>
          <w:rFonts w:asciiTheme="majorBidi" w:hAnsiTheme="majorBidi" w:cstheme="majorBidi"/>
          <w:noProof/>
          <w:sz w:val="24"/>
          <w:szCs w:val="24"/>
        </w:rPr>
        <w:t>[2]</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p>
    <w:p w14:paraId="7832668A" w14:textId="57C2E425"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The </w:t>
      </w:r>
      <w:r w:rsidRPr="000617CA">
        <w:rPr>
          <w:rFonts w:asciiTheme="majorBidi" w:hAnsiTheme="majorBidi" w:cstheme="majorBidi"/>
          <w:color w:val="FF0000"/>
          <w:sz w:val="24"/>
          <w:szCs w:val="24"/>
        </w:rPr>
        <w:t xml:space="preserve">incidence </w:t>
      </w:r>
      <w:r w:rsidR="000617CA">
        <w:rPr>
          <w:rFonts w:asciiTheme="majorBidi" w:hAnsiTheme="majorBidi" w:cstheme="majorBidi"/>
          <w:color w:val="FF0000"/>
          <w:sz w:val="24"/>
          <w:szCs w:val="24"/>
        </w:rPr>
        <w:t xml:space="preserve">of </w:t>
      </w:r>
      <w:r w:rsidRPr="000617CA">
        <w:rPr>
          <w:rFonts w:asciiTheme="majorBidi" w:hAnsiTheme="majorBidi" w:cstheme="majorBidi"/>
          <w:color w:val="FF0000"/>
          <w:sz w:val="24"/>
          <w:szCs w:val="24"/>
        </w:rPr>
        <w:t xml:space="preserve">CKD </w:t>
      </w:r>
      <w:r w:rsidRPr="0035321E">
        <w:rPr>
          <w:rFonts w:asciiTheme="majorBidi" w:hAnsiTheme="majorBidi" w:cstheme="majorBidi"/>
          <w:sz w:val="24"/>
          <w:szCs w:val="24"/>
        </w:rPr>
        <w:t xml:space="preserve">is estimated to be 13.4% of the worldwide population, and it is progressively recognized as a major public health issue that burdens societies and healthcare systems with significant medical and financial costs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Eckardt&lt;/Author&gt;&lt;Year&gt;2013&lt;/Year&gt;&lt;RecNum&gt;123&lt;/RecNum&gt;&lt;DisplayText&gt;[3, 4]&lt;/DisplayText&gt;&lt;record&gt;&lt;rec-number&gt;123&lt;/rec-number&gt;&lt;foreign-keys&gt;&lt;key app="EN" db-id="rz95zea9std059ewtpuv2wx1rzzsv92rf0pd" timestamp="1690141244"&gt;123&lt;/key&gt;&lt;/foreign-keys&gt;&lt;ref-type name="Journal Article"&gt;17&lt;/ref-type&gt;&lt;contributors&gt;&lt;authors&gt;&lt;author&gt;Eckardt, Kai-Uwe&lt;/author&gt;&lt;author&gt;Coresh, Josef&lt;/author&gt;&lt;author&gt;Devuyst, Olivier&lt;/author&gt;&lt;author&gt;Johnson, Richard J&lt;/author&gt;&lt;author&gt;Köttgen, Anna&lt;/author&gt;&lt;author&gt;Levey, Andrew S&lt;/author&gt;&lt;author&gt;Levin, Adeera&lt;/author&gt;&lt;/authors&gt;&lt;/contributors&gt;&lt;titles&gt;&lt;title&gt;Evolving importance of kidney disease: from subspecialty to global health burden&lt;/title&gt;&lt;secondary-title&gt;The Lancet&lt;/secondary-title&gt;&lt;/titles&gt;&lt;periodical&gt;&lt;full-title&gt;The lancet&lt;/full-title&gt;&lt;/periodical&gt;&lt;pages&gt;158-169&lt;/pages&gt;&lt;volume&gt;382&lt;/volume&gt;&lt;number&gt;9887&lt;/number&gt;&lt;dates&gt;&lt;year&gt;2013&lt;/year&gt;&lt;/dates&gt;&lt;isbn&gt;0140-6736&lt;/isbn&gt;&lt;urls&gt;&lt;/urls&gt;&lt;/record&gt;&lt;/Cite&gt;&lt;Cite&gt;&lt;Author&gt;Hill&lt;/Author&gt;&lt;Year&gt;2016&lt;/Year&gt;&lt;RecNum&gt;124&lt;/RecNum&gt;&lt;record&gt;&lt;rec-number&gt;124&lt;/rec-number&gt;&lt;foreign-keys&gt;&lt;key app="EN" db-id="rz95zea9std059ewtpuv2wx1rzzsv92rf0pd" timestamp="1690141292"&gt;124&lt;/key&gt;&lt;/foreign-keys&gt;&lt;ref-type name="Journal Article"&gt;17&lt;/ref-type&gt;&lt;contributors&gt;&lt;authors&gt;&lt;author&gt;Hill, NR&lt;/author&gt;&lt;/authors&gt;&lt;/contributors&gt;&lt;titles&gt;&lt;title&gt;fatoba ST, Oke jl, Hirst jA, O’Callaghan CA, lasserson DS, et al&lt;/title&gt;&lt;secondary-title&gt;Global prevalence of chronic kidney disease–a systematic review and meta-analysis. PLoS ONE [Internet]&lt;/secondary-title&gt;&lt;/titles&gt;&lt;periodical&gt;&lt;full-title&gt;Global prevalence of chronic kidney disease–a systematic review and meta-analysis. PLoS ONE [Internet]&lt;/full-title&gt;&lt;/periodical&gt;&lt;dates&gt;&lt;year&gt;2016&lt;/year&gt;&lt;/dates&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3, 4]</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CKD could be described as a clinical model of premature aging. The aging process can either be pathogenic, often known as premature aging, or physiological. The slowly declining functional capacity leads to physiological aging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Gadecka&lt;/Author&gt;&lt;Year&gt;2019&lt;/Year&gt;&lt;RecNum&gt;114&lt;/RecNum&gt;&lt;DisplayText&gt;[5, 6]&lt;/DisplayText&gt;&lt;record&gt;&lt;rec-number&gt;114&lt;/rec-number&gt;&lt;foreign-keys&gt;&lt;key app="EN" db-id="rz95zea9std059ewtpuv2wx1rzzsv92rf0pd" timestamp="1690138611"&gt;114&lt;/key&gt;&lt;/foreign-keys&gt;&lt;ref-type name="Journal Article"&gt;17&lt;/ref-type&gt;&lt;contributors&gt;&lt;authors&gt;&lt;author&gt;Gadecka, Agnieszka&lt;/author&gt;&lt;author&gt;Bielak-Zmijewska, Anna&lt;/author&gt;&lt;/authors&gt;&lt;/contributors&gt;&lt;titles&gt;&lt;title&gt;Slowing down ageing: the role of nutrients and microbiota in modulation of the epigenome&lt;/title&gt;&lt;secondary-title&gt;Nutrients&lt;/secondary-title&gt;&lt;/titles&gt;&lt;periodical&gt;&lt;full-title&gt;Nutrients&lt;/full-title&gt;&lt;/periodical&gt;&lt;pages&gt;1251&lt;/pages&gt;&lt;volume&gt;11&lt;/volume&gt;&lt;number&gt;6&lt;/number&gt;&lt;dates&gt;&lt;year&gt;2019&lt;/year&gt;&lt;/dates&gt;&lt;isbn&gt;2072-6643&lt;/isbn&gt;&lt;urls&gt;&lt;/urls&gt;&lt;/record&gt;&lt;/Cite&gt;&lt;Cite&gt;&lt;Author&gt;Morales-Vives&lt;/Author&gt;&lt;Year&gt;2018&lt;/Year&gt;&lt;RecNum&gt;115&lt;/RecNum&gt;&lt;record&gt;&lt;rec-number&gt;115&lt;/rec-number&gt;&lt;foreign-keys&gt;&lt;key app="EN" db-id="rz95zea9std059ewtpuv2wx1rzzsv92rf0pd" timestamp="1690138644"&gt;115&lt;/key&gt;&lt;/foreign-keys&gt;&lt;ref-type name="Journal Article"&gt;17&lt;/ref-type&gt;&lt;contributors&gt;&lt;authors&gt;&lt;author&gt;Morales-Vives, Fabia&lt;/author&gt;&lt;author&gt;Dueñas, Jorge Manuel&lt;/author&gt;&lt;/authors&gt;&lt;/contributors&gt;&lt;titles&gt;&lt;title&gt;Predicting suicidal ideation in adolescent boys and girls: The role of psychological maturity, personality traits, depression and life satisfaction&lt;/title&gt;&lt;secondary-title&gt;The Spanish journal of psychology&lt;/secondary-title&gt;&lt;/titles&gt;&lt;periodical&gt;&lt;full-title&gt;The Spanish journal of psychology&lt;/full-title&gt;&lt;/periodical&gt;&lt;pages&gt;E10&lt;/pages&gt;&lt;volume&gt;21&lt;/volume&gt;&lt;dates&gt;&lt;year&gt;2018&lt;/year&gt;&lt;/dates&gt;&lt;isbn&gt;1138-7416&lt;/isbn&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5, 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Contrarily, premature aging is marked by an accelerated functional decline that causes aging to occur earlier than anticipated given chronological age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Hamczyk&lt;/Author&gt;&lt;Year&gt;2020&lt;/Year&gt;&lt;RecNum&gt;117&lt;/RecNum&gt;&lt;DisplayText&gt;[7]&lt;/DisplayText&gt;&lt;record&gt;&lt;rec-number&gt;117&lt;/rec-number&gt;&lt;foreign-keys&gt;&lt;key app="EN" db-id="rz95zea9std059ewtpuv2wx1rzzsv92rf0pd" timestamp="1690138872"&gt;117&lt;/key&gt;&lt;/foreign-keys&gt;&lt;ref-type name="Journal Article"&gt;17&lt;/ref-type&gt;&lt;contributors&gt;&lt;authors&gt;&lt;author&gt;Hamczyk, Magda R&lt;/author&gt;&lt;author&gt;Nevado, Rosa M&lt;/author&gt;&lt;author&gt;Barettino, Ana&lt;/author&gt;&lt;author&gt;Fuster, Valentín&lt;/author&gt;&lt;author&gt;Andrés, Vicente&lt;/author&gt;&lt;/authors&gt;&lt;/contributors&gt;&lt;titles&gt;&lt;title&gt;Biological versus chronological aging: JACC focus seminar&lt;/title&gt;&lt;secondary-title&gt;Journal of the American College of Cardiology&lt;/secondary-title&gt;&lt;/titles&gt;&lt;periodical&gt;&lt;full-title&gt;Journal of the American College of Cardiology&lt;/full-title&gt;&lt;/periodical&gt;&lt;pages&gt;919-930&lt;/pages&gt;&lt;volume&gt;75&lt;/volume&gt;&lt;number&gt;8&lt;/number&gt;&lt;dates&gt;&lt;year&gt;2020&lt;/year&gt;&lt;/dates&gt;&lt;isbn&gt;1558-3597&lt;/isbn&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7]</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Cardiovascular disease (CVD), persistent uremic inflammation, osteoporosis, muscular atrophy, and frailty are all characteristics of CKD.</w:t>
      </w:r>
    </w:p>
    <w:p w14:paraId="6904C068" w14:textId="1AC61963" w:rsidR="00DF5379" w:rsidRPr="0035321E" w:rsidRDefault="00DF5379" w:rsidP="00FA48A5">
      <w:pPr>
        <w:tabs>
          <w:tab w:val="left" w:pos="1124"/>
        </w:tabs>
        <w:spacing w:line="240" w:lineRule="auto"/>
        <w:jc w:val="both"/>
        <w:rPr>
          <w:rFonts w:asciiTheme="majorBidi" w:hAnsiTheme="majorBidi" w:cstheme="majorBidi"/>
          <w:sz w:val="24"/>
          <w:szCs w:val="24"/>
        </w:rPr>
      </w:pPr>
      <w:r w:rsidRPr="0035321E">
        <w:rPr>
          <w:rFonts w:asciiTheme="majorBidi" w:eastAsiaTheme="majorEastAsia" w:hAnsiTheme="majorBidi" w:cstheme="majorBidi"/>
          <w:sz w:val="24"/>
          <w:szCs w:val="24"/>
          <w:lang w:bidi="ar-BH"/>
        </w:rPr>
        <w:t>CKD is associated with CVD, such as</w:t>
      </w:r>
      <w:r w:rsidR="00B66127">
        <w:rPr>
          <w:rFonts w:asciiTheme="majorBidi" w:eastAsiaTheme="majorEastAsia" w:hAnsiTheme="majorBidi" w:cstheme="majorBidi"/>
          <w:sz w:val="24"/>
          <w:szCs w:val="24"/>
          <w:lang w:bidi="ar-BH"/>
        </w:rPr>
        <w:t xml:space="preserve"> </w:t>
      </w:r>
      <w:r w:rsidR="00B66127" w:rsidRPr="0035321E">
        <w:rPr>
          <w:rFonts w:asciiTheme="majorBidi" w:eastAsiaTheme="majorEastAsia" w:hAnsiTheme="majorBidi" w:cstheme="majorBidi"/>
          <w:sz w:val="24"/>
          <w:szCs w:val="24"/>
          <w:lang w:bidi="ar-BH"/>
        </w:rPr>
        <w:t>heart failure,</w:t>
      </w:r>
      <w:r w:rsidRPr="0035321E">
        <w:rPr>
          <w:rFonts w:asciiTheme="majorBidi" w:eastAsiaTheme="majorEastAsia" w:hAnsiTheme="majorBidi" w:cstheme="majorBidi"/>
          <w:sz w:val="24"/>
          <w:szCs w:val="24"/>
          <w:lang w:bidi="ar-BH"/>
        </w:rPr>
        <w:t xml:space="preserve"> </w:t>
      </w:r>
      <w:r w:rsidR="00B66127" w:rsidRPr="0035321E">
        <w:rPr>
          <w:rFonts w:asciiTheme="majorBidi" w:eastAsiaTheme="majorEastAsia" w:hAnsiTheme="majorBidi" w:cstheme="majorBidi"/>
          <w:sz w:val="24"/>
          <w:szCs w:val="24"/>
          <w:lang w:bidi="ar-BH"/>
        </w:rPr>
        <w:t xml:space="preserve">arrhythmias, </w:t>
      </w:r>
      <w:r w:rsidRPr="0035321E">
        <w:rPr>
          <w:rFonts w:asciiTheme="majorBidi" w:eastAsiaTheme="majorEastAsia" w:hAnsiTheme="majorBidi" w:cstheme="majorBidi"/>
          <w:sz w:val="24"/>
          <w:szCs w:val="24"/>
          <w:lang w:bidi="ar-BH"/>
        </w:rPr>
        <w:t xml:space="preserve">ischemic heart disease, and cardiac death. Patients with advanced CKD stages demonstrate a noticeably augmented risk. The occurrence of cardiovascular events is already higher in patients with </w:t>
      </w:r>
      <w:r w:rsidR="00B66127">
        <w:rPr>
          <w:rFonts w:asciiTheme="majorBidi" w:eastAsiaTheme="majorEastAsia" w:hAnsiTheme="majorBidi" w:cstheme="majorBidi"/>
          <w:sz w:val="24"/>
          <w:szCs w:val="24"/>
          <w:lang w:bidi="ar-BH"/>
        </w:rPr>
        <w:t>mild kidney dysfunction</w:t>
      </w:r>
      <w:r w:rsidRPr="0035321E">
        <w:rPr>
          <w:rFonts w:asciiTheme="majorBidi" w:eastAsiaTheme="majorEastAsia" w:hAnsiTheme="majorBidi" w:cstheme="majorBidi"/>
          <w:sz w:val="24"/>
          <w:szCs w:val="24"/>
          <w:lang w:bidi="ar-BH"/>
        </w:rPr>
        <w:t xml:space="preserve"> compared to the general population. Cardiovascular disease—rather than kidney disease —is the major cause of </w:t>
      </w:r>
      <w:r w:rsidR="00B66127">
        <w:rPr>
          <w:rFonts w:asciiTheme="majorBidi" w:eastAsiaTheme="majorEastAsia" w:hAnsiTheme="majorBidi" w:cstheme="majorBidi"/>
          <w:sz w:val="24"/>
          <w:szCs w:val="24"/>
          <w:lang w:bidi="ar-BH"/>
        </w:rPr>
        <w:t>death</w:t>
      </w:r>
      <w:r w:rsidRPr="0035321E">
        <w:rPr>
          <w:rFonts w:asciiTheme="majorBidi" w:eastAsiaTheme="majorEastAsia" w:hAnsiTheme="majorBidi" w:cstheme="majorBidi"/>
          <w:sz w:val="24"/>
          <w:szCs w:val="24"/>
          <w:lang w:bidi="ar-BH"/>
        </w:rPr>
        <w:t xml:space="preserve"> in</w:t>
      </w:r>
      <w:r w:rsidR="00B66127">
        <w:rPr>
          <w:rFonts w:asciiTheme="majorBidi" w:eastAsiaTheme="majorEastAsia" w:hAnsiTheme="majorBidi" w:cstheme="majorBidi"/>
          <w:sz w:val="24"/>
          <w:szCs w:val="24"/>
          <w:lang w:bidi="ar-BH"/>
        </w:rPr>
        <w:t xml:space="preserve"> </w:t>
      </w:r>
      <w:r w:rsidRPr="0035321E">
        <w:rPr>
          <w:rFonts w:asciiTheme="majorBidi" w:eastAsiaTheme="majorEastAsia" w:hAnsiTheme="majorBidi" w:cstheme="majorBidi"/>
          <w:sz w:val="24"/>
          <w:szCs w:val="24"/>
          <w:lang w:bidi="ar-BH"/>
        </w:rPr>
        <w:t xml:space="preserve">CKD. </w:t>
      </w:r>
      <w:r w:rsidR="00B66127" w:rsidRPr="00B66127">
        <w:rPr>
          <w:rFonts w:asciiTheme="majorBidi" w:eastAsiaTheme="majorEastAsia" w:hAnsiTheme="majorBidi" w:cstheme="majorBidi"/>
          <w:sz w:val="24"/>
          <w:szCs w:val="24"/>
          <w:lang w:bidi="ar-BH"/>
        </w:rPr>
        <w:t xml:space="preserve">Long-lasting proinflammatory conditions </w:t>
      </w:r>
      <w:r w:rsidR="00B66127">
        <w:rPr>
          <w:rFonts w:asciiTheme="majorBidi" w:eastAsiaTheme="majorEastAsia" w:hAnsiTheme="majorBidi" w:cstheme="majorBidi"/>
          <w:sz w:val="24"/>
          <w:szCs w:val="24"/>
          <w:lang w:bidi="ar-BH"/>
        </w:rPr>
        <w:t>induced</w:t>
      </w:r>
      <w:r w:rsidR="00B66127" w:rsidRPr="00B66127">
        <w:rPr>
          <w:rFonts w:asciiTheme="majorBidi" w:eastAsiaTheme="majorEastAsia" w:hAnsiTheme="majorBidi" w:cstheme="majorBidi"/>
          <w:sz w:val="24"/>
          <w:szCs w:val="24"/>
          <w:lang w:bidi="ar-BH"/>
        </w:rPr>
        <w:t xml:space="preserve"> by kidney disease </w:t>
      </w:r>
      <w:r w:rsidR="00B66127">
        <w:rPr>
          <w:rFonts w:asciiTheme="majorBidi" w:eastAsiaTheme="majorEastAsia" w:hAnsiTheme="majorBidi" w:cstheme="majorBidi"/>
          <w:sz w:val="24"/>
          <w:szCs w:val="24"/>
          <w:lang w:bidi="ar-BH"/>
        </w:rPr>
        <w:t>enhance</w:t>
      </w:r>
      <w:r w:rsidR="00B66127" w:rsidRPr="00B66127">
        <w:rPr>
          <w:rFonts w:asciiTheme="majorBidi" w:eastAsiaTheme="majorEastAsia" w:hAnsiTheme="majorBidi" w:cstheme="majorBidi"/>
          <w:sz w:val="24"/>
          <w:szCs w:val="24"/>
          <w:lang w:bidi="ar-BH"/>
        </w:rPr>
        <w:t xml:space="preserve"> arterial calcification and cardiac remodeling </w:t>
      </w:r>
      <w:r w:rsidR="002F0FF2" w:rsidRPr="000617CA">
        <w:rPr>
          <w:rFonts w:asciiTheme="majorBidi" w:hAnsiTheme="majorBidi" w:cstheme="majorBidi"/>
          <w:color w:val="FF0000"/>
          <w:sz w:val="24"/>
          <w:szCs w:val="24"/>
        </w:rPr>
        <w:fldChar w:fldCharType="begin">
          <w:fldData xml:space="preserve">PEVuZE5vdGU+PENpdGU+PEF1dGhvcj5IZXJ6b2c8L0F1dGhvcj48WWVhcj4yMDExPC9ZZWFyPjxS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==
</w:fldData>
        </w:fldChar>
      </w:r>
      <w:r w:rsidR="005F1359">
        <w:rPr>
          <w:rFonts w:asciiTheme="majorBidi" w:hAnsiTheme="majorBidi" w:cstheme="majorBidi"/>
          <w:color w:val="FF0000"/>
          <w:sz w:val="24"/>
          <w:szCs w:val="24"/>
        </w:rPr>
        <w:instrText xml:space="preserve"> ADDIN EN.CITE </w:instrText>
      </w:r>
      <w:r w:rsidR="005F1359">
        <w:rPr>
          <w:rFonts w:asciiTheme="majorBidi" w:hAnsiTheme="majorBidi" w:cstheme="majorBidi"/>
          <w:color w:val="FF0000"/>
          <w:sz w:val="24"/>
          <w:szCs w:val="24"/>
        </w:rPr>
        <w:fldChar w:fldCharType="begin">
          <w:fldData xml:space="preserve">PEVuZE5vdGU+PENpdGU+PEF1dGhvcj5IZXJ6b2c8L0F1dGhvcj48WWVhcj4yMDExPC9ZZWFyPjxS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==
</w:fldData>
        </w:fldChar>
      </w:r>
      <w:r w:rsidR="005F1359">
        <w:rPr>
          <w:rFonts w:asciiTheme="majorBidi" w:hAnsiTheme="majorBidi" w:cstheme="majorBidi"/>
          <w:color w:val="FF0000"/>
          <w:sz w:val="24"/>
          <w:szCs w:val="24"/>
        </w:rPr>
        <w:instrText xml:space="preserve"> ADDIN EN.CITE.DATA </w:instrText>
      </w:r>
      <w:r w:rsidR="005F1359">
        <w:rPr>
          <w:rFonts w:asciiTheme="majorBidi" w:hAnsiTheme="majorBidi" w:cstheme="majorBidi"/>
          <w:color w:val="FF0000"/>
          <w:sz w:val="24"/>
          <w:szCs w:val="24"/>
        </w:rPr>
      </w:r>
      <w:r w:rsidR="005F1359">
        <w:rPr>
          <w:rFonts w:asciiTheme="majorBidi" w:hAnsiTheme="majorBidi" w:cstheme="majorBidi"/>
          <w:color w:val="FF0000"/>
          <w:sz w:val="24"/>
          <w:szCs w:val="24"/>
        </w:rPr>
        <w:fldChar w:fldCharType="end"/>
      </w:r>
      <w:r w:rsidR="002F0FF2" w:rsidRPr="000617CA">
        <w:rPr>
          <w:rFonts w:asciiTheme="majorBidi" w:hAnsiTheme="majorBidi" w:cstheme="majorBidi"/>
          <w:color w:val="FF0000"/>
          <w:sz w:val="24"/>
          <w:szCs w:val="24"/>
        </w:rPr>
        <w:fldChar w:fldCharType="separate"/>
      </w:r>
      <w:r w:rsidR="005F1359">
        <w:rPr>
          <w:rFonts w:asciiTheme="majorBidi" w:hAnsiTheme="majorBidi" w:cstheme="majorBidi"/>
          <w:noProof/>
          <w:color w:val="FF0000"/>
          <w:sz w:val="24"/>
          <w:szCs w:val="24"/>
        </w:rPr>
        <w:t>[8-10]</w:t>
      </w:r>
      <w:r w:rsidR="002F0FF2" w:rsidRPr="000617CA">
        <w:rPr>
          <w:rFonts w:asciiTheme="majorBidi" w:hAnsiTheme="majorBidi" w:cstheme="majorBidi"/>
          <w:color w:val="FF0000"/>
          <w:sz w:val="24"/>
          <w:szCs w:val="24"/>
        </w:rPr>
        <w:fldChar w:fldCharType="end"/>
      </w:r>
      <w:r w:rsidR="002F0FF2" w:rsidRPr="0035321E">
        <w:rPr>
          <w:rFonts w:asciiTheme="majorBidi" w:hAnsiTheme="majorBidi" w:cstheme="majorBidi"/>
          <w:sz w:val="24"/>
          <w:szCs w:val="24"/>
        </w:rPr>
        <w:t>.</w:t>
      </w:r>
    </w:p>
    <w:p w14:paraId="4094AB67" w14:textId="60D78147"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Vascular calcification (VC) is a sign of aging and a reliable </w:t>
      </w:r>
      <w:r w:rsidRPr="0035321E">
        <w:rPr>
          <w:rFonts w:asciiTheme="majorBidi" w:eastAsiaTheme="majorEastAsia" w:hAnsiTheme="majorBidi" w:cstheme="majorBidi"/>
          <w:sz w:val="24"/>
          <w:szCs w:val="24"/>
          <w:lang w:bidi="ar-BH"/>
        </w:rPr>
        <w:t xml:space="preserve">predictor of cardiovascular morbidity and mortality in the population with CKD. </w:t>
      </w:r>
      <w:r w:rsidR="0040363B" w:rsidRPr="0035321E">
        <w:rPr>
          <w:rFonts w:asciiTheme="majorBidi" w:eastAsiaTheme="majorEastAsia" w:hAnsiTheme="majorBidi" w:cstheme="majorBidi"/>
          <w:sz w:val="24"/>
          <w:szCs w:val="24"/>
          <w:lang w:bidi="ar-BH"/>
        </w:rPr>
        <w:t xml:space="preserve">There is evidence that VC are predominant even in early CKD stages </w:t>
      </w:r>
      <w:r w:rsidR="00597D34" w:rsidRPr="0035321E">
        <w:rPr>
          <w:rFonts w:asciiTheme="majorBidi" w:eastAsiaTheme="majorEastAsia" w:hAnsiTheme="majorBidi" w:cstheme="majorBidi"/>
          <w:sz w:val="24"/>
          <w:szCs w:val="24"/>
          <w:lang w:bidi="ar-BH"/>
        </w:rPr>
        <w:fldChar w:fldCharType="begin"/>
      </w:r>
      <w:r w:rsidR="005F1359">
        <w:rPr>
          <w:rFonts w:asciiTheme="majorBidi" w:eastAsiaTheme="majorEastAsia" w:hAnsiTheme="majorBidi" w:cstheme="majorBidi"/>
          <w:sz w:val="24"/>
          <w:szCs w:val="24"/>
          <w:lang w:bidi="ar-BH"/>
        </w:rPr>
        <w:instrText xml:space="preserve"> ADDIN EN.CITE &lt;EndNote&gt;&lt;Cite&gt;&lt;Author&gt;El-Husseini&lt;/Author&gt;&lt;Year&gt;2022&lt;/Year&gt;&lt;RecNum&gt;96&lt;/RecNum&gt;&lt;DisplayText&gt;[11]&lt;/DisplayText&gt;&lt;record&gt;&lt;rec-number&gt;96&lt;/rec-number&gt;&lt;foreign-keys&gt;&lt;key app="EN" db-id="dd5tvszwnvee5aeze0ovx0vde0dxvrwf55a5" timestamp="1690776239"&gt;96&lt;/key&gt;&lt;/foreign-keys&gt;&lt;ref-type name="Journal Article"&gt;17&lt;/ref-type&gt;&lt;contributors&gt;&lt;authors&gt;&lt;author&gt;El-Husseini, A.&lt;/author&gt;&lt;author&gt;Abdalbary, M.&lt;/author&gt;&lt;author&gt;Lima, F.&lt;/author&gt;&lt;author&gt;Issa, M.&lt;/author&gt;&lt;author&gt;Ahmed, M. T.&lt;/author&gt;&lt;author&gt;Winkler, M.&lt;/author&gt;&lt;author&gt;Srour, H.&lt;/author&gt;&lt;author&gt;Davenport, D.&lt;/author&gt;&lt;author&gt;Wang, G.&lt;/author&gt;&lt;author&gt;Faugere, M. C.&lt;/author&gt;&lt;author&gt;Malluche, H. H.&lt;/author&gt;&lt;/authors&gt;&lt;/contributors&gt;&lt;auth-address&gt;Division of Nephrology, Bone and Mineral Metabolism, University of Kentucky, Lexington, Kentucky, USA.&amp;#xD;Department of Radiology, University of Kentucky, Lexington, Kentucky, USA.&amp;#xD;Department of Anesthesia, University of Kentucky, Lexington, Kentucky, USA.&amp;#xD;Division of Healthcare Outcomes &amp;amp; Optimal Patient Services, University of Kentucky, Lexington, Kentucky, USA.&lt;/auth-address&gt;&lt;titles&gt;&lt;title&gt;Low Turnover Renal Osteodystrophy With Abnormal Bone Quality and Vascular Calcification in Patients With Mild-to-Moderate CKD&lt;/title&gt;&lt;secondary-title&gt;Kidney Int Rep&lt;/secondary-title&gt;&lt;/titles&gt;&lt;periodical&gt;&lt;full-title&gt;Kidney Int Rep&lt;/full-title&gt;&lt;/periodical&gt;&lt;pages&gt;1016-1026&lt;/pages&gt;&lt;volume&gt;7&lt;/volume&gt;&lt;number&gt;5&lt;/number&gt;&lt;edition&gt;20220306&lt;/edition&gt;&lt;keywords&gt;&lt;keyword&gt;Dxa&lt;/keyword&gt;&lt;keyword&gt;bone biopsy&lt;/keyword&gt;&lt;keyword&gt;bone quality&lt;/keyword&gt;&lt;keyword&gt;cardiovascular calcification&lt;/keyword&gt;&lt;keyword&gt;renal osteodystrophy&lt;/keyword&gt;&lt;keyword&gt;trabecular bone score&lt;/keyword&gt;&lt;/keywords&gt;&lt;dates&gt;&lt;year&gt;2022&lt;/year&gt;&lt;pub-dates&gt;&lt;date&gt;May&lt;/date&gt;&lt;/pub-dates&gt;&lt;/dates&gt;&lt;isbn&gt;2468-0249&lt;/isbn&gt;&lt;accession-num&gt;35570986&lt;/accession-num&gt;&lt;urls&gt;&lt;/urls&gt;&lt;custom2&gt;PMC9091581&lt;/custom2&gt;&lt;electronic-resource-num&gt;10.1016/j.ekir.2022.02.022&lt;/electronic-resource-num&gt;&lt;remote-database-provider&gt;NLM&lt;/remote-database-provider&gt;&lt;language&gt;eng&lt;/language&gt;&lt;/record&gt;&lt;/Cite&gt;&lt;/EndNote&gt;</w:instrText>
      </w:r>
      <w:r w:rsidR="00597D34" w:rsidRPr="0035321E">
        <w:rPr>
          <w:rFonts w:asciiTheme="majorBidi" w:eastAsiaTheme="majorEastAsia" w:hAnsiTheme="majorBidi" w:cstheme="majorBidi"/>
          <w:sz w:val="24"/>
          <w:szCs w:val="24"/>
          <w:lang w:bidi="ar-BH"/>
        </w:rPr>
        <w:fldChar w:fldCharType="separate"/>
      </w:r>
      <w:r w:rsidR="005F1359">
        <w:rPr>
          <w:rFonts w:asciiTheme="majorBidi" w:eastAsiaTheme="majorEastAsia" w:hAnsiTheme="majorBidi" w:cstheme="majorBidi"/>
          <w:noProof/>
          <w:sz w:val="24"/>
          <w:szCs w:val="24"/>
          <w:lang w:bidi="ar-BH"/>
        </w:rPr>
        <w:t>[11]</w:t>
      </w:r>
      <w:r w:rsidR="00597D34" w:rsidRPr="0035321E">
        <w:rPr>
          <w:rFonts w:asciiTheme="majorBidi" w:eastAsiaTheme="majorEastAsia" w:hAnsiTheme="majorBidi" w:cstheme="majorBidi"/>
          <w:sz w:val="24"/>
          <w:szCs w:val="24"/>
          <w:lang w:bidi="ar-BH"/>
        </w:rPr>
        <w:fldChar w:fldCharType="end"/>
      </w:r>
      <w:r w:rsidR="0040363B" w:rsidRPr="0035321E">
        <w:rPr>
          <w:rFonts w:asciiTheme="majorBidi" w:eastAsiaTheme="majorEastAsia" w:hAnsiTheme="majorBidi" w:cstheme="majorBidi"/>
          <w:sz w:val="24"/>
          <w:szCs w:val="24"/>
          <w:lang w:bidi="ar-BH"/>
        </w:rPr>
        <w:t xml:space="preserve">. </w:t>
      </w:r>
      <w:r w:rsidRPr="0035321E">
        <w:rPr>
          <w:rFonts w:asciiTheme="majorBidi" w:eastAsiaTheme="majorEastAsia" w:hAnsiTheme="majorBidi" w:cstheme="majorBidi"/>
          <w:sz w:val="24"/>
          <w:szCs w:val="24"/>
          <w:lang w:bidi="ar-BH"/>
        </w:rPr>
        <w:t>VC was once thought to be a passive process, but it is now understood that VC is an invertible and highly controlled pathological process and that the response</w:t>
      </w:r>
      <w:r w:rsidRPr="0035321E">
        <w:rPr>
          <w:rFonts w:asciiTheme="majorBidi" w:hAnsiTheme="majorBidi" w:cstheme="majorBidi"/>
          <w:sz w:val="24"/>
          <w:szCs w:val="24"/>
        </w:rPr>
        <w:t xml:space="preserve"> to circulating calcification inhibitors, genetic factors, and hormones involves numerous cellular signaling channels </w:t>
      </w:r>
      <w:r w:rsidRPr="0035321E">
        <w:rPr>
          <w:rFonts w:asciiTheme="majorBidi" w:hAnsiTheme="majorBidi" w:cstheme="majorBidi"/>
          <w:sz w:val="24"/>
          <w:szCs w:val="24"/>
        </w:rPr>
        <w:fldChar w:fldCharType="begin"/>
      </w:r>
      <w:r w:rsidR="005F1359">
        <w:rPr>
          <w:rFonts w:asciiTheme="majorBidi" w:hAnsiTheme="majorBidi" w:cstheme="majorBidi"/>
          <w:sz w:val="24"/>
          <w:szCs w:val="24"/>
        </w:rPr>
        <w:instrText xml:space="preserve"> ADDIN EN.CITE &lt;EndNote&gt;&lt;Cite&gt;&lt;Author&gt;Shioi&lt;/Author&gt;&lt;Year&gt;2018&lt;/Year&gt;&lt;RecNum&gt;122&lt;/RecNum&gt;&lt;DisplayText&gt;[12]&lt;/DisplayText&gt;&lt;record&gt;&lt;rec-number&gt;122&lt;/rec-number&gt;&lt;foreign-keys&gt;&lt;key app="EN" db-id="rz95zea9std059ewtpuv2wx1rzzsv92rf0pd" timestamp="1690141177"&gt;122&lt;/key&gt;&lt;/foreign-keys&gt;&lt;ref-type name="Journal Article"&gt;17&lt;/ref-type&gt;&lt;contributors&gt;&lt;authors&gt;&lt;author&gt;Shioi, Atsushi&lt;/author&gt;&lt;author&gt;Ikari, Yuji&lt;/author&gt;&lt;/authors&gt;&lt;/contributors&gt;&lt;titles&gt;&lt;title&gt;Plaque calcification during atherosclerosis progression and regression&lt;/title&gt;&lt;secondary-title&gt;Journal of atherosclerosis and thrombosis&lt;/secondary-title&gt;&lt;/titles&gt;&lt;periodical&gt;&lt;full-title&gt;Journal of atherosclerosis and thrombosis&lt;/full-title&gt;&lt;/periodical&gt;&lt;pages&gt;294-303&lt;/pages&gt;&lt;volume&gt;25&lt;/volume&gt;&lt;number&gt;4&lt;/number&gt;&lt;dates&gt;&lt;year&gt;2018&lt;/year&gt;&lt;/dates&gt;&lt;isbn&gt;1340-3478&lt;/isbn&gt;&lt;urls&gt;&lt;/urls&gt;&lt;/record&gt;&lt;/Cite&gt;&lt;/EndNote&gt;</w:instrText>
      </w:r>
      <w:r w:rsidRPr="0035321E">
        <w:rPr>
          <w:rFonts w:asciiTheme="majorBidi" w:hAnsiTheme="majorBidi" w:cstheme="majorBidi"/>
          <w:sz w:val="24"/>
          <w:szCs w:val="24"/>
        </w:rPr>
        <w:fldChar w:fldCharType="separate"/>
      </w:r>
      <w:r w:rsidR="005F1359">
        <w:rPr>
          <w:rFonts w:asciiTheme="majorBidi" w:hAnsiTheme="majorBidi" w:cstheme="majorBidi"/>
          <w:noProof/>
          <w:sz w:val="24"/>
          <w:szCs w:val="24"/>
        </w:rPr>
        <w:t>[12]</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VC which is a cell-</w:t>
      </w:r>
      <w:r w:rsidR="006B5443">
        <w:rPr>
          <w:rFonts w:asciiTheme="majorBidi" w:hAnsiTheme="majorBidi" w:cstheme="majorBidi"/>
          <w:sz w:val="24"/>
          <w:szCs w:val="24"/>
        </w:rPr>
        <w:t>based</w:t>
      </w:r>
      <w:r w:rsidRPr="0035321E">
        <w:rPr>
          <w:rFonts w:asciiTheme="majorBidi" w:hAnsiTheme="majorBidi" w:cstheme="majorBidi"/>
          <w:sz w:val="24"/>
          <w:szCs w:val="24"/>
        </w:rPr>
        <w:t xml:space="preserve"> process </w:t>
      </w:r>
      <w:r w:rsidR="006B5443" w:rsidRPr="0035321E">
        <w:rPr>
          <w:rFonts w:asciiTheme="majorBidi" w:hAnsiTheme="majorBidi" w:cstheme="majorBidi"/>
          <w:sz w:val="24"/>
          <w:szCs w:val="24"/>
        </w:rPr>
        <w:t>largely</w:t>
      </w:r>
      <w:r w:rsidRPr="0035321E">
        <w:rPr>
          <w:rFonts w:asciiTheme="majorBidi" w:hAnsiTheme="majorBidi" w:cstheme="majorBidi"/>
          <w:sz w:val="24"/>
          <w:szCs w:val="24"/>
        </w:rPr>
        <w:t xml:space="preserve"> </w:t>
      </w:r>
      <w:proofErr w:type="spellStart"/>
      <w:r w:rsidRPr="0035321E">
        <w:rPr>
          <w:rFonts w:asciiTheme="majorBidi" w:hAnsiTheme="majorBidi" w:cstheme="majorBidi"/>
          <w:sz w:val="24"/>
          <w:szCs w:val="24"/>
        </w:rPr>
        <w:t>drive</w:t>
      </w:r>
      <w:r w:rsidR="006B5443">
        <w:rPr>
          <w:rFonts w:asciiTheme="majorBidi" w:hAnsiTheme="majorBidi" w:cstheme="majorBidi"/>
          <w:sz w:val="24"/>
          <w:szCs w:val="24"/>
        </w:rPr>
        <w:t>d</w:t>
      </w:r>
      <w:proofErr w:type="spellEnd"/>
      <w:r w:rsidRPr="0035321E">
        <w:rPr>
          <w:rFonts w:asciiTheme="majorBidi" w:hAnsiTheme="majorBidi" w:cstheme="majorBidi"/>
          <w:sz w:val="24"/>
          <w:szCs w:val="24"/>
        </w:rPr>
        <w:t xml:space="preserve"> by vascular smooth muscle cells (VSMCs), mediates the accelerated early vascular aging (EVA) </w:t>
      </w:r>
      <w:r w:rsidRPr="0035321E">
        <w:rPr>
          <w:rFonts w:asciiTheme="majorBidi" w:hAnsiTheme="majorBidi" w:cstheme="majorBidi"/>
          <w:sz w:val="24"/>
          <w:szCs w:val="24"/>
        </w:rPr>
        <w:fldChar w:fldCharType="begin"/>
      </w:r>
      <w:r w:rsidR="005F1359">
        <w:rPr>
          <w:rFonts w:asciiTheme="majorBidi" w:hAnsiTheme="majorBidi" w:cstheme="majorBidi"/>
          <w:sz w:val="24"/>
          <w:szCs w:val="24"/>
        </w:rPr>
        <w:instrText xml:space="preserve"> ADDIN EN.CITE &lt;EndNote&gt;&lt;Cite&gt;&lt;Author&gt;Dai&lt;/Author&gt;&lt;Year&gt;2020&lt;/Year&gt;&lt;RecNum&gt;113&lt;/RecNum&gt;&lt;DisplayText&gt;[13]&lt;/DisplayText&gt;&lt;record&gt;&lt;rec-number&gt;113&lt;/rec-number&gt;&lt;foreign-keys&gt;&lt;key app="EN" db-id="rz95zea9std059ewtpuv2wx1rzzsv92rf0pd" timestamp="1690138511"&gt;113&lt;/key&gt;&lt;/foreign-keys&gt;&lt;ref-type name="Journal Article"&gt;17&lt;/ref-type&gt;&lt;contributors&gt;&lt;authors&gt;&lt;author&gt;Dai, Lu&lt;/author&gt;&lt;author&gt;Schurgers, Leon J&lt;/author&gt;&lt;author&gt;Shiels, Paul G&lt;/author&gt;&lt;author&gt;Stenvinkel, Peter&lt;/author&gt;&lt;/authors&gt;&lt;/contributors&gt;&lt;titles&gt;&lt;title&gt;Early vascular ageing in chronic kidney disease: impact of inflammation, vitamin K, senescence and genomic damage&lt;/title&gt;&lt;secondary-title&gt;Nephrology Dialysis Transplantation&lt;/secondary-title&gt;&lt;/titles&gt;&lt;periodical&gt;&lt;full-title&gt;Nephrology Dialysis Transplantation&lt;/full-title&gt;&lt;/periodical&gt;&lt;pages&gt;ii31-ii37&lt;/pages&gt;&lt;volume&gt;35&lt;/volume&gt;&lt;number&gt;Supplement_2&lt;/number&gt;&lt;dates&gt;&lt;year&gt;2020&lt;/year&gt;&lt;/dates&gt;&lt;isbn&gt;0931-0509&lt;/isbn&gt;&lt;urls&gt;&lt;/urls&gt;&lt;/record&gt;&lt;/Cite&gt;&lt;/EndNote&gt;</w:instrText>
      </w:r>
      <w:r w:rsidRPr="0035321E">
        <w:rPr>
          <w:rFonts w:asciiTheme="majorBidi" w:hAnsiTheme="majorBidi" w:cstheme="majorBidi"/>
          <w:sz w:val="24"/>
          <w:szCs w:val="24"/>
        </w:rPr>
        <w:fldChar w:fldCharType="separate"/>
      </w:r>
      <w:r w:rsidR="005F1359">
        <w:rPr>
          <w:rFonts w:asciiTheme="majorBidi" w:hAnsiTheme="majorBidi" w:cstheme="majorBidi"/>
          <w:noProof/>
          <w:sz w:val="24"/>
          <w:szCs w:val="24"/>
        </w:rPr>
        <w:t>[13]</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Patients with CKD die prematurely due to CVD even before many of them developed end-stage kidney disease (ESKD) </w:t>
      </w:r>
      <w:r w:rsidRPr="0035321E">
        <w:rPr>
          <w:rFonts w:asciiTheme="majorBidi" w:hAnsiTheme="majorBidi" w:cstheme="majorBidi"/>
          <w:sz w:val="24"/>
          <w:szCs w:val="24"/>
        </w:rPr>
        <w:fldChar w:fldCharType="begin"/>
      </w:r>
      <w:r w:rsidR="005F1359">
        <w:rPr>
          <w:rFonts w:asciiTheme="majorBidi" w:hAnsiTheme="majorBidi" w:cstheme="majorBidi"/>
          <w:sz w:val="24"/>
          <w:szCs w:val="24"/>
        </w:rPr>
        <w:instrText xml:space="preserve"> ADDIN EN.CITE &lt;EndNote&gt;&lt;Cite&gt;&lt;Author&gt;Suarez&lt;/Author&gt;&lt;Year&gt;2018&lt;/Year&gt;&lt;RecNum&gt;129&lt;/RecNum&gt;&lt;DisplayText&gt;[14]&lt;/DisplayText&gt;&lt;record&gt;&lt;rec-number&gt;129&lt;/rec-number&gt;&lt;foreign-keys&gt;&lt;key app="EN" db-id="rz95zea9std059ewtpuv2wx1rzzsv92rf0pd" timestamp="1690141650"&gt;129&lt;/key&gt;&lt;/foreign-keys&gt;&lt;ref-type name="Journal Article"&gt;17&lt;/ref-type&gt;&lt;contributors&gt;&lt;authors&gt;&lt;author&gt;Suarez, Jonathan&lt;/author&gt;&lt;author&gt;Cohen, Jordana B&lt;/author&gt;&lt;author&gt;Potluri, Vishnu&lt;/author&gt;&lt;author&gt;Yang, Wei&lt;/author&gt;&lt;author&gt;Kaplan, David E&lt;/author&gt;&lt;author&gt;Serper, Marina&lt;/author&gt;&lt;author&gt;Shah, Siddharth P&lt;/author&gt;&lt;author&gt;Reese, Peter Philip&lt;/author&gt;&lt;/authors&gt;&lt;/contributors&gt;&lt;titles&gt;&lt;title&gt;Racial disparities in nephrology consultation and disease progression among veterans with CKD: an observational cohort study&lt;/title&gt;&lt;secondary-title&gt;Journal of the American Society of Nephrology: JASN&lt;/secondary-title&gt;&lt;/titles&gt;&lt;periodical&gt;&lt;full-title&gt;Journal of the American Society of Nephrology: JASN&lt;/full-title&gt;&lt;/periodical&gt;&lt;pages&gt;2563&lt;/pages&gt;&lt;volume&gt;29&lt;/volume&gt;&lt;number&gt;10&lt;/number&gt;&lt;dates&gt;&lt;year&gt;2018&lt;/year&gt;&lt;/dates&gt;&lt;urls&gt;&lt;/urls&gt;&lt;/record&gt;&lt;/Cite&gt;&lt;/EndNote&gt;</w:instrText>
      </w:r>
      <w:r w:rsidRPr="0035321E">
        <w:rPr>
          <w:rFonts w:asciiTheme="majorBidi" w:hAnsiTheme="majorBidi" w:cstheme="majorBidi"/>
          <w:sz w:val="24"/>
          <w:szCs w:val="24"/>
        </w:rPr>
        <w:fldChar w:fldCharType="separate"/>
      </w:r>
      <w:r w:rsidR="005F1359">
        <w:rPr>
          <w:rFonts w:asciiTheme="majorBidi" w:hAnsiTheme="majorBidi" w:cstheme="majorBidi"/>
          <w:noProof/>
          <w:sz w:val="24"/>
          <w:szCs w:val="24"/>
        </w:rPr>
        <w:t>[14]</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p>
    <w:p w14:paraId="31AB4EFB" w14:textId="0AE37F9F"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In this review article, we are discussing risk factors, pathophysiology, and management of CVD in patients with CKD. </w:t>
      </w:r>
    </w:p>
    <w:p w14:paraId="1401B559" w14:textId="77777777" w:rsidR="002F0FF2" w:rsidRPr="0035321E" w:rsidRDefault="002F0FF2" w:rsidP="00FA48A5">
      <w:pPr>
        <w:spacing w:line="240" w:lineRule="auto"/>
        <w:rPr>
          <w:rFonts w:asciiTheme="majorBidi" w:hAnsiTheme="majorBidi" w:cstheme="majorBidi"/>
          <w:b/>
          <w:bCs/>
          <w:sz w:val="24"/>
          <w:szCs w:val="24"/>
          <w:u w:val="single"/>
        </w:rPr>
      </w:pPr>
      <w:r w:rsidRPr="0035321E">
        <w:rPr>
          <w:rFonts w:asciiTheme="majorBidi" w:hAnsiTheme="majorBidi" w:cstheme="majorBidi"/>
          <w:b/>
          <w:bCs/>
          <w:sz w:val="24"/>
          <w:szCs w:val="24"/>
          <w:u w:val="single"/>
        </w:rPr>
        <w:t xml:space="preserve">PATHOPHYSIOLOGY OF PREMATURE VASCULAR AGING </w:t>
      </w:r>
    </w:p>
    <w:p w14:paraId="37709520" w14:textId="68CEDF62" w:rsidR="002F0FF2" w:rsidRPr="0035321E" w:rsidRDefault="002F0FF2" w:rsidP="00FA48A5">
      <w:pPr>
        <w:spacing w:line="240" w:lineRule="auto"/>
        <w:jc w:val="both"/>
        <w:rPr>
          <w:rFonts w:asciiTheme="majorBidi" w:hAnsiTheme="majorBidi" w:cstheme="majorBidi"/>
          <w:b/>
          <w:bCs/>
          <w:sz w:val="24"/>
          <w:szCs w:val="24"/>
          <w:u w:val="single"/>
        </w:rPr>
      </w:pPr>
      <w:r w:rsidRPr="0035321E">
        <w:rPr>
          <w:rFonts w:asciiTheme="majorBidi" w:hAnsiTheme="majorBidi" w:cstheme="majorBidi"/>
          <w:sz w:val="24"/>
          <w:szCs w:val="24"/>
        </w:rPr>
        <w:t xml:space="preserve">There are traditional and non-traditional risk factors for premature vascular aging and calcification in CKD. </w:t>
      </w:r>
      <w:bookmarkStart w:id="1" w:name="_Hlk141773706"/>
      <w:r w:rsidRPr="0035321E">
        <w:rPr>
          <w:rFonts w:asciiTheme="majorBidi" w:hAnsiTheme="majorBidi" w:cstheme="majorBidi"/>
          <w:sz w:val="24"/>
          <w:szCs w:val="24"/>
        </w:rPr>
        <w:t>Traditional risk factors for CKD include diabetes mellitus, dyslipidemia, hypertension, and obesity. On the other hand, non-traditional factors, include vascular calcification, phosphate imbalance, inflammation, oxidative stress, and cellular senescence.</w:t>
      </w:r>
      <w:r w:rsidR="00345D9D">
        <w:rPr>
          <w:rFonts w:asciiTheme="majorBidi" w:hAnsiTheme="majorBidi" w:cstheme="majorBidi"/>
          <w:sz w:val="24"/>
          <w:szCs w:val="24"/>
        </w:rPr>
        <w:t xml:space="preserve"> </w:t>
      </w:r>
      <w:bookmarkEnd w:id="1"/>
      <w:r w:rsidR="00345D9D">
        <w:rPr>
          <w:rFonts w:asciiTheme="majorBidi" w:hAnsiTheme="majorBidi" w:cstheme="majorBidi"/>
          <w:sz w:val="24"/>
          <w:szCs w:val="24"/>
        </w:rPr>
        <w:t xml:space="preserve">Figure (1) illustrates the non-traditional and traditional risk factors for cardiovascular aging in CKD. </w:t>
      </w:r>
    </w:p>
    <w:p w14:paraId="7515BD05" w14:textId="77777777" w:rsidR="002F0FF2" w:rsidRPr="0035321E" w:rsidRDefault="002F0FF2" w:rsidP="00FA48A5">
      <w:pPr>
        <w:spacing w:line="240" w:lineRule="auto"/>
        <w:jc w:val="both"/>
        <w:rPr>
          <w:rFonts w:asciiTheme="majorBidi" w:hAnsiTheme="majorBidi" w:cstheme="majorBidi"/>
          <w:b/>
          <w:bCs/>
          <w:sz w:val="24"/>
          <w:szCs w:val="24"/>
        </w:rPr>
      </w:pPr>
      <w:r w:rsidRPr="0035321E">
        <w:rPr>
          <w:rFonts w:asciiTheme="majorBidi" w:hAnsiTheme="majorBidi" w:cstheme="majorBidi"/>
          <w:b/>
          <w:bCs/>
          <w:sz w:val="24"/>
          <w:szCs w:val="24"/>
          <w:u w:val="single"/>
        </w:rPr>
        <w:t xml:space="preserve">NON-TRADITIONAL RISK FACTOR </w:t>
      </w:r>
    </w:p>
    <w:p w14:paraId="5E016532" w14:textId="77777777" w:rsidR="002F0FF2" w:rsidRPr="0035321E" w:rsidRDefault="002F0FF2" w:rsidP="00FA48A5">
      <w:pPr>
        <w:pStyle w:val="ListParagraph"/>
        <w:numPr>
          <w:ilvl w:val="0"/>
          <w:numId w:val="11"/>
        </w:numPr>
        <w:jc w:val="both"/>
        <w:rPr>
          <w:rFonts w:asciiTheme="majorBidi" w:hAnsiTheme="majorBidi" w:cstheme="majorBidi"/>
        </w:rPr>
      </w:pPr>
      <w:r w:rsidRPr="0035321E">
        <w:rPr>
          <w:rFonts w:asciiTheme="majorBidi" w:hAnsiTheme="majorBidi" w:cstheme="majorBidi"/>
          <w:b/>
          <w:bCs/>
        </w:rPr>
        <w:t>VASCULAR CALCIFICATION</w:t>
      </w:r>
    </w:p>
    <w:p w14:paraId="76941D15" w14:textId="59534B53" w:rsidR="002F0FF2" w:rsidRPr="0035321E" w:rsidRDefault="002F0FF2" w:rsidP="006B5443">
      <w:pPr>
        <w:jc w:val="both"/>
        <w:rPr>
          <w:rFonts w:asciiTheme="majorBidi" w:hAnsiTheme="majorBidi" w:cstheme="majorBidi"/>
          <w:sz w:val="24"/>
          <w:szCs w:val="24"/>
        </w:rPr>
      </w:pPr>
      <w:r w:rsidRPr="0035321E">
        <w:rPr>
          <w:rFonts w:asciiTheme="majorBidi" w:hAnsiTheme="majorBidi" w:cstheme="majorBidi"/>
          <w:sz w:val="24"/>
          <w:szCs w:val="24"/>
        </w:rPr>
        <w:t xml:space="preserve">Vascular calcification is highly prevalent in patients with </w:t>
      </w:r>
      <w:r w:rsidRPr="0035321E">
        <w:rPr>
          <w:rFonts w:asciiTheme="majorBidi" w:hAnsiTheme="majorBidi" w:cstheme="majorBidi"/>
          <w:sz w:val="24"/>
          <w:szCs w:val="24"/>
          <w:lang w:val="en-GB"/>
        </w:rPr>
        <w:t>CKD</w:t>
      </w:r>
      <w:r w:rsidRPr="0035321E">
        <w:rPr>
          <w:rFonts w:asciiTheme="majorBidi" w:hAnsiTheme="majorBidi" w:cstheme="majorBidi"/>
          <w:sz w:val="24"/>
          <w:szCs w:val="24"/>
        </w:rPr>
        <w:t xml:space="preserve"> and is closely associated with cardiovascular (CV) morbidity and mortality </w:t>
      </w:r>
      <w:r w:rsidRPr="0035321E">
        <w:rPr>
          <w:rFonts w:asciiTheme="majorBidi" w:hAnsiTheme="majorBidi" w:cstheme="majorBidi"/>
          <w:sz w:val="24"/>
          <w:szCs w:val="24"/>
        </w:rPr>
        <w:fldChar w:fldCharType="begin"/>
      </w:r>
      <w:r w:rsidR="005F1359">
        <w:rPr>
          <w:rFonts w:asciiTheme="majorBidi" w:hAnsiTheme="majorBidi" w:cstheme="majorBidi"/>
          <w:sz w:val="24"/>
          <w:szCs w:val="24"/>
        </w:rPr>
        <w:instrText xml:space="preserve"> ADDIN EN.CITE &lt;EndNote&gt;&lt;Cite&gt;&lt;Author&gt;Tonelli&lt;/Author&gt;&lt;Year&gt;2016&lt;/Year&gt;&lt;RecNum&gt;3&lt;/RecNum&gt;&lt;DisplayText&gt;[15]&lt;/DisplayText&gt;&lt;record&gt;&lt;rec-number&gt;3&lt;/rec-number&gt;&lt;foreign-keys&gt;&lt;key app="EN" db-id="rz95zea9std059ewtpuv2wx1rzzsv92rf0pd" timestamp="1689086052"&gt;3&lt;/key&gt;&lt;/foreign-keys&gt;&lt;ref-type name="Journal Article"&gt;17&lt;/ref-type&gt;&lt;contributors&gt;&lt;authors&gt;&lt;author&gt;Tonelli, Marcello&lt;/author&gt;&lt;author&gt;Karumanchi, S Ananth&lt;/author&gt;&lt;author&gt;Thadhani, Ravi&lt;/author&gt;&lt;/authors&gt;&lt;/contributors&gt;&lt;titles&gt;&lt;title&gt;Epidemiology and mechanisms of uremia-related cardiovascular disease&lt;/title&gt;&lt;secondary-title&gt;Circulation&lt;/secondary-title&gt;&lt;/titles&gt;&lt;periodical&gt;&lt;full-title&gt;Circulation&lt;/full-title&gt;&lt;/periodical&gt;&lt;pages&gt;518-536&lt;/pages&gt;&lt;volume&gt;133&lt;/volume&gt;&lt;number&gt;5&lt;/number&gt;&lt;dates&gt;&lt;year&gt;2016&lt;/year&gt;&lt;/dates&gt;&lt;isbn&gt;0009-7322&lt;/isbn&gt;&lt;urls&gt;&lt;/urls&gt;&lt;/record&gt;&lt;/Cite&gt;&lt;/EndNote&gt;</w:instrText>
      </w:r>
      <w:r w:rsidRPr="0035321E">
        <w:rPr>
          <w:rFonts w:asciiTheme="majorBidi" w:hAnsiTheme="majorBidi" w:cstheme="majorBidi"/>
          <w:sz w:val="24"/>
          <w:szCs w:val="24"/>
        </w:rPr>
        <w:fldChar w:fldCharType="separate"/>
      </w:r>
      <w:r w:rsidR="005F1359">
        <w:rPr>
          <w:rFonts w:asciiTheme="majorBidi" w:hAnsiTheme="majorBidi" w:cstheme="majorBidi"/>
          <w:noProof/>
          <w:sz w:val="24"/>
          <w:szCs w:val="24"/>
        </w:rPr>
        <w:t>[15]</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Vascular calcification can occur in tunica intima </w:t>
      </w:r>
      <w:r w:rsidRPr="0035321E">
        <w:rPr>
          <w:rFonts w:asciiTheme="majorBidi" w:hAnsiTheme="majorBidi" w:cstheme="majorBidi"/>
          <w:sz w:val="24"/>
          <w:szCs w:val="24"/>
        </w:rPr>
        <w:lastRenderedPageBreak/>
        <w:t xml:space="preserve">and/or tunica media. The calcification of the intimal layer will form atherosclerotic plaques and patchy crystals </w:t>
      </w:r>
      <w:proofErr w:type="gramStart"/>
      <w:r w:rsidRPr="0035321E">
        <w:rPr>
          <w:rFonts w:asciiTheme="majorBidi" w:hAnsiTheme="majorBidi" w:cstheme="majorBidi"/>
          <w:sz w:val="24"/>
          <w:szCs w:val="24"/>
        </w:rPr>
        <w:t>as a result of</w:t>
      </w:r>
      <w:proofErr w:type="gramEnd"/>
      <w:r w:rsidRPr="0035321E">
        <w:rPr>
          <w:rFonts w:asciiTheme="majorBidi" w:hAnsiTheme="majorBidi" w:cstheme="majorBidi"/>
          <w:sz w:val="24"/>
          <w:szCs w:val="24"/>
        </w:rPr>
        <w:t xml:space="preserve"> lipid and cholesterol deposits. It has been linked to smoking, dyslipidemia, and hypertension. In contrast, medial calcification occurs usually in the absence of lipid and cholesterol deposits and results in a sheet-like calcification and concentric thickening. </w:t>
      </w:r>
      <w:r w:rsidR="006B5443" w:rsidRPr="006B5443">
        <w:rPr>
          <w:rFonts w:asciiTheme="majorBidi" w:hAnsiTheme="majorBidi" w:cstheme="majorBidi"/>
          <w:sz w:val="24"/>
          <w:szCs w:val="24"/>
        </w:rPr>
        <w:t xml:space="preserve">Even in its early stages, </w:t>
      </w:r>
      <w:r w:rsidR="006B5443">
        <w:rPr>
          <w:rFonts w:asciiTheme="majorBidi" w:hAnsiTheme="majorBidi" w:cstheme="majorBidi"/>
          <w:sz w:val="24"/>
          <w:szCs w:val="24"/>
        </w:rPr>
        <w:t xml:space="preserve">patients with </w:t>
      </w:r>
      <w:r w:rsidR="006B5443" w:rsidRPr="006B5443">
        <w:rPr>
          <w:rFonts w:asciiTheme="majorBidi" w:hAnsiTheme="majorBidi" w:cstheme="majorBidi"/>
          <w:sz w:val="24"/>
          <w:szCs w:val="24"/>
        </w:rPr>
        <w:t xml:space="preserve">CKD </w:t>
      </w:r>
      <w:r w:rsidR="006B5443">
        <w:rPr>
          <w:rFonts w:asciiTheme="majorBidi" w:hAnsiTheme="majorBidi" w:cstheme="majorBidi"/>
          <w:sz w:val="24"/>
          <w:szCs w:val="24"/>
        </w:rPr>
        <w:t>are</w:t>
      </w:r>
      <w:r w:rsidR="006B5443" w:rsidRPr="006B5443">
        <w:rPr>
          <w:rFonts w:asciiTheme="majorBidi" w:hAnsiTheme="majorBidi" w:cstheme="majorBidi"/>
          <w:sz w:val="24"/>
          <w:szCs w:val="24"/>
        </w:rPr>
        <w:t xml:space="preserve"> more likely to have medial calcification. </w:t>
      </w:r>
      <w:r w:rsidRPr="0035321E">
        <w:rPr>
          <w:rFonts w:asciiTheme="majorBidi" w:hAnsiTheme="majorBidi" w:cstheme="majorBidi"/>
          <w:sz w:val="24"/>
          <w:szCs w:val="24"/>
        </w:rPr>
        <w:t xml:space="preserve">It leads to decrease vessel compliance causing more arterial stiffness, which results in impaired cardiac perfusion and progression of </w:t>
      </w:r>
      <w:r w:rsidRPr="00345D9D">
        <w:rPr>
          <w:rFonts w:asciiTheme="majorBidi" w:hAnsiTheme="majorBidi" w:cstheme="majorBidi"/>
          <w:sz w:val="24"/>
          <w:szCs w:val="24"/>
        </w:rPr>
        <w:t>CVD</w:t>
      </w:r>
      <w:r w:rsidRPr="0035321E">
        <w:rPr>
          <w:rFonts w:asciiTheme="majorBidi" w:hAnsiTheme="majorBidi" w:cstheme="majorBidi"/>
          <w:sz w:val="24"/>
          <w:szCs w:val="24"/>
        </w:rPr>
        <w:t xml:space="preserve">. Medial calcification leads to an early vascular aging process (senescence) in patients with CKD. This premature aging is accompanied by chronic inflammation, continuous oxidative stress, DNA </w:t>
      </w:r>
      <w:r w:rsidR="006B5443" w:rsidRPr="0035321E">
        <w:rPr>
          <w:rFonts w:asciiTheme="majorBidi" w:hAnsiTheme="majorBidi" w:cstheme="majorBidi"/>
          <w:sz w:val="24"/>
          <w:szCs w:val="24"/>
        </w:rPr>
        <w:t>mutilation</w:t>
      </w:r>
      <w:r w:rsidRPr="0035321E">
        <w:rPr>
          <w:rFonts w:asciiTheme="majorBidi" w:hAnsiTheme="majorBidi" w:cstheme="majorBidi"/>
          <w:sz w:val="24"/>
          <w:szCs w:val="24"/>
        </w:rPr>
        <w:t xml:space="preserve">, and unbalanced pro- and anti-aging </w:t>
      </w:r>
      <w:r w:rsidR="006B5443">
        <w:rPr>
          <w:rFonts w:asciiTheme="majorBidi" w:hAnsiTheme="majorBidi" w:cstheme="majorBidi"/>
          <w:sz w:val="24"/>
          <w:szCs w:val="24"/>
        </w:rPr>
        <w:t>factors</w:t>
      </w:r>
      <w:r w:rsidR="00967612" w:rsidRPr="000617CA">
        <w:rPr>
          <w:rFonts w:asciiTheme="majorBidi" w:hAnsiTheme="majorBidi" w:cstheme="majorBidi" w:hint="cs"/>
          <w:color w:val="FF0000"/>
          <w:sz w:val="24"/>
          <w:szCs w:val="24"/>
          <w:rtl/>
        </w:rPr>
        <w:t xml:space="preserve"> </w:t>
      </w:r>
      <w:r w:rsidR="00967612" w:rsidRPr="000617CA">
        <w:rPr>
          <w:rFonts w:asciiTheme="majorBidi" w:hAnsiTheme="majorBidi" w:cstheme="majorBidi"/>
          <w:color w:val="FF0000"/>
          <w:sz w:val="24"/>
          <w:szCs w:val="24"/>
        </w:rPr>
        <w:fldChar w:fldCharType="begin"/>
      </w:r>
      <w:r w:rsidR="000617CA">
        <w:rPr>
          <w:rFonts w:asciiTheme="majorBidi" w:hAnsiTheme="majorBidi" w:cstheme="majorBidi"/>
          <w:color w:val="FF0000"/>
          <w:sz w:val="24"/>
          <w:szCs w:val="24"/>
        </w:rPr>
        <w:instrText xml:space="preserve"> ADDIN EN.CITE &lt;EndNote&gt;&lt;Cite&gt;&lt;Author&gt;Shanahan&lt;/Author&gt;&lt;Year&gt;1999&lt;/Year&gt;&lt;RecNum&gt;2&lt;/RecNum&gt;&lt;DisplayText&gt;[16, 17]&lt;/DisplayText&gt;&lt;record&gt;&lt;rec-number&gt;2&lt;/rec-number&gt;&lt;foreign-keys&gt;&lt;key app="EN" db-id="rz95zea9std059ewtpuv2wx1rzzsv92rf0pd" timestamp="1689085706"&gt;2&lt;/key&gt;&lt;/foreign-keys&gt;&lt;ref-type name="Journal Article"&gt;17&lt;/ref-type&gt;&lt;contributors&gt;&lt;authors&gt;&lt;author&gt;Shanahan, Catherine M&lt;/author&gt;&lt;author&gt;Cary, Nathaniel RB&lt;/author&gt;&lt;author&gt;Salisbury, Jon R&lt;/author&gt;&lt;author&gt;Proudfoot, Diane&lt;/author&gt;&lt;author&gt;Weissberg, Peter L&lt;/author&gt;&lt;author&gt;Edmonds, Mike E&lt;/author&gt;&lt;/authors&gt;&lt;/contributors&gt;&lt;titles&gt;&lt;title&gt;Medial localization of mineralization-regulating proteins in association with Monckeberg’s sclerosis: evidence for smooth muscle cell–mediated vascular calcification&lt;/title&gt;&lt;secondary-title&gt;Circulation&lt;/secondary-title&gt;&lt;/titles&gt;&lt;periodical&gt;&lt;full-title&gt;Circulation&lt;/full-title&gt;&lt;/periodical&gt;&lt;pages&gt;2168-2176&lt;/pages&gt;&lt;volume&gt;100&lt;/volume&gt;&lt;number&gt;21&lt;/number&gt;&lt;dates&gt;&lt;year&gt;1999&lt;/year&gt;&lt;/dates&gt;&lt;isbn&gt;0009-7322&lt;/isbn&gt;&lt;urls&gt;&lt;/urls&gt;&lt;/record&gt;&lt;/Cite&gt;&lt;Cite&gt;&lt;Author&gt;Kakani&lt;/Author&gt;&lt;Year&gt;2019&lt;/Year&gt;&lt;RecNum&gt;165&lt;/RecNum&gt;&lt;record&gt;&lt;rec-number&gt;165&lt;/rec-number&gt;&lt;foreign-keys&gt;&lt;key app="EN" db-id="dd5tvszwnvee5aeze0ovx0vde0dxvrwf55a5" timestamp="1694088276"&gt;165&lt;/key&gt;&lt;/foreign-keys&gt;&lt;ref-type name="Conference Proceedings"&gt;10&lt;/ref-type&gt;&lt;contributors&gt;&lt;authors&gt;&lt;author&gt;Kakani, Elijah&lt;/author&gt;&lt;author&gt;Elyamny, Mohamed&lt;/author&gt;&lt;author&gt;Ayach, Taha&lt;/author&gt;&lt;author&gt;El‐Husseini, Amr&lt;/author&gt;&lt;/authors&gt;&lt;/contributors&gt;&lt;titles&gt;&lt;title&gt;Pathogenesis and management of vascular calcification in CKD and dialysis patients&lt;/title&gt;&lt;secondary-title&gt;Seminars in dialysis&lt;/secondary-title&gt;&lt;/titles&gt;&lt;pages&gt;553-561&lt;/pages&gt;&lt;volume&gt;32&lt;/volume&gt;&lt;number&gt;6&lt;/number&gt;&lt;dates&gt;&lt;year&gt;2019&lt;/year&gt;&lt;/dates&gt;&lt;publisher&gt;Wiley Online Library&lt;/publisher&gt;&lt;isbn&gt;0894-0959&lt;/isbn&gt;&lt;urls&gt;&lt;/urls&gt;&lt;/record&gt;&lt;/Cite&gt;&lt;/EndNote&gt;</w:instrText>
      </w:r>
      <w:r w:rsidR="00967612" w:rsidRPr="000617CA">
        <w:rPr>
          <w:rFonts w:asciiTheme="majorBidi" w:hAnsiTheme="majorBidi" w:cstheme="majorBidi"/>
          <w:color w:val="FF0000"/>
          <w:sz w:val="24"/>
          <w:szCs w:val="24"/>
        </w:rPr>
        <w:fldChar w:fldCharType="separate"/>
      </w:r>
      <w:r w:rsidR="000617CA">
        <w:rPr>
          <w:rFonts w:asciiTheme="majorBidi" w:hAnsiTheme="majorBidi" w:cstheme="majorBidi"/>
          <w:noProof/>
          <w:color w:val="FF0000"/>
          <w:sz w:val="24"/>
          <w:szCs w:val="24"/>
        </w:rPr>
        <w:t>[16, 17]</w:t>
      </w:r>
      <w:r w:rsidR="00967612" w:rsidRPr="000617CA">
        <w:rPr>
          <w:rFonts w:asciiTheme="majorBidi" w:hAnsiTheme="majorBidi" w:cstheme="majorBidi"/>
          <w:color w:val="FF0000"/>
          <w:sz w:val="24"/>
          <w:szCs w:val="24"/>
        </w:rPr>
        <w:fldChar w:fldCharType="end"/>
      </w:r>
      <w:r w:rsidRPr="0035321E">
        <w:rPr>
          <w:rFonts w:asciiTheme="majorBidi" w:hAnsiTheme="majorBidi" w:cstheme="majorBidi"/>
          <w:sz w:val="24"/>
          <w:szCs w:val="24"/>
        </w:rPr>
        <w:t xml:space="preserve">. </w:t>
      </w:r>
    </w:p>
    <w:p w14:paraId="2B2C9A61" w14:textId="5A55F9C2"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There is accumulating evidence that</w:t>
      </w:r>
      <w:r w:rsidRPr="0035321E">
        <w:rPr>
          <w:rFonts w:asciiTheme="majorBidi" w:hAnsiTheme="majorBidi" w:cstheme="majorBidi"/>
          <w:sz w:val="24"/>
          <w:szCs w:val="24"/>
          <w:u w:val="single"/>
        </w:rPr>
        <w:t xml:space="preserve"> </w:t>
      </w:r>
      <w:r w:rsidRPr="00345D9D">
        <w:rPr>
          <w:rFonts w:asciiTheme="majorBidi" w:hAnsiTheme="majorBidi" w:cstheme="majorBidi"/>
          <w:sz w:val="24"/>
          <w:szCs w:val="24"/>
        </w:rPr>
        <w:t>VC</w:t>
      </w:r>
      <w:r w:rsidRPr="0035321E">
        <w:rPr>
          <w:rFonts w:asciiTheme="majorBidi" w:hAnsiTheme="majorBidi" w:cstheme="majorBidi"/>
          <w:sz w:val="24"/>
          <w:szCs w:val="24"/>
        </w:rPr>
        <w:t xml:space="preserve"> is a cell-mediated pathological process that resembles the physiological bone formation by </w:t>
      </w:r>
      <w:r w:rsidRPr="00345D9D">
        <w:rPr>
          <w:rFonts w:asciiTheme="majorBidi" w:hAnsiTheme="majorBidi" w:cstheme="majorBidi"/>
          <w:sz w:val="24"/>
          <w:szCs w:val="24"/>
        </w:rPr>
        <w:t>vascular smooth muscle cells (VSMCs)</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Smith&lt;/Author&gt;&lt;Year&gt;2016&lt;/Year&gt;&lt;RecNum&gt;5&lt;/RecNum&gt;&lt;DisplayText&gt;[18]&lt;/DisplayText&gt;&lt;record&gt;&lt;rec-number&gt;5&lt;/rec-number&gt;&lt;foreign-keys&gt;&lt;key app="EN" db-id="rz95zea9std059ewtpuv2wx1rzzsv92rf0pd" timestamp="1689087176"&gt;5&lt;/key&gt;&lt;/foreign-keys&gt;&lt;ref-type name="Journal Article"&gt;17&lt;/ref-type&gt;&lt;contributors&gt;&lt;authors&gt;&lt;author&gt;Smith, Edward R&lt;/author&gt;&lt;/authors&gt;&lt;/contributors&gt;&lt;titles&gt;&lt;title&gt;Vascular calcification in uremia: new-age concepts about an old-age problem&lt;/title&gt;&lt;secondary-title&gt;Kidney Research: Experimental Protocols&lt;/secondary-title&gt;&lt;/titles&gt;&lt;periodical&gt;&lt;full-title&gt;Kidney Research: Experimental Protocols&lt;/full-title&gt;&lt;/periodical&gt;&lt;pages&gt;175-208&lt;/pages&gt;&lt;dates&gt;&lt;year&gt;2016&lt;/year&gt;&lt;/dates&gt;&lt;isbn&gt;1493933515&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18]</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VSMCs are derived from the mesenchymal origin and under stress they can go through osteogenic differentiation to another mesenchymal-derived cell type. VSMCs are present in the medial layer of vessels and play a fundamental role to regulate arterial tone and to maintain the vascular wall integrity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Gomez&lt;/Author&gt;&lt;Year&gt;2012&lt;/Year&gt;&lt;RecNum&gt;6&lt;/RecNum&gt;&lt;DisplayText&gt;[19]&lt;/DisplayText&gt;&lt;record&gt;&lt;rec-number&gt;6&lt;/rec-number&gt;&lt;foreign-keys&gt;&lt;key app="EN" db-id="rz95zea9std059ewtpuv2wx1rzzsv92rf0pd" timestamp="1689087438"&gt;6&lt;/key&gt;&lt;/foreign-keys&gt;&lt;ref-type name="Journal Article"&gt;17&lt;/ref-type&gt;&lt;contributors&gt;&lt;authors&gt;&lt;author&gt;Gomez, Delphine&lt;/author&gt;&lt;author&gt;Owens, Gary K&lt;/author&gt;&lt;/authors&gt;&lt;/contributors&gt;&lt;titles&gt;&lt;title&gt;Smooth muscle cell phenotypic switching in atherosclerosis&lt;/title&gt;&lt;secondary-title&gt;Cardiovascular research&lt;/secondary-title&gt;&lt;/titles&gt;&lt;periodical&gt;&lt;full-title&gt;Cardiovascular research&lt;/full-title&gt;&lt;/periodical&gt;&lt;pages&gt;156-164&lt;/pages&gt;&lt;volume&gt;95&lt;/volume&gt;&lt;number&gt;2&lt;/number&gt;&lt;dates&gt;&lt;year&gt;2012&lt;/year&gt;&lt;/dates&gt;&lt;isbn&gt;1755-3245&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19]</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p>
    <w:p w14:paraId="42160462" w14:textId="3CD82FB1" w:rsidR="00E809E0" w:rsidRPr="0035321E" w:rsidRDefault="00DF5379" w:rsidP="00FA48A5">
      <w:pPr>
        <w:spacing w:line="240" w:lineRule="auto"/>
        <w:jc w:val="both"/>
        <w:rPr>
          <w:rFonts w:ascii="Georgia" w:hAnsi="Georgia"/>
        </w:rPr>
      </w:pPr>
      <w:r w:rsidRPr="0035321E">
        <w:rPr>
          <w:rFonts w:asciiTheme="majorBidi" w:hAnsiTheme="majorBidi" w:cstheme="majorBidi"/>
          <w:sz w:val="24"/>
          <w:szCs w:val="24"/>
        </w:rPr>
        <w:t xml:space="preserve">In the patient with CKD, several factors can trigger calcification, including hypercalcemia, hyperphosphatemia, elevated levels of parathyroid hormone (PTH), inflammatory cytokines, oxidative stress, uremic toxins, advanced glycation end products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Paloian&lt;/Author&gt;&lt;Year&gt;2014&lt;/Year&gt;&lt;RecNum&gt;56&lt;/RecNum&gt;&lt;DisplayText&gt;[20]&lt;/DisplayText&gt;&lt;record&gt;&lt;rec-number&gt;56&lt;/rec-number&gt;&lt;foreign-keys&gt;&lt;key app="EN" db-id="rz95zea9std059ewtpuv2wx1rzzsv92rf0pd" timestamp="1689876922"&gt;56&lt;/key&gt;&lt;/foreign-keys&gt;&lt;ref-type name="Journal Article"&gt;17&lt;/ref-type&gt;&lt;contributors&gt;&lt;authors&gt;&lt;author&gt;Paloian, Neil J&lt;/author&gt;&lt;author&gt;Giachelli, Cecilia M&lt;/author&gt;&lt;/authors&gt;&lt;/contributors&gt;&lt;titles&gt;&lt;title&gt;A current understanding of vascular calcification in CKD&lt;/title&gt;&lt;secondary-title&gt;American Journal of Physiology-Renal Physiology&lt;/secondary-title&gt;&lt;/titles&gt;&lt;periodical&gt;&lt;full-title&gt;American Journal of Physiology-Renal Physiology&lt;/full-title&gt;&lt;/periodical&gt;&lt;pages&gt;F891-F900&lt;/pages&gt;&lt;volume&gt;307&lt;/volume&gt;&lt;number&gt;8&lt;/number&gt;&lt;dates&gt;&lt;year&gt;2014&lt;/year&gt;&lt;/dates&gt;&lt;isbn&gt;1931-857X&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20]</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t xml:space="preserve">In normal circumstances, blood vessels are </w:t>
      </w:r>
      <w:r w:rsidRPr="0035321E">
        <w:rPr>
          <w:rFonts w:asciiTheme="majorBidi" w:hAnsiTheme="majorBidi" w:cstheme="majorBidi"/>
          <w:sz w:val="24"/>
          <w:szCs w:val="24"/>
        </w:rPr>
        <w:t>protected</w:t>
      </w:r>
      <w:r w:rsidR="002F0FF2" w:rsidRPr="0035321E">
        <w:rPr>
          <w:rFonts w:asciiTheme="majorBidi" w:hAnsiTheme="majorBidi" w:cstheme="majorBidi"/>
          <w:sz w:val="24"/>
          <w:szCs w:val="24"/>
        </w:rPr>
        <w:t xml:space="preserve"> from excessively high levels of serum calcium and </w:t>
      </w:r>
      <w:r w:rsidRPr="0035321E">
        <w:rPr>
          <w:rFonts w:asciiTheme="majorBidi" w:hAnsiTheme="majorBidi" w:cstheme="majorBidi"/>
          <w:sz w:val="24"/>
          <w:szCs w:val="24"/>
        </w:rPr>
        <w:t>phosphorus</w:t>
      </w:r>
      <w:r w:rsidR="002F0FF2" w:rsidRPr="0035321E">
        <w:rPr>
          <w:rFonts w:asciiTheme="majorBidi" w:hAnsiTheme="majorBidi" w:cstheme="majorBidi"/>
          <w:sz w:val="24"/>
          <w:szCs w:val="24"/>
        </w:rPr>
        <w:t xml:space="preserve"> by various active inhibitors that prevent abnormal mineral </w:t>
      </w:r>
      <w:r w:rsidRPr="0035321E">
        <w:rPr>
          <w:rFonts w:asciiTheme="majorBidi" w:hAnsiTheme="majorBidi" w:cstheme="majorBidi"/>
          <w:sz w:val="24"/>
          <w:szCs w:val="24"/>
        </w:rPr>
        <w:t>accumulation</w:t>
      </w:r>
      <w:r w:rsidR="002F0FF2" w:rsidRPr="0035321E">
        <w:rPr>
          <w:rFonts w:asciiTheme="majorBidi" w:hAnsiTheme="majorBidi" w:cstheme="majorBidi"/>
          <w:sz w:val="24"/>
          <w:szCs w:val="24"/>
        </w:rPr>
        <w:t xml:space="preserve"> in soft tissues. These inhibitors are pyrophosphate, adenosine, matrix Gla protein, osteopontin, fetuin-A, osteoprotegerin (OPG), and Bone morphogenetic protein 2 (BMP-2)</w:t>
      </w:r>
      <w:r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fldData xml:space="preserve">PEVuZE5vdGU+PENpdGU+PEF1dGhvcj5TY2jDpGZlcjwvQXV0aG9yPjxZZWFyPjIwMDM8L1llYXI+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</w:fldData>
        </w:fldChar>
      </w:r>
      <w:r w:rsidR="000617CA">
        <w:rPr>
          <w:rFonts w:asciiTheme="majorBidi" w:hAnsiTheme="majorBidi" w:cstheme="majorBidi"/>
          <w:sz w:val="24"/>
          <w:szCs w:val="24"/>
        </w:rPr>
        <w:instrText xml:space="preserve"> ADDIN EN.CITE </w:instrText>
      </w:r>
      <w:r w:rsidR="000617CA">
        <w:rPr>
          <w:rFonts w:asciiTheme="majorBidi" w:hAnsiTheme="majorBidi" w:cstheme="majorBidi"/>
          <w:sz w:val="24"/>
          <w:szCs w:val="24"/>
        </w:rPr>
        <w:fldChar w:fldCharType="begin">
          <w:fldData xml:space="preserve">PEVuZE5vdGU+PENpdGU+PEF1dGhvcj5TY2jDpGZlcjwvQXV0aG9yPjxZZWFyPjIwMDM8L1llYXI+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</w:fldData>
        </w:fldChar>
      </w:r>
      <w:r w:rsidR="000617CA">
        <w:rPr>
          <w:rFonts w:asciiTheme="majorBidi" w:hAnsiTheme="majorBidi" w:cstheme="majorBidi"/>
          <w:sz w:val="24"/>
          <w:szCs w:val="24"/>
        </w:rPr>
        <w:instrText xml:space="preserve"> ADDIN EN.CITE.DATA </w:instrText>
      </w:r>
      <w:r w:rsidR="000617CA">
        <w:rPr>
          <w:rFonts w:asciiTheme="majorBidi" w:hAnsiTheme="majorBidi" w:cstheme="majorBidi"/>
          <w:sz w:val="24"/>
          <w:szCs w:val="24"/>
        </w:rPr>
      </w:r>
      <w:r w:rsidR="000617CA">
        <w:rPr>
          <w:rFonts w:asciiTheme="majorBidi" w:hAnsiTheme="majorBidi" w:cstheme="majorBidi"/>
          <w:sz w:val="24"/>
          <w:szCs w:val="24"/>
        </w:rPr>
        <w:fldChar w:fldCharType="end"/>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21-24]</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Pr="0035321E">
        <w:rPr>
          <w:rFonts w:asciiTheme="majorBidi" w:hAnsiTheme="majorBidi" w:cstheme="majorBidi"/>
          <w:sz w:val="24"/>
          <w:szCs w:val="24"/>
        </w:rPr>
        <w:t>The increase of calcification inducers and the decrease of active inhibitors</w:t>
      </w:r>
      <w:r w:rsidR="002F0FF2" w:rsidRPr="0035321E">
        <w:rPr>
          <w:rFonts w:asciiTheme="majorBidi" w:hAnsiTheme="majorBidi" w:cstheme="majorBidi"/>
          <w:sz w:val="24"/>
          <w:szCs w:val="24"/>
        </w:rPr>
        <w:t xml:space="preserve"> may explain the exceptionally high incidence of VC</w:t>
      </w:r>
      <w:r w:rsidRPr="0035321E">
        <w:rPr>
          <w:rFonts w:asciiTheme="majorBidi" w:hAnsiTheme="majorBidi" w:cstheme="majorBidi"/>
          <w:sz w:val="24"/>
          <w:szCs w:val="24"/>
        </w:rPr>
        <w:t xml:space="preserve"> in CKD</w:t>
      </w:r>
      <w:r w:rsidR="002F0FF2"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fldData xml:space="preserve">PEVuZE5vdGU+PENpdGU+PEF1dGhvcj5MZXNraW5lbjwvQXV0aG9yPjxZZWFyPjIwMDk8L1llYXI+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</w:fldData>
        </w:fldChar>
      </w:r>
      <w:r w:rsidR="000617CA">
        <w:rPr>
          <w:rFonts w:asciiTheme="majorBidi" w:hAnsiTheme="majorBidi" w:cstheme="majorBidi"/>
          <w:sz w:val="24"/>
          <w:szCs w:val="24"/>
        </w:rPr>
        <w:instrText xml:space="preserve"> ADDIN EN.CITE </w:instrText>
      </w:r>
      <w:r w:rsidR="000617CA">
        <w:rPr>
          <w:rFonts w:asciiTheme="majorBidi" w:hAnsiTheme="majorBidi" w:cstheme="majorBidi"/>
          <w:sz w:val="24"/>
          <w:szCs w:val="24"/>
        </w:rPr>
        <w:fldChar w:fldCharType="begin">
          <w:fldData xml:space="preserve">PEVuZE5vdGU+PENpdGU+PEF1dGhvcj5MZXNraW5lbjwvQXV0aG9yPjxZZWFyPjIwMDk8L1llYXI+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</w:fldData>
        </w:fldChar>
      </w:r>
      <w:r w:rsidR="000617CA">
        <w:rPr>
          <w:rFonts w:asciiTheme="majorBidi" w:hAnsiTheme="majorBidi" w:cstheme="majorBidi"/>
          <w:sz w:val="24"/>
          <w:szCs w:val="24"/>
        </w:rPr>
        <w:instrText xml:space="preserve"> ADDIN EN.CITE.DATA </w:instrText>
      </w:r>
      <w:r w:rsidR="000617CA">
        <w:rPr>
          <w:rFonts w:asciiTheme="majorBidi" w:hAnsiTheme="majorBidi" w:cstheme="majorBidi"/>
          <w:sz w:val="24"/>
          <w:szCs w:val="24"/>
        </w:rPr>
      </w:r>
      <w:r w:rsidR="000617CA">
        <w:rPr>
          <w:rFonts w:asciiTheme="majorBidi" w:hAnsiTheme="majorBidi" w:cstheme="majorBidi"/>
          <w:sz w:val="24"/>
          <w:szCs w:val="24"/>
        </w:rPr>
        <w:fldChar w:fldCharType="end"/>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25-27]</w:t>
      </w:r>
      <w:r w:rsidR="002F0FF2" w:rsidRPr="0035321E">
        <w:rPr>
          <w:rFonts w:asciiTheme="majorBidi" w:hAnsiTheme="majorBidi" w:cstheme="majorBidi"/>
          <w:sz w:val="24"/>
          <w:szCs w:val="24"/>
        </w:rPr>
        <w:fldChar w:fldCharType="end"/>
      </w:r>
      <w:r w:rsidRPr="0035321E">
        <w:rPr>
          <w:rFonts w:asciiTheme="majorBidi" w:hAnsiTheme="majorBidi" w:cstheme="majorBidi"/>
          <w:sz w:val="24"/>
          <w:szCs w:val="24"/>
        </w:rPr>
        <w:t>.</w:t>
      </w:r>
      <w:r w:rsidR="002F0FF2" w:rsidRPr="0035321E">
        <w:rPr>
          <w:rFonts w:asciiTheme="majorBidi" w:hAnsiTheme="majorBidi" w:cstheme="majorBidi"/>
          <w:sz w:val="24"/>
          <w:szCs w:val="24"/>
        </w:rPr>
        <w:t xml:space="preserve"> </w:t>
      </w:r>
      <w:r w:rsidR="006B5443" w:rsidRPr="006B5443">
        <w:rPr>
          <w:rFonts w:asciiTheme="majorBidi" w:hAnsiTheme="majorBidi" w:cstheme="majorBidi"/>
          <w:sz w:val="24"/>
          <w:szCs w:val="24"/>
        </w:rPr>
        <w:t>CKD's uremic environment also encourages DNA damage, a major factor in cellular senescence, and stimulates osteogenic pathways in VSMCs, which leads to progression of VC</w:t>
      </w:r>
      <w:r w:rsidR="006B5443">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Shanahan&lt;/Author&gt;&lt;Year&gt;2013&lt;/Year&gt;&lt;RecNum&gt;10&lt;/RecNum&gt;&lt;DisplayText&gt;[28]&lt;/DisplayText&gt;&lt;record&gt;&lt;rec-number&gt;10&lt;/rec-number&gt;&lt;foreign-keys&gt;&lt;key app="EN" db-id="rz95zea9std059ewtpuv2wx1rzzsv92rf0pd" timestamp="1689088911"&gt;10&lt;/key&gt;&lt;/foreign-keys&gt;&lt;ref-type name="Journal Article"&gt;17&lt;/ref-type&gt;&lt;contributors&gt;&lt;authors&gt;&lt;author&gt;Shanahan, Catherine M&lt;/author&gt;&lt;/authors&gt;&lt;/contributors&gt;&lt;titles&gt;&lt;title&gt;Mechanisms of vascular calcification in CKD—evidence for premature ageing?&lt;/title&gt;&lt;secondary-title&gt;Nature Reviews Nephrology&lt;/secondary-title&gt;&lt;/titles&gt;&lt;periodical&gt;&lt;full-title&gt;Nature Reviews Nephrology&lt;/full-title&gt;&lt;/periodical&gt;&lt;pages&gt;661-670&lt;/pages&gt;&lt;volume&gt;9&lt;/volume&gt;&lt;number&gt;11&lt;/number&gt;&lt;dates&gt;&lt;year&gt;2013&lt;/year&gt;&lt;/dates&gt;&lt;isbn&gt;1759-5061&lt;/isbn&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28]</w:t>
      </w:r>
      <w:r w:rsidR="002F0FF2"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E809E0" w:rsidRPr="0035321E">
        <w:rPr>
          <w:rFonts w:ascii="Georgia" w:hAnsi="Georgia"/>
        </w:rPr>
        <w:t xml:space="preserve">There is increasing evidence that VC starts early and is predominant even in patients with mild renal </w:t>
      </w:r>
      <w:r w:rsidR="001528BF" w:rsidRPr="0035321E">
        <w:rPr>
          <w:rFonts w:ascii="Georgia" w:hAnsi="Georgia"/>
        </w:rPr>
        <w:t>impairment</w:t>
      </w:r>
      <w:r w:rsidR="00E809E0" w:rsidRPr="0035321E">
        <w:rPr>
          <w:rFonts w:ascii="Georgia" w:hAnsi="Georgia"/>
        </w:rPr>
        <w:t xml:space="preserve"> </w:t>
      </w:r>
      <w:r w:rsidR="001528BF" w:rsidRPr="0035321E">
        <w:rPr>
          <w:rFonts w:ascii="Georgia" w:hAnsi="Georgia"/>
        </w:rPr>
        <w:fldChar w:fldCharType="begin"/>
      </w:r>
      <w:r w:rsidR="005F1359">
        <w:rPr>
          <w:rFonts w:ascii="Georgia" w:hAnsi="Georgia"/>
        </w:rPr>
        <w:instrText xml:space="preserve"> ADDIN EN.CITE &lt;EndNote&gt;&lt;Cite&gt;&lt;Author&gt;El-Husseini&lt;/Author&gt;&lt;Year&gt;2022&lt;/Year&gt;&lt;RecNum&gt;93&lt;/RecNum&gt;&lt;DisplayText&gt;[11]&lt;/DisplayText&gt;&lt;record&gt;&lt;rec-number&gt;93&lt;/rec-number&gt;&lt;foreign-keys&gt;&lt;key app="EN" db-id="dd5tvszwnvee5aeze0ovx0vde0dxvrwf55a5" timestamp="1690402001"&gt;93&lt;/key&gt;&lt;/foreign-keys&gt;&lt;ref-type name="Journal Article"&gt;17&lt;/ref-type&gt;&lt;contributors&gt;&lt;authors&gt;&lt;author&gt;El-Husseini, A.&lt;/author&gt;&lt;author&gt;Abdalbary, M.&lt;/author&gt;&lt;author&gt;Lima, F.&lt;/author&gt;&lt;author&gt;Issa, M.&lt;/author&gt;&lt;author&gt;Ahmed, M. T.&lt;/author&gt;&lt;author&gt;Winkler, M.&lt;/author&gt;&lt;author&gt;Srour, H.&lt;/author&gt;&lt;author&gt;Davenport, D.&lt;/author&gt;&lt;author&gt;Wang, G.&lt;/author&gt;&lt;author&gt;Faugere, M. C.&lt;/author&gt;&lt;author&gt;Malluche, H. H.&lt;/author&gt;&lt;/authors&gt;&lt;/contributors&gt;&lt;auth-address&gt;Division of Nephrology, Bone and Mineral Metabolism, University of Kentucky, Lexington, Kentucky, USA.&amp;#xD;Department of Radiology, University of Kentucky, Lexington, Kentucky, USA.&amp;#xD;Department of Anesthesia, University of Kentucky, Lexington, Kentucky, USA.&amp;#xD;Division of Healthcare Outcomes &amp;amp; Optimal Patient Services, University of Kentucky, Lexington, Kentucky, USA.&lt;/auth-address&gt;&lt;titles&gt;&lt;title&gt;Low Turnover Renal Osteodystrophy With Abnormal Bone Quality and Vascular Calcification in Patients With Mild-to-Moderate CKD&lt;/title&gt;&lt;secondary-title&gt;Kidney Int Rep&lt;/secondary-title&gt;&lt;/titles&gt;&lt;periodical&gt;&lt;full-title&gt;Kidney Int Rep&lt;/full-title&gt;&lt;/periodical&gt;&lt;pages&gt;1016-1026&lt;/pages&gt;&lt;volume&gt;7&lt;/volume&gt;&lt;number&gt;5&lt;/number&gt;&lt;edition&gt;20220306&lt;/edition&gt;&lt;keywords&gt;&lt;keyword&gt;Dxa&lt;/keyword&gt;&lt;keyword&gt;bone biopsy&lt;/keyword&gt;&lt;keyword&gt;bone quality&lt;/keyword&gt;&lt;keyword&gt;cardiovascular calcification&lt;/keyword&gt;&lt;keyword&gt;renal osteodystrophy&lt;/keyword&gt;&lt;keyword&gt;trabecular bone score&lt;/keyword&gt;&lt;/keywords&gt;&lt;dates&gt;&lt;year&gt;2022&lt;/year&gt;&lt;pub-dates&gt;&lt;date&gt;May&lt;/date&gt;&lt;/pub-dates&gt;&lt;/dates&gt;&lt;isbn&gt;2468-0249&lt;/isbn&gt;&lt;accession-num&gt;35570986&lt;/accession-num&gt;&lt;urls&gt;&lt;/urls&gt;&lt;custom2&gt;PMC9091581&lt;/custom2&gt;&lt;electronic-resource-num&gt;10.1016/j.ekir.2022.02.022&lt;/electronic-resource-num&gt;&lt;remote-database-provider&gt;NLM&lt;/remote-database-provider&gt;&lt;language&gt;eng&lt;/language&gt;&lt;/record&gt;&lt;/Cite&gt;&lt;/EndNote&gt;</w:instrText>
      </w:r>
      <w:r w:rsidR="001528BF" w:rsidRPr="0035321E">
        <w:rPr>
          <w:rFonts w:ascii="Georgia" w:hAnsi="Georgia"/>
        </w:rPr>
        <w:fldChar w:fldCharType="separate"/>
      </w:r>
      <w:r w:rsidR="005F1359">
        <w:rPr>
          <w:rFonts w:ascii="Georgia" w:hAnsi="Georgia"/>
          <w:noProof/>
        </w:rPr>
        <w:t>[11]</w:t>
      </w:r>
      <w:r w:rsidR="001528BF" w:rsidRPr="0035321E">
        <w:rPr>
          <w:rFonts w:ascii="Georgia" w:hAnsi="Georgia"/>
        </w:rPr>
        <w:fldChar w:fldCharType="end"/>
      </w:r>
      <w:r w:rsidR="00E809E0" w:rsidRPr="0035321E">
        <w:rPr>
          <w:rFonts w:ascii="Georgia" w:hAnsi="Georgia"/>
        </w:rPr>
        <w:t>. </w:t>
      </w:r>
      <w:r w:rsidR="00345D9D">
        <w:rPr>
          <w:rFonts w:ascii="Georgia" w:hAnsi="Georgia"/>
        </w:rPr>
        <w:t xml:space="preserve">Figure (2) shows the frequently studied calcification promoters and inhibitors. </w:t>
      </w:r>
    </w:p>
    <w:p w14:paraId="1191C6B2" w14:textId="2E73308E" w:rsidR="002F0FF2" w:rsidRPr="0035321E" w:rsidRDefault="002F0FF2" w:rsidP="00FA48A5">
      <w:pPr>
        <w:pStyle w:val="ListParagraph"/>
        <w:numPr>
          <w:ilvl w:val="0"/>
          <w:numId w:val="11"/>
        </w:numPr>
        <w:jc w:val="both"/>
        <w:rPr>
          <w:rFonts w:asciiTheme="majorBidi" w:hAnsiTheme="majorBidi" w:cstheme="majorBidi"/>
          <w:b/>
          <w:bCs/>
        </w:rPr>
      </w:pPr>
      <w:r w:rsidRPr="0035321E">
        <w:rPr>
          <w:rFonts w:asciiTheme="majorBidi" w:hAnsiTheme="majorBidi" w:cstheme="majorBidi"/>
          <w:b/>
          <w:bCs/>
        </w:rPr>
        <w:t xml:space="preserve">PHOSPHATE </w:t>
      </w:r>
      <w:r w:rsidRPr="0035321E">
        <w:rPr>
          <w:rFonts w:asciiTheme="majorBidi" w:hAnsiTheme="majorBidi" w:cstheme="majorBidi"/>
          <w:b/>
          <w:bCs/>
          <w:lang w:bidi="ar-BH"/>
        </w:rPr>
        <w:t>IM</w:t>
      </w:r>
      <w:r w:rsidRPr="0035321E">
        <w:rPr>
          <w:rFonts w:asciiTheme="majorBidi" w:hAnsiTheme="majorBidi" w:cstheme="majorBidi"/>
          <w:b/>
          <w:bCs/>
        </w:rPr>
        <w:t>BALANCE</w:t>
      </w:r>
    </w:p>
    <w:p w14:paraId="2080582F" w14:textId="376377BB" w:rsidR="002F0FF2" w:rsidRPr="0035321E" w:rsidRDefault="00DF5379"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Phosphate</w:t>
      </w:r>
      <w:r w:rsidR="00C21B94" w:rsidRPr="0035321E">
        <w:rPr>
          <w:rFonts w:asciiTheme="majorBidi" w:hAnsiTheme="majorBidi" w:cstheme="majorBidi"/>
          <w:sz w:val="24"/>
          <w:szCs w:val="24"/>
        </w:rPr>
        <w:t xml:space="preserve"> (Pi)</w:t>
      </w:r>
      <w:r w:rsidR="002F0FF2" w:rsidRPr="0035321E">
        <w:rPr>
          <w:rFonts w:asciiTheme="majorBidi" w:hAnsiTheme="majorBidi" w:cstheme="majorBidi"/>
          <w:sz w:val="24"/>
          <w:szCs w:val="24"/>
        </w:rPr>
        <w:t xml:space="preserve"> levels are maintained</w:t>
      </w:r>
      <w:r w:rsidRPr="0035321E">
        <w:rPr>
          <w:rFonts w:asciiTheme="majorBidi" w:hAnsiTheme="majorBidi" w:cstheme="majorBidi"/>
          <w:sz w:val="24"/>
          <w:szCs w:val="24"/>
        </w:rPr>
        <w:t xml:space="preserve"> mainly</w:t>
      </w:r>
      <w:r w:rsidR="002F0FF2" w:rsidRPr="0035321E">
        <w:rPr>
          <w:rFonts w:asciiTheme="majorBidi" w:hAnsiTheme="majorBidi" w:cstheme="majorBidi"/>
          <w:sz w:val="24"/>
          <w:szCs w:val="24"/>
        </w:rPr>
        <w:t xml:space="preserve"> by the actions of </w:t>
      </w:r>
      <w:r w:rsidR="006B5443">
        <w:rPr>
          <w:rFonts w:asciiTheme="majorBidi" w:hAnsiTheme="majorBidi" w:cstheme="majorBidi"/>
          <w:sz w:val="24"/>
          <w:szCs w:val="24"/>
        </w:rPr>
        <w:t xml:space="preserve">three </w:t>
      </w:r>
      <w:r w:rsidR="002F0FF2" w:rsidRPr="0035321E">
        <w:rPr>
          <w:rFonts w:asciiTheme="majorBidi" w:hAnsiTheme="majorBidi" w:cstheme="majorBidi"/>
          <w:sz w:val="24"/>
          <w:szCs w:val="24"/>
        </w:rPr>
        <w:t xml:space="preserve">main </w:t>
      </w:r>
      <w:r w:rsidR="006B5443">
        <w:rPr>
          <w:rFonts w:asciiTheme="majorBidi" w:hAnsiTheme="majorBidi" w:cstheme="majorBidi"/>
          <w:sz w:val="24"/>
          <w:szCs w:val="24"/>
        </w:rPr>
        <w:t>players</w:t>
      </w:r>
      <w:r w:rsidR="002F0FF2" w:rsidRPr="0035321E">
        <w:rPr>
          <w:rFonts w:asciiTheme="majorBidi" w:hAnsiTheme="majorBidi" w:cstheme="majorBidi"/>
          <w:sz w:val="24"/>
          <w:szCs w:val="24"/>
        </w:rPr>
        <w:t>: the parathyroid hormone (PTH) and 1,25-dihydroxyvitamin D (Vit</w:t>
      </w:r>
      <w:r w:rsidR="006B5443">
        <w:rPr>
          <w:rFonts w:asciiTheme="majorBidi" w:hAnsiTheme="majorBidi" w:cstheme="majorBidi"/>
          <w:sz w:val="24"/>
          <w:szCs w:val="24"/>
        </w:rPr>
        <w:t xml:space="preserve"> </w:t>
      </w:r>
      <w:r w:rsidR="002F0FF2" w:rsidRPr="0035321E">
        <w:rPr>
          <w:rFonts w:asciiTheme="majorBidi" w:hAnsiTheme="majorBidi" w:cstheme="majorBidi"/>
          <w:sz w:val="24"/>
          <w:szCs w:val="24"/>
        </w:rPr>
        <w:t>D), as well as fibroblast growth factor 23 (FGF-23) and</w:t>
      </w:r>
      <w:r w:rsidR="00C21B94" w:rsidRPr="0035321E">
        <w:rPr>
          <w:rFonts w:asciiTheme="majorBidi" w:hAnsiTheme="majorBidi" w:cstheme="majorBidi"/>
          <w:sz w:val="24"/>
          <w:szCs w:val="24"/>
        </w:rPr>
        <w:t xml:space="preserve">, its co-receptor, </w:t>
      </w:r>
      <w:r w:rsidR="002F0FF2" w:rsidRPr="0035321E">
        <w:rPr>
          <w:rFonts w:asciiTheme="majorBidi" w:hAnsiTheme="majorBidi" w:cstheme="majorBidi"/>
          <w:sz w:val="24"/>
          <w:szCs w:val="24"/>
        </w:rPr>
        <w:t>Klotho</w:t>
      </w:r>
      <w:r w:rsidR="00C21B94"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Gaibor&lt;/Author&gt;&lt;Year&gt;2017&lt;/Year&gt;&lt;RecNum&gt;23&lt;/RecNum&gt;&lt;DisplayText&gt;[29]&lt;/DisplayText&gt;&lt;record&gt;&lt;rec-number&gt;23&lt;/rec-number&gt;&lt;foreign-keys&gt;&lt;key app="EN" db-id="rz95zea9std059ewtpuv2wx1rzzsv92rf0pd" timestamp="1689094700"&gt;23&lt;/key&gt;&lt;/foreign-keys&gt;&lt;ref-type name="Journal Article"&gt;17&lt;/ref-type&gt;&lt;contributors&gt;&lt;authors&gt;&lt;author&gt;Gaibor, Néstor Gabriel Toapanta&lt;/author&gt;&lt;author&gt;Pérez, Nathasha Carolina Nava&lt;/author&gt;&lt;author&gt;Echevers, Yeleine Martínez&lt;/author&gt;&lt;author&gt;Delgado, Rafael Montes&lt;/author&gt;&lt;author&gt;Riscos, María Ángeles Guerrero&lt;/author&gt;&lt;/authors&gt;&lt;/contributors&gt;&lt;titles&gt;&lt;title&gt;PTH levels and not serum phosphorus levels are a predictor of the progression of kidney disease in elderly patients with advanced chronic kidney disease&lt;/title&gt;&lt;secondary-title&gt;Nefrología (English Edition)&lt;/secondary-title&gt;&lt;/titles&gt;&lt;periodical&gt;&lt;full-title&gt;Nefrología (English Edition)&lt;/full-title&gt;&lt;/periodical&gt;&lt;pages&gt;149-157&lt;/pages&gt;&lt;volume&gt;37&lt;/volume&gt;&lt;number&gt;2&lt;/number&gt;&lt;dates&gt;&lt;year&gt;2017&lt;/year&gt;&lt;/dates&gt;&lt;isbn&gt;2013-2514&lt;/isbn&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29]</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PTH and Vit</w:t>
      </w:r>
      <w:r w:rsidR="006B5443">
        <w:rPr>
          <w:rFonts w:asciiTheme="majorBidi" w:hAnsiTheme="majorBidi" w:cstheme="majorBidi"/>
          <w:sz w:val="24"/>
          <w:szCs w:val="24"/>
        </w:rPr>
        <w:t xml:space="preserve"> </w:t>
      </w:r>
      <w:r w:rsidR="002F0FF2" w:rsidRPr="0035321E">
        <w:rPr>
          <w:rFonts w:asciiTheme="majorBidi" w:hAnsiTheme="majorBidi" w:cstheme="majorBidi"/>
          <w:sz w:val="24"/>
          <w:szCs w:val="24"/>
        </w:rPr>
        <w:t xml:space="preserve">D, the two major hormones, have </w:t>
      </w:r>
      <w:r w:rsidR="00C21B94" w:rsidRPr="0035321E">
        <w:rPr>
          <w:rFonts w:asciiTheme="majorBidi" w:hAnsiTheme="majorBidi" w:cstheme="majorBidi"/>
          <w:sz w:val="24"/>
          <w:szCs w:val="24"/>
        </w:rPr>
        <w:t>antagonizing</w:t>
      </w:r>
      <w:r w:rsidR="002F0FF2" w:rsidRPr="0035321E">
        <w:rPr>
          <w:rFonts w:asciiTheme="majorBidi" w:hAnsiTheme="majorBidi" w:cstheme="majorBidi"/>
          <w:sz w:val="24"/>
          <w:szCs w:val="24"/>
        </w:rPr>
        <w:t xml:space="preserve"> effects: PTH reduces the reabsorption of Pi in the kidney, whereas Vit</w:t>
      </w:r>
      <w:r w:rsidR="006B5443">
        <w:rPr>
          <w:rFonts w:asciiTheme="majorBidi" w:hAnsiTheme="majorBidi" w:cstheme="majorBidi"/>
          <w:sz w:val="24"/>
          <w:szCs w:val="24"/>
        </w:rPr>
        <w:t xml:space="preserve"> </w:t>
      </w:r>
      <w:r w:rsidR="002F0FF2" w:rsidRPr="0035321E">
        <w:rPr>
          <w:rFonts w:asciiTheme="majorBidi" w:hAnsiTheme="majorBidi" w:cstheme="majorBidi"/>
          <w:sz w:val="24"/>
          <w:szCs w:val="24"/>
        </w:rPr>
        <w:t>D promotes this reabsorption and enhances intestinal absorption</w:t>
      </w:r>
      <w:r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Berndt&lt;/Author&gt;&lt;Year&gt;2005&lt;/Year&gt;&lt;RecNum&gt;24&lt;/RecNum&gt;&lt;DisplayText&gt;[30]&lt;/DisplayText&gt;&lt;record&gt;&lt;rec-number&gt;24&lt;/rec-number&gt;&lt;foreign-keys&gt;&lt;key app="EN" db-id="rz95zea9std059ewtpuv2wx1rzzsv92rf0pd" timestamp="1689094767"&gt;24&lt;/key&gt;&lt;/foreign-keys&gt;&lt;ref-type name="Journal Article"&gt;17&lt;/ref-type&gt;&lt;contributors&gt;&lt;authors&gt;&lt;author&gt;Berndt, Theresa J&lt;/author&gt;&lt;author&gt;Schiavi, Susan&lt;/author&gt;&lt;author&gt;Kumar, Rajiv&lt;/author&gt;&lt;/authors&gt;&lt;/contributors&gt;&lt;titles&gt;&lt;title&gt;“Phosphatonins” and the regulation of phosphorus homeostasis&lt;/title&gt;&lt;secondary-title&gt;American Journal of Physiology-Renal Physiology&lt;/secondary-title&gt;&lt;/titles&gt;&lt;periodical&gt;&lt;full-title&gt;American Journal of Physiology-Renal Physiology&lt;/full-title&gt;&lt;/periodical&gt;&lt;dates&gt;&lt;year&gt;2005&lt;/year&gt;&lt;/dates&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30]</w:t>
      </w:r>
      <w:r w:rsidR="002F0FF2"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76C3BB6B" w14:textId="49ACBBCA" w:rsidR="002F0FF2" w:rsidRPr="0035321E" w:rsidRDefault="002F0FF2" w:rsidP="00B55A86">
      <w:pPr>
        <w:jc w:val="both"/>
        <w:rPr>
          <w:rFonts w:asciiTheme="majorBidi" w:hAnsiTheme="majorBidi" w:cstheme="majorBidi"/>
          <w:sz w:val="24"/>
          <w:szCs w:val="24"/>
        </w:rPr>
      </w:pPr>
      <w:r w:rsidRPr="0035321E">
        <w:rPr>
          <w:rFonts w:asciiTheme="majorBidi" w:hAnsiTheme="majorBidi" w:cstheme="majorBidi"/>
          <w:sz w:val="24"/>
          <w:szCs w:val="24"/>
        </w:rPr>
        <w:t>In CKD, P</w:t>
      </w:r>
      <w:proofErr w:type="spellStart"/>
      <w:r w:rsidRPr="0035321E">
        <w:rPr>
          <w:rFonts w:asciiTheme="majorBidi" w:hAnsiTheme="majorBidi" w:cstheme="majorBidi"/>
          <w:sz w:val="24"/>
          <w:szCs w:val="24"/>
          <w:lang w:val="en-GB"/>
        </w:rPr>
        <w:t>i</w:t>
      </w:r>
      <w:proofErr w:type="spellEnd"/>
      <w:r w:rsidRPr="0035321E">
        <w:rPr>
          <w:rFonts w:asciiTheme="majorBidi" w:hAnsiTheme="majorBidi" w:cstheme="majorBidi"/>
          <w:sz w:val="24"/>
          <w:szCs w:val="24"/>
        </w:rPr>
        <w:t xml:space="preserve"> absorption and excretion are impaired resulting in elevated Pi levels. FGF-23 and PTH are increased to keep Pi within the normal range</w:t>
      </w:r>
      <w:r w:rsidR="00C21B94" w:rsidRPr="0035321E">
        <w:rPr>
          <w:rFonts w:asciiTheme="majorBidi" w:hAnsiTheme="majorBidi" w:cstheme="majorBidi"/>
          <w:sz w:val="24"/>
          <w:szCs w:val="24"/>
        </w:rPr>
        <w:t xml:space="preserve"> by inducing </w:t>
      </w:r>
      <w:proofErr w:type="spellStart"/>
      <w:r w:rsidR="00C21B94" w:rsidRPr="0035321E">
        <w:rPr>
          <w:rFonts w:asciiTheme="majorBidi" w:hAnsiTheme="majorBidi" w:cstheme="majorBidi"/>
          <w:sz w:val="24"/>
          <w:szCs w:val="24"/>
        </w:rPr>
        <w:t>hyperphosphaturia</w:t>
      </w:r>
      <w:proofErr w:type="spellEnd"/>
      <w:r w:rsidRPr="0035321E">
        <w:rPr>
          <w:rFonts w:asciiTheme="majorBidi" w:hAnsiTheme="majorBidi" w:cstheme="majorBidi"/>
          <w:sz w:val="24"/>
          <w:szCs w:val="24"/>
        </w:rPr>
        <w:t>, but as the disease progresses, these systems are unable to maintain proper homeostasis, resulting in hyperphosphatemia</w:t>
      </w:r>
      <w:r w:rsidR="00C21B94"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Liu&lt;/Author&gt;&lt;Year&gt;2006&lt;/Year&gt;&lt;RecNum&gt;25&lt;/RecNum&gt;&lt;DisplayText&gt;[31]&lt;/DisplayText&gt;&lt;record&gt;&lt;rec-number&gt;25&lt;/rec-number&gt;&lt;foreign-keys&gt;&lt;key app="EN" db-id="rz95zea9std059ewtpuv2wx1rzzsv92rf0pd" timestamp="1689095767"&gt;25&lt;/key&gt;&lt;/foreign-keys&gt;&lt;ref-type name="Journal Article"&gt;17&lt;/ref-type&gt;&lt;contributors&gt;&lt;authors&gt;&lt;author&gt;Liu, Shiguang&lt;/author&gt;&lt;author&gt;Zhou, Jianping&lt;/author&gt;&lt;author&gt;Tang, Wen&lt;/author&gt;&lt;author&gt;Jiang, Xi&lt;/author&gt;&lt;author&gt;Rowe, David W&lt;/author&gt;&lt;author&gt;Quarles, L Darryl&lt;/author&gt;&lt;/authors&gt;&lt;/contributors&gt;&lt;titles&gt;&lt;title&gt;Pathogenic role of Fgf23 in Hyp mice&lt;/title&gt;&lt;secondary-title&gt;American Journal of Physiology-Endocrinology and Metabolism&lt;/secondary-title&gt;&lt;/titles&gt;&lt;periodical&gt;&lt;full-title&gt;American Journal of Physiology-Endocrinology and Metabolism&lt;/full-title&gt;&lt;/periodical&gt;&lt;pages&gt;E38-E49&lt;/pages&gt;&lt;volume&gt;291&lt;/volume&gt;&lt;number&gt;1&lt;/number&gt;&lt;dates&gt;&lt;year&gt;2006&lt;/year&gt;&lt;/dates&gt;&lt;isbn&gt;0193-1849&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31]</w:t>
      </w:r>
      <w:r w:rsidRPr="0035321E">
        <w:rPr>
          <w:rFonts w:asciiTheme="majorBidi" w:hAnsiTheme="majorBidi" w:cstheme="majorBidi"/>
          <w:sz w:val="24"/>
          <w:szCs w:val="24"/>
        </w:rPr>
        <w:fldChar w:fldCharType="end"/>
      </w:r>
      <w:r w:rsidR="00C21B94" w:rsidRPr="0035321E">
        <w:rPr>
          <w:rFonts w:asciiTheme="majorBidi" w:hAnsiTheme="majorBidi" w:cstheme="majorBidi"/>
          <w:sz w:val="24"/>
          <w:szCs w:val="24"/>
        </w:rPr>
        <w:t>.</w:t>
      </w:r>
      <w:r w:rsidR="00D31CF6" w:rsidRPr="0035321E">
        <w:rPr>
          <w:rFonts w:asciiTheme="majorBidi" w:hAnsiTheme="majorBidi" w:cstheme="majorBidi"/>
          <w:sz w:val="24"/>
          <w:szCs w:val="24"/>
        </w:rPr>
        <w:t xml:space="preserve"> </w:t>
      </w:r>
      <w:r w:rsidR="00C21B94" w:rsidRPr="0035321E">
        <w:rPr>
          <w:rFonts w:asciiTheme="majorBidi" w:hAnsiTheme="majorBidi" w:cstheme="majorBidi"/>
          <w:sz w:val="24"/>
          <w:szCs w:val="24"/>
        </w:rPr>
        <w:t>H</w:t>
      </w:r>
      <w:r w:rsidRPr="0035321E">
        <w:rPr>
          <w:rFonts w:asciiTheme="majorBidi" w:hAnsiTheme="majorBidi" w:cstheme="majorBidi"/>
          <w:sz w:val="24"/>
          <w:szCs w:val="24"/>
        </w:rPr>
        <w:t>yperphosphatemia is a key driver of VSMC differentiation into osteoblast-like cells</w:t>
      </w:r>
      <w:r w:rsidR="00C21B94"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Shanahan&lt;/Author&gt;&lt;Year&gt;2011&lt;/Year&gt;&lt;RecNum&gt;8&lt;/RecNum&gt;&lt;DisplayText&gt;[32]&lt;/DisplayText&gt;&lt;record&gt;&lt;rec-number&gt;8&lt;/rec-number&gt;&lt;foreign-keys&gt;&lt;key app="EN" db-id="rz95zea9std059ewtpuv2wx1rzzsv92rf0pd" timestamp="1689087682"&gt;8&lt;/key&gt;&lt;/foreign-keys&gt;&lt;ref-type name="Journal Article"&gt;17&lt;/ref-type&gt;&lt;contributors&gt;&lt;authors&gt;&lt;author&gt;Shanahan, Catherine M&lt;/author&gt;&lt;author&gt;Crouthamel, Matthew H&lt;/author&gt;&lt;author&gt;Kapustin, Alexander&lt;/author&gt;&lt;author&gt;Giachelli, Cecilia M&lt;/author&gt;&lt;/authors&gt;&lt;/contributors&gt;&lt;titles&gt;&lt;title&gt;Arterial calcification in chronic kidney disease: key roles for calcium and phosphate&lt;/title&gt;&lt;secondary-title&gt;Circulation research&lt;/secondary-title&gt;&lt;/titles&gt;&lt;periodical&gt;&lt;full-title&gt;Circulation research&lt;/full-title&gt;&lt;/periodical&gt;&lt;pages&gt;697-711&lt;/pages&gt;&lt;volume&gt;109&lt;/volume&gt;&lt;number&gt;6&lt;/number&gt;&lt;dates&gt;&lt;year&gt;2011&lt;/year&gt;&lt;/dates&gt;&lt;isbn&gt;0009-7330&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32]</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6B5443" w:rsidRPr="006B5443">
        <w:rPr>
          <w:rFonts w:asciiTheme="majorBidi" w:hAnsiTheme="majorBidi" w:cstheme="majorBidi"/>
          <w:sz w:val="24"/>
          <w:szCs w:val="24"/>
        </w:rPr>
        <w:t>Therefore, a wealth of data has shown that hyperphosphatemia negatively affects the cardiovascular system in CKD patients. High phosphate levels were linked to heart failure and an enlarged left ventricular mass even in the general population. However, a 2022 systematic review of 7 randomized clinical trials found no evidence of a reduction in cardiovascular risk in non-dialysis-CKD patients with phosphate-lowering treatment</w:t>
      </w:r>
      <w:r w:rsidR="006B5443">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Lioufas&lt;/Author&gt;&lt;Year&gt;2022&lt;/Year&gt;&lt;RecNum&gt;13&lt;/RecNum&gt;&lt;DisplayText&gt;[33]&lt;/DisplayText&gt;&lt;record&gt;&lt;rec-number&gt;13&lt;/rec-number&gt;&lt;foreign-keys&gt;&lt;key app="EN" db-id="rz95zea9std059ewtpuv2wx1rzzsv92rf0pd" timestamp="1689090906"&gt;13&lt;/key&gt;&lt;/foreign-keys&gt;&lt;ref-type name="Journal Article"&gt;17&lt;/ref-type&gt;&lt;contributors&gt;&lt;authors&gt;&lt;author&gt;Lioufas, Nicole M&lt;/author&gt;&lt;author&gt;Pascoe, Elaine M&lt;/author&gt;&lt;author&gt;Hawley, Carmel M&lt;/author&gt;&lt;author&gt;Elder, Grahame J&lt;/author&gt;&lt;author&gt;Badve, Sunil V&lt;/author&gt;&lt;author&gt;Block, Geoffrey A&lt;/author&gt;&lt;author&gt;Johnson, David W&lt;/author&gt;&lt;author&gt;Toussaint, Nigel D&lt;/author&gt;&lt;/authors&gt;&lt;/contributors&gt;&lt;titles&gt;&lt;title&gt;Systematic review and meta-analyses of the effects of phosphate-lowering agents in nondialysis CKD&lt;/title&gt;&lt;secondary-title&gt;Journal of the American Society of Nephrology&lt;/secondary-title&gt;&lt;/titles&gt;&lt;periodical&gt;&lt;full-title&gt;Journal of the American Society of Nephrology&lt;/full-title&gt;&lt;/periodical&gt;&lt;pages&gt;59-76&lt;/pages&gt;&lt;volume&gt;33&lt;/volume&gt;&lt;number&gt;1&lt;/number&gt;&lt;dates&gt;&lt;year&gt;2022&lt;/year&gt;&lt;/dates&gt;&lt;isbn&gt;1046-6673&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33]</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Pr="0035321E">
        <w:rPr>
          <w:rFonts w:asciiTheme="majorBidi" w:hAnsiTheme="majorBidi" w:cstheme="majorBidi"/>
          <w:sz w:val="24"/>
          <w:szCs w:val="24"/>
        </w:rPr>
        <w:lastRenderedPageBreak/>
        <w:t xml:space="preserve">Elevated FGF23 </w:t>
      </w:r>
      <w:r w:rsidR="006B5443">
        <w:rPr>
          <w:rFonts w:asciiTheme="majorBidi" w:hAnsiTheme="majorBidi" w:cstheme="majorBidi"/>
          <w:sz w:val="24"/>
          <w:szCs w:val="24"/>
        </w:rPr>
        <w:t xml:space="preserve">may </w:t>
      </w:r>
      <w:r w:rsidRPr="0035321E">
        <w:rPr>
          <w:rFonts w:asciiTheme="majorBidi" w:hAnsiTheme="majorBidi" w:cstheme="majorBidi"/>
          <w:sz w:val="24"/>
          <w:szCs w:val="24"/>
        </w:rPr>
        <w:t>induce</w:t>
      </w:r>
      <w:r w:rsidR="006B5443">
        <w:rPr>
          <w:rFonts w:asciiTheme="majorBidi" w:hAnsiTheme="majorBidi" w:cstheme="majorBidi"/>
          <w:sz w:val="24"/>
          <w:szCs w:val="24"/>
        </w:rPr>
        <w:t xml:space="preserve"> cardiac damage and increase</w:t>
      </w:r>
      <w:r w:rsidRPr="0035321E">
        <w:rPr>
          <w:rFonts w:asciiTheme="majorBidi" w:hAnsiTheme="majorBidi" w:cstheme="majorBidi"/>
          <w:sz w:val="24"/>
          <w:szCs w:val="24"/>
        </w:rPr>
        <w:t xml:space="preserve"> </w:t>
      </w:r>
      <w:r w:rsidR="00C21B94" w:rsidRPr="0035321E">
        <w:rPr>
          <w:rFonts w:asciiTheme="majorBidi" w:hAnsiTheme="majorBidi" w:cstheme="majorBidi"/>
          <w:sz w:val="24"/>
          <w:szCs w:val="24"/>
        </w:rPr>
        <w:t>left ventricular hypertrophy (LVH)</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Faul&lt;/Author&gt;&lt;Year&gt;2011&lt;/Year&gt;&lt;RecNum&gt;17&lt;/RecNum&gt;&lt;DisplayText&gt;[34]&lt;/DisplayText&gt;&lt;record&gt;&lt;rec-number&gt;17&lt;/rec-number&gt;&lt;foreign-keys&gt;&lt;key app="EN" db-id="rz95zea9std059ewtpuv2wx1rzzsv92rf0pd" timestamp="1689093529"&gt;17&lt;/key&gt;&lt;/foreign-keys&gt;&lt;ref-type name="Journal Article"&gt;17&lt;/ref-type&gt;&lt;contributors&gt;&lt;authors&gt;&lt;author&gt;Faul, Christian&lt;/author&gt;&lt;author&gt;Amaral, Ansel P&lt;/author&gt;&lt;author&gt;Oskouei, Behzad&lt;/author&gt;&lt;author&gt;Hu, Ming-Chang&lt;/author&gt;&lt;author&gt;Sloan, Alexis&lt;/author&gt;&lt;author&gt;Isakova, Tamara&lt;/author&gt;&lt;author&gt;Gutiérrez, Orlando M&lt;/author&gt;&lt;author&gt;Aguillon-Prada, Robier&lt;/author&gt;&lt;author&gt;Lincoln, Joy&lt;/author&gt;&lt;author&gt;Hare, Joshua M&lt;/author&gt;&lt;/authors&gt;&lt;/contributors&gt;&lt;titles&gt;&lt;title&gt;FGF23 induces left ventricular hypertrophy&lt;/title&gt;&lt;secondary-title&gt;The Journal of clinical investigation&lt;/secondary-title&gt;&lt;/titles&gt;&lt;periodical&gt;&lt;full-title&gt;The Journal of clinical investigation&lt;/full-title&gt;&lt;/periodical&gt;&lt;volume&gt;121&lt;/volume&gt;&lt;number&gt;11&lt;/number&gt;&lt;dates&gt;&lt;year&gt;2011&lt;/year&gt;&lt;/dates&gt;&lt;isbn&gt;0021-9738&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34]</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6B5443" w:rsidRPr="006B5443">
        <w:rPr>
          <w:rFonts w:asciiTheme="majorBidi" w:hAnsiTheme="majorBidi" w:cstheme="majorBidi"/>
          <w:sz w:val="24"/>
          <w:szCs w:val="24"/>
        </w:rPr>
        <w:t>Additionally, epidemiological research has shown that FGF23 is linked to a higher risk of negative cardiovascular outcomes, including heart failure</w:t>
      </w:r>
      <w:r w:rsidR="006B5443">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Gutiérrez&lt;/Author&gt;&lt;Year&gt;2008&lt;/Year&gt;&lt;RecNum&gt;16&lt;/RecNum&gt;&lt;DisplayText&gt;[35]&lt;/DisplayText&gt;&lt;record&gt;&lt;rec-number&gt;16&lt;/rec-number&gt;&lt;foreign-keys&gt;&lt;key app="EN" db-id="rz95zea9std059ewtpuv2wx1rzzsv92rf0pd" timestamp="1689093401"&gt;16&lt;/key&gt;&lt;/foreign-keys&gt;&lt;ref-type name="Journal Article"&gt;17&lt;/ref-type&gt;&lt;contributors&gt;&lt;authors&gt;&lt;author&gt;Gutiérrez, Orlando M&lt;/author&gt;&lt;author&gt;Mannstadt, Michael&lt;/author&gt;&lt;author&gt;Isakova, Tamara&lt;/author&gt;&lt;author&gt;Rauh-Hain, Jose Alejandro&lt;/author&gt;&lt;author&gt;Tamez, Hector&lt;/author&gt;&lt;author&gt;Shah, Anand&lt;/author&gt;&lt;author&gt;Smith, Kelsey&lt;/author&gt;&lt;author&gt;Lee, Hang&lt;/author&gt;&lt;author&gt;Thadhani, Ravi&lt;/author&gt;&lt;author&gt;Jüppner, Harald&lt;/author&gt;&lt;/authors&gt;&lt;/contributors&gt;&lt;titles&gt;&lt;title&gt;Fibroblast growth factor 23 and mortality among patients undergoing hemodialysis&lt;/title&gt;&lt;secondary-title&gt;New England Journal of Medicine&lt;/secondary-title&gt;&lt;/titles&gt;&lt;periodical&gt;&lt;full-title&gt;New England Journal of Medicine&lt;/full-title&gt;&lt;/periodical&gt;&lt;pages&gt;584-592&lt;/pages&gt;&lt;volume&gt;359&lt;/volume&gt;&lt;number&gt;6&lt;/number&gt;&lt;dates&gt;&lt;year&gt;2008&lt;/year&gt;&lt;/dates&gt;&lt;isbn&gt;0028-4793&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35]</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B55A86" w:rsidRPr="00B55A86">
        <w:rPr>
          <w:rFonts w:asciiTheme="majorBidi" w:hAnsiTheme="majorBidi" w:cstheme="majorBidi"/>
          <w:sz w:val="24"/>
          <w:szCs w:val="24"/>
        </w:rPr>
        <w:t>Low expression of Klotho, a cofactor of FGF receptors that was identified as an anti-aging hormone, may play a role in this association</w:t>
      </w:r>
      <w:r w:rsidR="00B55A86">
        <w:rPr>
          <w:rFonts w:asciiTheme="majorBidi" w:hAnsiTheme="majorBidi" w:cstheme="majorBidi"/>
          <w:sz w:val="24"/>
          <w:szCs w:val="24"/>
        </w:rPr>
        <w:t>. T</w:t>
      </w:r>
      <w:r w:rsidR="00B55A86" w:rsidRPr="00B55A86">
        <w:rPr>
          <w:rFonts w:asciiTheme="majorBidi" w:hAnsiTheme="majorBidi" w:cstheme="majorBidi"/>
          <w:sz w:val="24"/>
          <w:szCs w:val="24"/>
        </w:rPr>
        <w:t>he precise molecular relationship between high FGF23 and CVD is still unknown</w:t>
      </w:r>
      <w:r w:rsidRPr="0035321E">
        <w:rPr>
          <w:rFonts w:asciiTheme="majorBidi" w:hAnsiTheme="majorBidi" w:cstheme="majorBidi"/>
          <w:sz w:val="24"/>
          <w:szCs w:val="24"/>
        </w:rPr>
        <w:t xml:space="preserve">. </w:t>
      </w:r>
      <w:r w:rsidR="00B55A86" w:rsidRPr="00B55A86">
        <w:rPr>
          <w:rFonts w:asciiTheme="majorBidi" w:hAnsiTheme="majorBidi" w:cstheme="majorBidi"/>
          <w:sz w:val="24"/>
          <w:szCs w:val="24"/>
        </w:rPr>
        <w:t xml:space="preserve">When compared to healthy people, soluble -klotho expression is lower in CKD patients, and they </w:t>
      </w:r>
      <w:r w:rsidR="00B55A86">
        <w:rPr>
          <w:rFonts w:asciiTheme="majorBidi" w:hAnsiTheme="majorBidi" w:cstheme="majorBidi"/>
          <w:sz w:val="24"/>
          <w:szCs w:val="24"/>
        </w:rPr>
        <w:t xml:space="preserve">have a premature CV aging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Koh&lt;/Author&gt;&lt;Year&gt;2001&lt;/Year&gt;&lt;RecNum&gt;20&lt;/RecNum&gt;&lt;DisplayText&gt;[36]&lt;/DisplayText&gt;&lt;record&gt;&lt;rec-number&gt;20&lt;/rec-number&gt;&lt;foreign-keys&gt;&lt;key app="EN" db-id="rz95zea9std059ewtpuv2wx1rzzsv92rf0pd" timestamp="1689093713"&gt;20&lt;/key&gt;&lt;/foreign-keys&gt;&lt;ref-type name="Journal Article"&gt;17&lt;/ref-type&gt;&lt;contributors&gt;&lt;authors&gt;&lt;author&gt;Koh, Noritoshi&lt;/author&gt;&lt;author&gt;Fujimori, Toshihiko&lt;/author&gt;&lt;author&gt;Nishiguchi, Shuhei&lt;/author&gt;&lt;author&gt;Tamori, Akihiro&lt;/author&gt;&lt;author&gt;Shiomi, Susumu&lt;/author&gt;&lt;author&gt;Nakatani, Tatsuya&lt;/author&gt;&lt;author&gt;Sugimura, Kazunobu&lt;/author&gt;&lt;author&gt;Kishimoto, Taketoshi&lt;/author&gt;&lt;author&gt;Kinoshita, Satoko&lt;/author&gt;&lt;author&gt;Kuroki, Tetsuo&lt;/author&gt;&lt;/authors&gt;&lt;/contributors&gt;&lt;titles&gt;&lt;title&gt;Severely reduced production of klotho in human chronic renal failure kidney&lt;/title&gt;&lt;secondary-title&gt;Biochemical and biophysical research communications&lt;/secondary-title&gt;&lt;/titles&gt;&lt;periodical&gt;&lt;full-title&gt;Biochemical and biophysical research communications&lt;/full-title&gt;&lt;/periodical&gt;&lt;pages&gt;1015-1020&lt;/pages&gt;&lt;volume&gt;280&lt;/volume&gt;&lt;number&gt;4&lt;/number&gt;&lt;dates&gt;&lt;year&gt;2001&lt;/year&gt;&lt;/dates&gt;&lt;isbn&gt;0006-291X&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3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0758DD8D" w14:textId="6C31B071" w:rsidR="002F0FF2" w:rsidRPr="0035321E" w:rsidRDefault="00B55A86" w:rsidP="00FA48A5">
      <w:pPr>
        <w:spacing w:line="240" w:lineRule="auto"/>
        <w:jc w:val="both"/>
        <w:rPr>
          <w:rFonts w:asciiTheme="majorBidi" w:hAnsiTheme="majorBidi" w:cstheme="majorBidi"/>
          <w:sz w:val="24"/>
          <w:szCs w:val="24"/>
        </w:rPr>
      </w:pPr>
      <w:r w:rsidRPr="00B55A86">
        <w:rPr>
          <w:rFonts w:asciiTheme="majorBidi" w:hAnsiTheme="majorBidi" w:cstheme="majorBidi"/>
          <w:sz w:val="24"/>
          <w:szCs w:val="24"/>
        </w:rPr>
        <w:t xml:space="preserve">When the concentration of calcium and phosphate ions rises above the blood saturation level, amorphous calcium phosphate precipitates. This precipitate is then quickly absorbed by the serum protein fetuin-A to form calcium calciprotein monomers (CPMs), which then spontaneously aggregate to form primary calciprotein particles (CPPs). </w:t>
      </w:r>
      <w:r w:rsidR="002F0FF2" w:rsidRPr="0035321E">
        <w:rPr>
          <w:rFonts w:asciiTheme="majorBidi" w:hAnsiTheme="majorBidi" w:cstheme="majorBidi"/>
          <w:sz w:val="24"/>
          <w:szCs w:val="24"/>
        </w:rPr>
        <w:t xml:space="preserve">Secondary CPPs are created when primary CPPs aggregate and go through a </w:t>
      </w:r>
      <w:r w:rsidR="00C21B94" w:rsidRPr="0035321E">
        <w:rPr>
          <w:rFonts w:asciiTheme="majorBidi" w:hAnsiTheme="majorBidi" w:cstheme="majorBidi"/>
          <w:sz w:val="24"/>
          <w:szCs w:val="24"/>
        </w:rPr>
        <w:t xml:space="preserve">transition </w:t>
      </w:r>
      <w:r w:rsidR="002F0FF2" w:rsidRPr="0035321E">
        <w:rPr>
          <w:rFonts w:asciiTheme="majorBidi" w:hAnsiTheme="majorBidi" w:cstheme="majorBidi"/>
          <w:sz w:val="24"/>
          <w:szCs w:val="24"/>
        </w:rPr>
        <w:t>phase from the amorphous to the crystalline state of the calcium-phosphate form. In cultured VSMC, secondary CPPs cause calcification, which is followed by inflammatory reactions</w:t>
      </w:r>
      <w:r w:rsidR="00C21B94"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Mizuno&lt;/Author&gt;&lt;Year&gt;2023&lt;/Year&gt;&lt;RecNum&gt;26&lt;/RecNum&gt;&lt;DisplayText&gt;[37]&lt;/DisplayText&gt;&lt;record&gt;&lt;rec-number&gt;26&lt;/rec-number&gt;&lt;foreign-keys&gt;&lt;key app="EN" db-id="rz95zea9std059ewtpuv2wx1rzzsv92rf0pd" timestamp="1689096525"&gt;26&lt;/key&gt;&lt;/foreign-keys&gt;&lt;ref-type name="Journal Article"&gt;17&lt;/ref-type&gt;&lt;contributors&gt;&lt;authors&gt;&lt;author&gt;Mizuno, Yuji&lt;/author&gt;&lt;author&gt;Ishida, Toshifumi&lt;/author&gt;&lt;author&gt;Kugimiya, Fumihito&lt;/author&gt;&lt;author&gt;Takai, Seiko&lt;/author&gt;&lt;author&gt;Nakayama, Yoshiharu&lt;/author&gt;&lt;author&gt;Yonemitsu, Koichiro&lt;/author&gt;&lt;author&gt;Harada, Eisaku&lt;/author&gt;&lt;/authors&gt;&lt;/contributors&gt;&lt;titles&gt;&lt;title&gt;Deterioration of Phosphate Homeostasis Is a Trigger for Cardiac Afterload―Clinical Importance of Fibroblast Growth Factor 23 for Accelerated Aging―&lt;/title&gt;&lt;secondary-title&gt;Circulation Reports&lt;/secondary-title&gt;&lt;/titles&gt;&lt;periodical&gt;&lt;full-title&gt;Circulation Reports&lt;/full-title&gt;&lt;/periodical&gt;&lt;pages&gt;4-12&lt;/pages&gt;&lt;volume&gt;5&lt;/volume&gt;&lt;number&gt;1&lt;/number&gt;&lt;dates&gt;&lt;year&gt;2023&lt;/year&gt;&lt;/dates&gt;&lt;isbn&gt;2434-0790&lt;/isbn&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37]</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p>
    <w:p w14:paraId="77383167" w14:textId="77777777" w:rsidR="002F0FF2" w:rsidRPr="0035321E" w:rsidRDefault="002F0FF2" w:rsidP="00FA48A5">
      <w:pPr>
        <w:pStyle w:val="ListParagraph"/>
        <w:numPr>
          <w:ilvl w:val="0"/>
          <w:numId w:val="11"/>
        </w:numPr>
        <w:jc w:val="both"/>
        <w:rPr>
          <w:rFonts w:asciiTheme="majorBidi" w:hAnsiTheme="majorBidi" w:cstheme="majorBidi"/>
          <w:b/>
          <w:bCs/>
        </w:rPr>
      </w:pPr>
      <w:r w:rsidRPr="0035321E">
        <w:rPr>
          <w:rFonts w:asciiTheme="majorBidi" w:hAnsiTheme="majorBidi" w:cstheme="majorBidi"/>
          <w:b/>
          <w:bCs/>
        </w:rPr>
        <w:t>OXIDATIVE STRESS</w:t>
      </w:r>
    </w:p>
    <w:p w14:paraId="436BED4B" w14:textId="63443AE0"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Excessive Oxidative Stress (OS) has been linked to the pathogenesis of VC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Evrard&lt;/Author&gt;&lt;Year&gt;2015&lt;/Year&gt;&lt;RecNum&gt;41&lt;/RecNum&gt;&lt;DisplayText&gt;[38]&lt;/DisplayText&gt;&lt;record&gt;&lt;rec-number&gt;41&lt;/rec-number&gt;&lt;foreign-keys&gt;&lt;key app="EN" db-id="rz95zea9std059ewtpuv2wx1rzzsv92rf0pd" timestamp="1689597869"&gt;41&lt;/key&gt;&lt;/foreign-keys&gt;&lt;ref-type name="Journal Article"&gt;17&lt;/ref-type&gt;&lt;contributors&gt;&lt;authors&gt;&lt;author&gt;Evrard, Séverine&lt;/author&gt;&lt;author&gt;Delanaye, Pierre&lt;/author&gt;&lt;author&gt;Kamel, Said&lt;/author&gt;&lt;author&gt;Cristol, Jean-Paul&lt;/author&gt;&lt;author&gt;Cavalier, Etienne&lt;/author&gt;&lt;author&gt;Arnaud, J&lt;/author&gt;&lt;author&gt;Zaoui, Ph&lt;/author&gt;&lt;author&gt;Carlier, MC&lt;/author&gt;&lt;author&gt;Laville, M&lt;/author&gt;&lt;author&gt;Fouque, D&lt;/author&gt;&lt;/authors&gt;&lt;/contributors&gt;&lt;titles&gt;&lt;title&gt;Vascular calcification: from pathophysiology to biomarkers&lt;/title&gt;&lt;secondary-title&gt;Clinica chimica acta&lt;/secondary-title&gt;&lt;/titles&gt;&lt;periodical&gt;&lt;full-title&gt;Clinica chimica acta&lt;/full-title&gt;&lt;/periodical&gt;&lt;pages&gt;401-414&lt;/pages&gt;&lt;volume&gt;438&lt;/volume&gt;&lt;dates&gt;&lt;year&gt;2015&lt;/year&gt;&lt;/dates&gt;&lt;isbn&gt;0009-8981&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38]</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Endoplasmic reticulum (ER) stress, can be activated by </w:t>
      </w:r>
      <w:r w:rsidR="00C21B94" w:rsidRPr="0035321E">
        <w:rPr>
          <w:rFonts w:asciiTheme="majorBidi" w:hAnsiTheme="majorBidi" w:cstheme="majorBidi"/>
          <w:sz w:val="24"/>
          <w:szCs w:val="24"/>
        </w:rPr>
        <w:t>OS</w:t>
      </w:r>
      <w:r w:rsidRPr="0035321E">
        <w:rPr>
          <w:rFonts w:asciiTheme="majorBidi" w:hAnsiTheme="majorBidi" w:cstheme="majorBidi"/>
          <w:sz w:val="24"/>
          <w:szCs w:val="24"/>
        </w:rPr>
        <w:t>, leads to VSMCs differentiation into osteoblast-like cells</w:t>
      </w:r>
      <w:r w:rsidR="00C21B94" w:rsidRPr="0035321E">
        <w:rPr>
          <w:rFonts w:asciiTheme="majorBidi" w:hAnsiTheme="majorBidi" w:cstheme="majorBidi"/>
          <w:sz w:val="24"/>
          <w:szCs w:val="24"/>
        </w:rPr>
        <w:t>.</w:t>
      </w:r>
      <w:r w:rsidRPr="0035321E">
        <w:rPr>
          <w:rFonts w:asciiTheme="majorBidi" w:hAnsiTheme="majorBidi" w:cstheme="majorBidi"/>
          <w:sz w:val="24"/>
          <w:szCs w:val="24"/>
        </w:rPr>
        <w:t xml:space="preserve"> Endoplasmic reticulum stress boosted XBP-1 expression, which has been demonstrated to bind to the Runx2 promoter, start VSMC differentiation, and accelerate VSMC calcification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Liberman&lt;/Author&gt;&lt;Year&gt;2011&lt;/Year&gt;&lt;RecNum&gt;92&lt;/RecNum&gt;&lt;DisplayText&gt;[39]&lt;/DisplayText&gt;&lt;record&gt;&lt;rec-number&gt;92&lt;/rec-number&gt;&lt;foreign-keys&gt;&lt;key app="EN" db-id="rz95zea9std059ewtpuv2wx1rzzsv92rf0pd" timestamp="1689944165"&gt;92&lt;/key&gt;&lt;/foreign-keys&gt;&lt;ref-type name="Journal Article"&gt;17&lt;/ref-type&gt;&lt;contributors&gt;&lt;authors&gt;&lt;author&gt;Liberman, Marcel&lt;/author&gt;&lt;author&gt;Johnson, Rebecca C&lt;/author&gt;&lt;author&gt;Handy, Diane E&lt;/author&gt;&lt;author&gt;Loscalzo, Joseph&lt;/author&gt;&lt;author&gt;Leopold, Jane A&lt;/author&gt;&lt;/authors&gt;&lt;/contributors&gt;&lt;titles&gt;&lt;title&gt;Bone morphogenetic protein-2 activates NADPH oxidase to increase endoplasmic reticulum stress and human coronary artery smooth muscle cell calcification&lt;/title&gt;&lt;secondary-title&gt;Biochemical and biophysical research communications&lt;/secondary-title&gt;&lt;/titles&gt;&lt;periodical&gt;&lt;full-title&gt;Biochemical and biophysical research communications&lt;/full-title&gt;&lt;/periodical&gt;&lt;pages&gt;436-441&lt;/pages&gt;&lt;volume&gt;413&lt;/volume&gt;&lt;number&gt;3&lt;/number&gt;&lt;dates&gt;&lt;year&gt;2011&lt;/year&gt;&lt;/dates&gt;&lt;isbn&gt;0006-291X&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39]</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In </w:t>
      </w:r>
      <w:r w:rsidR="00C21B94" w:rsidRPr="0035321E">
        <w:rPr>
          <w:rFonts w:asciiTheme="majorBidi" w:hAnsiTheme="majorBidi" w:cstheme="majorBidi"/>
          <w:sz w:val="24"/>
          <w:szCs w:val="24"/>
        </w:rPr>
        <w:t>VSMCs</w:t>
      </w:r>
      <w:r w:rsidRPr="0035321E">
        <w:rPr>
          <w:rFonts w:asciiTheme="majorBidi" w:hAnsiTheme="majorBidi" w:cstheme="majorBidi"/>
          <w:sz w:val="24"/>
          <w:szCs w:val="24"/>
        </w:rPr>
        <w:t xml:space="preserve"> and calcified aortas from experimental models, investigations discovered an increase in ER stress protein-activating transcription factor 4 (ATF4). Reduced ER stress, apoptosis, and VSMC calcification were seen with ATF4 RNA knockdown</w:t>
      </w:r>
      <w:r w:rsidR="00C21B94"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Duan&lt;/Author&gt;&lt;Year&gt;2013&lt;/Year&gt;&lt;RecNum&gt;89&lt;/RecNum&gt;&lt;DisplayText&gt;[40]&lt;/DisplayText&gt;&lt;record&gt;&lt;rec-number&gt;89&lt;/rec-number&gt;&lt;foreign-keys&gt;&lt;key app="EN" db-id="rz95zea9std059ewtpuv2wx1rzzsv92rf0pd" timestamp="1689943949"&gt;89&lt;/key&gt;&lt;/foreign-keys&gt;&lt;ref-type name="Journal Article"&gt;17&lt;/ref-type&gt;&lt;contributors&gt;&lt;authors&gt;&lt;author&gt;Duan, Xiao-Hui&lt;/author&gt;&lt;author&gt;Chang, Jin-Rui&lt;/author&gt;&lt;author&gt;Zhang, Jing&lt;/author&gt;&lt;author&gt;Zhang, Bao-Hong&lt;/author&gt;&lt;author&gt;Li, Yu-Lin&lt;/author&gt;&lt;author&gt;Teng, Xu&lt;/author&gt;&lt;author&gt;Zhu, Yi&lt;/author&gt;&lt;author&gt;Du, Jie&lt;/author&gt;&lt;author&gt;Tang, Chao-Shu&lt;/author&gt;&lt;author&gt;Qi, Yong-Fen&lt;/author&gt;&lt;/authors&gt;&lt;/contributors&gt;&lt;titles&gt;&lt;title&gt;Activating transcription factor 4 is involved in endoplasmic reticulum stress-mediated apoptosis contributing to vascular calcification&lt;/title&gt;&lt;secondary-title&gt;Apoptosis&lt;/secondary-title&gt;&lt;/titles&gt;&lt;periodical&gt;&lt;full-title&gt;Apoptosis&lt;/full-title&gt;&lt;/periodical&gt;&lt;pages&gt;1132-1144&lt;/pages&gt;&lt;volume&gt;18&lt;/volume&gt;&lt;dates&gt;&lt;year&gt;2013&lt;/year&gt;&lt;/dates&gt;&lt;isbn&gt;1360-8185&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40]</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r w:rsidR="00B55A86">
        <w:rPr>
          <w:rFonts w:asciiTheme="majorBidi" w:hAnsiTheme="majorBidi" w:cstheme="majorBidi"/>
          <w:sz w:val="24"/>
          <w:szCs w:val="24"/>
        </w:rPr>
        <w:t xml:space="preserve"> Si</w:t>
      </w:r>
      <w:r w:rsidRPr="0035321E">
        <w:rPr>
          <w:rFonts w:asciiTheme="majorBidi" w:hAnsiTheme="majorBidi" w:cstheme="majorBidi"/>
          <w:sz w:val="24"/>
          <w:szCs w:val="24"/>
        </w:rPr>
        <w:t>mvastatin and ezetimibe</w:t>
      </w:r>
      <w:r w:rsidR="00C21B94" w:rsidRPr="0035321E">
        <w:rPr>
          <w:rFonts w:asciiTheme="majorBidi" w:hAnsiTheme="majorBidi" w:cstheme="majorBidi"/>
          <w:sz w:val="24"/>
          <w:szCs w:val="24"/>
        </w:rPr>
        <w:t xml:space="preserve"> may</w:t>
      </w:r>
      <w:r w:rsidRPr="0035321E">
        <w:rPr>
          <w:rFonts w:asciiTheme="majorBidi" w:hAnsiTheme="majorBidi" w:cstheme="majorBidi"/>
          <w:sz w:val="24"/>
          <w:szCs w:val="24"/>
        </w:rPr>
        <w:t xml:space="preserve"> reduce ER stress and </w:t>
      </w:r>
      <w:r w:rsidR="00C21B94" w:rsidRPr="0035321E">
        <w:rPr>
          <w:rFonts w:asciiTheme="majorBidi" w:hAnsiTheme="majorBidi" w:cstheme="majorBidi"/>
          <w:sz w:val="24"/>
          <w:szCs w:val="24"/>
        </w:rPr>
        <w:t>slow down</w:t>
      </w:r>
      <w:r w:rsidRPr="0035321E">
        <w:rPr>
          <w:rFonts w:asciiTheme="majorBidi" w:hAnsiTheme="majorBidi" w:cstheme="majorBidi"/>
          <w:sz w:val="24"/>
          <w:szCs w:val="24"/>
        </w:rPr>
        <w:t xml:space="preserve"> </w:t>
      </w:r>
      <w:r w:rsidR="00B55A86">
        <w:rPr>
          <w:rFonts w:asciiTheme="majorBidi" w:hAnsiTheme="majorBidi" w:cstheme="majorBidi"/>
          <w:sz w:val="24"/>
          <w:szCs w:val="24"/>
        </w:rPr>
        <w:t>VC</w:t>
      </w:r>
      <w:r w:rsidRPr="0035321E">
        <w:rPr>
          <w:rFonts w:asciiTheme="majorBidi" w:hAnsiTheme="majorBidi" w:cstheme="majorBidi"/>
          <w:sz w:val="24"/>
          <w:szCs w:val="24"/>
        </w:rPr>
        <w:t xml:space="preserve"> in patients with </w:t>
      </w:r>
      <w:r w:rsidR="00B55A86">
        <w:rPr>
          <w:rFonts w:asciiTheme="majorBidi" w:hAnsiTheme="majorBidi" w:cstheme="majorBidi"/>
          <w:sz w:val="24"/>
          <w:szCs w:val="24"/>
        </w:rPr>
        <w:t xml:space="preserve">kidney dysfunction </w:t>
      </w:r>
      <w:r w:rsidRPr="0035321E">
        <w:rPr>
          <w:rFonts w:asciiTheme="majorBidi" w:hAnsiTheme="majorBidi" w:cstheme="majorBidi"/>
          <w:sz w:val="24"/>
          <w:szCs w:val="24"/>
        </w:rPr>
        <w:t xml:space="preserve">who had </w:t>
      </w:r>
      <w:r w:rsidR="00B55A86">
        <w:rPr>
          <w:rFonts w:asciiTheme="majorBidi" w:hAnsiTheme="majorBidi" w:cstheme="majorBidi"/>
          <w:sz w:val="24"/>
          <w:szCs w:val="24"/>
        </w:rPr>
        <w:t xml:space="preserve">high </w:t>
      </w:r>
      <w:r w:rsidR="00C21B94" w:rsidRPr="0035321E">
        <w:rPr>
          <w:rFonts w:asciiTheme="majorBidi" w:hAnsiTheme="majorBidi" w:cstheme="majorBidi"/>
          <w:sz w:val="24"/>
          <w:szCs w:val="24"/>
        </w:rPr>
        <w:t>OS</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Miyazaki‐Anzai&lt;/Author&gt;&lt;Year&gt;2014&lt;/Year&gt;&lt;RecNum&gt;91&lt;/RecNum&gt;&lt;DisplayText&gt;[41]&lt;/DisplayText&gt;&lt;record&gt;&lt;rec-number&gt;91&lt;/rec-number&gt;&lt;foreign-keys&gt;&lt;key app="EN" db-id="rz95zea9std059ewtpuv2wx1rzzsv92rf0pd" timestamp="1689944128"&gt;91&lt;/key&gt;&lt;/foreign-keys&gt;&lt;ref-type name="Journal Article"&gt;17&lt;/ref-type&gt;&lt;contributors&gt;&lt;authors&gt;&lt;author&gt;Miyazaki‐Anzai, Shinobu&lt;/author&gt;&lt;author&gt;Masuda, Masashi&lt;/author&gt;&lt;author&gt;Demos‐Davies, Kimberly M&lt;/author&gt;&lt;author&gt;Keenan, Audrey L&lt;/author&gt;&lt;author&gt;Saunders, Sommer J&lt;/author&gt;&lt;author&gt;Masuda, Rumiko&lt;/author&gt;&lt;author&gt;Jablonski, Kristen&lt;/author&gt;&lt;author&gt;Cavasin, Maria A&lt;/author&gt;&lt;author&gt;Kendrick, Jessica&lt;/author&gt;&lt;author&gt;Chonchol, Michel&lt;/author&gt;&lt;/authors&gt;&lt;/contributors&gt;&lt;titles&gt;&lt;title&gt;Endoplasmic Reticulum Stress Effector CCAAT/Enhancer‐binding Protein Homologous Protein (CHOP) Regulates Chronic Kidney Disease–Induced Vascular Calcification&lt;/title&gt;&lt;secondary-title&gt;Journal of the American Heart Association&lt;/secondary-title&gt;&lt;/titles&gt;&lt;periodical&gt;&lt;full-title&gt;Journal of the American Heart Association&lt;/full-title&gt;&lt;/periodical&gt;&lt;pages&gt;e000949&lt;/pages&gt;&lt;volume&gt;3&lt;/volume&gt;&lt;number&gt;3&lt;/number&gt;&lt;dates&gt;&lt;year&gt;2014&lt;/year&gt;&lt;/dates&gt;&lt;isbn&gt;2047-9980&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41]</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1E7B3EC6" w14:textId="060A123D" w:rsidR="002F0FF2" w:rsidRPr="0035321E" w:rsidRDefault="0035321E" w:rsidP="00FA48A5">
      <w:pPr>
        <w:pStyle w:val="ListParagraph"/>
        <w:numPr>
          <w:ilvl w:val="0"/>
          <w:numId w:val="11"/>
        </w:numPr>
        <w:jc w:val="both"/>
        <w:rPr>
          <w:rFonts w:asciiTheme="majorBidi" w:hAnsiTheme="majorBidi" w:cstheme="majorBidi"/>
          <w:b/>
          <w:bCs/>
        </w:rPr>
      </w:pPr>
      <w:r w:rsidRPr="0035321E">
        <w:rPr>
          <w:rFonts w:asciiTheme="majorBidi" w:hAnsiTheme="majorBidi" w:cstheme="majorBidi"/>
          <w:b/>
          <w:bCs/>
        </w:rPr>
        <w:t>INFLAMMATION</w:t>
      </w:r>
    </w:p>
    <w:p w14:paraId="7923F450" w14:textId="5F0D0ED7"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Clinical and epidemiological research has revealed a strong correlation between the risk of CV events and markers of inflammation</w:t>
      </w:r>
      <w:r w:rsidR="001528BF" w:rsidRPr="0035321E">
        <w:rPr>
          <w:rFonts w:asciiTheme="majorBidi" w:hAnsiTheme="majorBidi" w:cstheme="majorBidi"/>
          <w:sz w:val="24"/>
          <w:szCs w:val="24"/>
        </w:rPr>
        <w:t xml:space="preserve"> in patients with CKD</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Cottone&lt;/Author&gt;&lt;Year&gt;2008&lt;/Year&gt;&lt;RecNum&gt;101&lt;/RecNum&gt;&lt;DisplayText&gt;[42]&lt;/DisplayText&gt;&lt;record&gt;&lt;rec-number&gt;101&lt;/rec-number&gt;&lt;foreign-keys&gt;&lt;key app="EN" db-id="rz95zea9std059ewtpuv2wx1rzzsv92rf0pd" timestamp="1689982225"&gt;101&lt;/key&gt;&lt;/foreign-keys&gt;&lt;ref-type name="Journal Article"&gt;17&lt;/ref-type&gt;&lt;contributors&gt;&lt;authors&gt;&lt;author&gt;Cottone, Santina&lt;/author&gt;&lt;author&gt;Lorito, Maria Carmela&lt;/author&gt;&lt;author&gt;Riccobene, Raffaella&lt;/author&gt;&lt;author&gt;Nardi, Emilio&lt;/author&gt;&lt;author&gt;Mule, Giuseppe&lt;/author&gt;&lt;author&gt;Buscemi, Silvio&lt;/author&gt;&lt;author&gt;Geraci, Calogero&lt;/author&gt;&lt;author&gt;Guarneri, Marco&lt;/author&gt;&lt;author&gt;Arsena, Rosalia&lt;/author&gt;&lt;author&gt;Cerasola, Giovanni&lt;/author&gt;&lt;/authors&gt;&lt;/contributors&gt;&lt;titles&gt;&lt;title&gt;Oxidative stress, inflammation and cardiovascular disease in chronic renal failure&lt;/title&gt;&lt;secondary-title&gt;Journal of nephrology&lt;/secondary-title&gt;&lt;/titles&gt;&lt;periodical&gt;&lt;full-title&gt;Journal of nephrology&lt;/full-title&gt;&lt;/periodical&gt;&lt;pages&gt;175-179&lt;/pages&gt;&lt;volume&gt;21&lt;/volume&gt;&lt;number&gt;2&lt;/number&gt;&lt;dates&gt;&lt;year&gt;2008&lt;/year&gt;&lt;/dates&gt;&lt;isbn&gt;1121-8428&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42]</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Traditional cardiovascular risk factors, such as HTN and hyperlipidemia, are linked to </w:t>
      </w:r>
      <w:r w:rsidR="001528BF" w:rsidRPr="0035321E">
        <w:rPr>
          <w:rFonts w:asciiTheme="majorBidi" w:hAnsiTheme="majorBidi" w:cstheme="majorBidi"/>
          <w:sz w:val="24"/>
          <w:szCs w:val="24"/>
        </w:rPr>
        <w:t>the</w:t>
      </w:r>
      <w:r w:rsidRPr="0035321E">
        <w:rPr>
          <w:rFonts w:asciiTheme="majorBidi" w:hAnsiTheme="majorBidi" w:cstheme="majorBidi"/>
          <w:sz w:val="24"/>
          <w:szCs w:val="24"/>
        </w:rPr>
        <w:t xml:space="preserve"> inflammatory process in </w:t>
      </w:r>
      <w:r w:rsidR="001528BF" w:rsidRPr="0035321E">
        <w:rPr>
          <w:rFonts w:asciiTheme="majorBidi" w:hAnsiTheme="majorBidi" w:cstheme="majorBidi"/>
          <w:sz w:val="24"/>
          <w:szCs w:val="24"/>
        </w:rPr>
        <w:t>p</w:t>
      </w:r>
      <w:r w:rsidRPr="0035321E">
        <w:rPr>
          <w:rFonts w:asciiTheme="majorBidi" w:hAnsiTheme="majorBidi" w:cstheme="majorBidi"/>
          <w:sz w:val="24"/>
          <w:szCs w:val="24"/>
        </w:rPr>
        <w:t xml:space="preserve">atients with CKD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Silverstein&lt;/Author&gt;&lt;Year&gt;2009&lt;/Year&gt;&lt;RecNum&gt;102&lt;/RecNum&gt;&lt;DisplayText&gt;[43]&lt;/DisplayText&gt;&lt;record&gt;&lt;rec-number&gt;102&lt;/rec-number&gt;&lt;foreign-keys&gt;&lt;key app="EN" db-id="rz95zea9std059ewtpuv2wx1rzzsv92rf0pd" timestamp="1689982430"&gt;102&lt;/key&gt;&lt;/foreign-keys&gt;&lt;ref-type name="Journal Article"&gt;17&lt;/ref-type&gt;&lt;contributors&gt;&lt;authors&gt;&lt;author&gt;Silverstein, Douglas M&lt;/author&gt;&lt;/authors&gt;&lt;/contributors&gt;&lt;titles&gt;&lt;title&gt;Inflammation in chronic kidney disease: role in the progression of renal and cardiovascular disease&lt;/title&gt;&lt;secondary-title&gt;Pediatric nephrology&lt;/secondary-title&gt;&lt;/titles&gt;&lt;periodical&gt;&lt;full-title&gt;Pediatric nephrology&lt;/full-title&gt;&lt;/periodical&gt;&lt;pages&gt;1445-1452&lt;/pages&gt;&lt;volume&gt;24&lt;/volume&gt;&lt;dates&gt;&lt;year&gt;2009&lt;/year&gt;&lt;/dates&gt;&lt;isbn&gt;0931-041X&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43]</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1528BF" w:rsidRPr="0035321E">
        <w:rPr>
          <w:rFonts w:asciiTheme="majorBidi" w:hAnsiTheme="majorBidi" w:cstheme="majorBidi"/>
          <w:sz w:val="24"/>
          <w:szCs w:val="24"/>
        </w:rPr>
        <w:t>Moreover, s</w:t>
      </w:r>
      <w:r w:rsidRPr="0035321E">
        <w:rPr>
          <w:rFonts w:asciiTheme="majorBidi" w:hAnsiTheme="majorBidi" w:cstheme="majorBidi"/>
          <w:sz w:val="24"/>
          <w:szCs w:val="24"/>
        </w:rPr>
        <w:t xml:space="preserve">everal factors contribute to inflammation in CKD, including post-translational alteration of lipoproteins, infection, uremia, oxidative stress, insulin resistance, and buildup of pro-inflammatory cytokines due to poor </w:t>
      </w:r>
      <w:r w:rsidR="001528BF" w:rsidRPr="0035321E">
        <w:rPr>
          <w:rFonts w:asciiTheme="majorBidi" w:hAnsiTheme="majorBidi" w:cstheme="majorBidi"/>
          <w:sz w:val="24"/>
          <w:szCs w:val="24"/>
        </w:rPr>
        <w:t xml:space="preserve">renal </w:t>
      </w:r>
      <w:r w:rsidRPr="0035321E">
        <w:rPr>
          <w:rFonts w:asciiTheme="majorBidi" w:hAnsiTheme="majorBidi" w:cstheme="majorBidi"/>
          <w:sz w:val="24"/>
          <w:szCs w:val="24"/>
        </w:rPr>
        <w:t xml:space="preserve">clearanc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Zoccali&lt;/Author&gt;&lt;Year&gt;2017&lt;/Year&gt;&lt;RecNum&gt;103&lt;/RecNum&gt;&lt;DisplayText&gt;[44]&lt;/DisplayText&gt;&lt;record&gt;&lt;rec-number&gt;103&lt;/rec-number&gt;&lt;foreign-keys&gt;&lt;key app="EN" db-id="rz95zea9std059ewtpuv2wx1rzzsv92rf0pd" timestamp="1689982495"&gt;103&lt;/key&gt;&lt;/foreign-keys&gt;&lt;ref-type name="Journal Article"&gt;17&lt;/ref-type&gt;&lt;contributors&gt;&lt;authors&gt;&lt;author&gt;Zoccali, Carmine&lt;/author&gt;&lt;author&gt;Vanholder, Raymond&lt;/author&gt;&lt;author&gt;Massy, Ziad A&lt;/author&gt;&lt;author&gt;Ortiz, Alberto&lt;/author&gt;&lt;author&gt;Sarafidis, Pantelis&lt;/author&gt;&lt;author&gt;Dekker, Friedo W&lt;/author&gt;&lt;author&gt;Fliser, Danilo&lt;/author&gt;&lt;author&gt;Fouque, Denis&lt;/author&gt;&lt;author&gt;Heine, Gunnar H&lt;/author&gt;&lt;author&gt;Jager, Kitty J&lt;/author&gt;&lt;/authors&gt;&lt;/contributors&gt;&lt;titles&gt;&lt;title&gt;The systemic nature of CKD&lt;/title&gt;&lt;secondary-title&gt;Nature Reviews Nephrology&lt;/secondary-title&gt;&lt;/titles&gt;&lt;periodical&gt;&lt;full-title&gt;Nature Reviews Nephrology&lt;/full-title&gt;&lt;/periodical&gt;&lt;pages&gt;344-358&lt;/pages&gt;&lt;volume&gt;13&lt;/volume&gt;&lt;number&gt;6&lt;/number&gt;&lt;dates&gt;&lt;year&gt;2017&lt;/year&gt;&lt;/dates&gt;&lt;isbn&gt;1759-5061&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44]</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1528BF" w:rsidRPr="0035321E">
        <w:rPr>
          <w:rFonts w:asciiTheme="majorBidi" w:hAnsiTheme="majorBidi" w:cstheme="majorBidi"/>
          <w:sz w:val="24"/>
          <w:szCs w:val="24"/>
        </w:rPr>
        <w:t xml:space="preserve">Additionally, severe intestinal edema from CKD can cause overhydration, which can lead to bacterial or endotoxin translocation and systemic inflammation </w:t>
      </w:r>
      <w:r w:rsidR="001528BF"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Pham&lt;/Author&gt;&lt;Year&gt;2010&lt;/Year&gt;&lt;RecNum&gt;109&lt;/RecNum&gt;&lt;DisplayText&gt;[45]&lt;/DisplayText&gt;&lt;record&gt;&lt;rec-number&gt;109&lt;/rec-number&gt;&lt;foreign-keys&gt;&lt;key app="EN" db-id="rz95zea9std059ewtpuv2wx1rzzsv92rf0pd" timestamp="1689982971"&gt;109&lt;/key&gt;&lt;/foreign-keys&gt;&lt;ref-type name="Conference Proceedings"&gt;10&lt;/ref-type&gt;&lt;contributors&gt;&lt;authors&gt;&lt;author&gt;Pham, Phuong‐Thu&lt;/author&gt;&lt;author&gt;Pham, Phuong‐Anh&lt;/author&gt;&lt;author&gt;Pham, Phuong‐Chi&lt;/author&gt;&lt;author&gt;Parikh, Sefali&lt;/author&gt;&lt;author&gt;Danovitch, Gabriel&lt;/author&gt;&lt;/authors&gt;&lt;/contributors&gt;&lt;titles&gt;&lt;title&gt;Evaluation of adult kidney transplant candidates&lt;/title&gt;&lt;secondary-title&gt;Seminars in dialysis&lt;/secondary-title&gt;&lt;/titles&gt;&lt;pages&gt;595-605&lt;/pages&gt;&lt;volume&gt;23&lt;/volume&gt;&lt;number&gt;6&lt;/number&gt;&lt;dates&gt;&lt;year&gt;2010&lt;/year&gt;&lt;/dates&gt;&lt;publisher&gt;Wiley Online Library&lt;/publisher&gt;&lt;isbn&gt;0894-0959&lt;/isbn&gt;&lt;urls&gt;&lt;/urls&gt;&lt;/record&gt;&lt;/Cite&gt;&lt;/EndNote&gt;</w:instrText>
      </w:r>
      <w:r w:rsidR="001528BF"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45]</w:t>
      </w:r>
      <w:r w:rsidR="001528BF" w:rsidRPr="0035321E">
        <w:rPr>
          <w:rFonts w:asciiTheme="majorBidi" w:hAnsiTheme="majorBidi" w:cstheme="majorBidi"/>
          <w:sz w:val="24"/>
          <w:szCs w:val="24"/>
        </w:rPr>
        <w:fldChar w:fldCharType="end"/>
      </w:r>
      <w:r w:rsidR="001528BF" w:rsidRPr="0035321E">
        <w:rPr>
          <w:rFonts w:asciiTheme="majorBidi" w:hAnsiTheme="majorBidi" w:cstheme="majorBidi"/>
          <w:sz w:val="24"/>
          <w:szCs w:val="24"/>
        </w:rPr>
        <w:t>. Indoxyl sulfate (IS) and p-</w:t>
      </w:r>
      <w:proofErr w:type="spellStart"/>
      <w:r w:rsidR="001528BF" w:rsidRPr="0035321E">
        <w:rPr>
          <w:rFonts w:asciiTheme="majorBidi" w:hAnsiTheme="majorBidi" w:cstheme="majorBidi"/>
          <w:sz w:val="24"/>
          <w:szCs w:val="24"/>
        </w:rPr>
        <w:t>cresyl</w:t>
      </w:r>
      <w:proofErr w:type="spellEnd"/>
      <w:r w:rsidR="001528BF" w:rsidRPr="0035321E">
        <w:rPr>
          <w:rFonts w:asciiTheme="majorBidi" w:hAnsiTheme="majorBidi" w:cstheme="majorBidi"/>
          <w:sz w:val="24"/>
          <w:szCs w:val="24"/>
        </w:rPr>
        <w:t xml:space="preserve"> sulfate, two protein-bound uremic toxins that are not eliminated by conventional dialysis, promote inflammation and OS, leading to damage to vascular endothelial cell injury </w:t>
      </w:r>
      <w:r w:rsidR="001528BF"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Ramezani&lt;/Author&gt;&lt;Year&gt;2014&lt;/Year&gt;&lt;RecNum&gt;111&lt;/RecNum&gt;&lt;DisplayText&gt;[46]&lt;/DisplayText&gt;&lt;record&gt;&lt;rec-number&gt;111&lt;/rec-number&gt;&lt;foreign-keys&gt;&lt;key app="EN" db-id="rz95zea9std059ewtpuv2wx1rzzsv92rf0pd" timestamp="1689983201"&gt;111&lt;/key&gt;&lt;/foreign-keys&gt;&lt;ref-type name="Journal Article"&gt;17&lt;/ref-type&gt;&lt;contributors&gt;&lt;authors&gt;&lt;author&gt;Ramezani, Ali&lt;/author&gt;&lt;author&gt;Raj, Dominic S&lt;/author&gt;&lt;/authors&gt;&lt;/contributors&gt;&lt;titles&gt;&lt;title&gt;The gut microbiome, kidney disease, and targeted interventions&lt;/title&gt;&lt;secondary-title&gt;Journal of the American Society of Nephrology: JASN&lt;/secondary-title&gt;&lt;/titles&gt;&lt;periodical&gt;&lt;full-title&gt;Journal of the American Society of Nephrology: JASN&lt;/full-title&gt;&lt;/periodical&gt;&lt;pages&gt;657&lt;/pages&gt;&lt;volume&gt;25&lt;/volume&gt;&lt;number&gt;4&lt;/number&gt;&lt;dates&gt;&lt;year&gt;2014&lt;/year&gt;&lt;/dates&gt;&lt;urls&gt;&lt;/urls&gt;&lt;/record&gt;&lt;/Cite&gt;&lt;/EndNote&gt;</w:instrText>
      </w:r>
      <w:r w:rsidR="001528BF"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46]</w:t>
      </w:r>
      <w:r w:rsidR="001528BF" w:rsidRPr="0035321E">
        <w:rPr>
          <w:rFonts w:asciiTheme="majorBidi" w:hAnsiTheme="majorBidi" w:cstheme="majorBidi"/>
          <w:sz w:val="24"/>
          <w:szCs w:val="24"/>
        </w:rPr>
        <w:fldChar w:fldCharType="end"/>
      </w:r>
      <w:r w:rsidR="001528BF" w:rsidRPr="0035321E">
        <w:rPr>
          <w:rFonts w:asciiTheme="majorBidi" w:hAnsiTheme="majorBidi" w:cstheme="majorBidi"/>
          <w:sz w:val="24"/>
          <w:szCs w:val="24"/>
        </w:rPr>
        <w:t xml:space="preserve">. </w:t>
      </w:r>
      <w:r w:rsidRPr="0035321E">
        <w:rPr>
          <w:rFonts w:asciiTheme="majorBidi" w:hAnsiTheme="majorBidi" w:cstheme="majorBidi"/>
          <w:sz w:val="24"/>
          <w:szCs w:val="24"/>
        </w:rPr>
        <w:t>C reactive protein (CRP) and cytokines like IL-6 and TNF-a levels in the plasma can be used to identify low-grade inflammation. In a long-term analysis, CRP, which was assessed at baseline during the Modification of Diet in Renal Disease (MDRD) research, was a reliable indicator of mortality from all causes and CVD</w:t>
      </w:r>
      <w:r w:rsidR="00340A14">
        <w:rPr>
          <w:rFonts w:asciiTheme="majorBidi" w:hAnsiTheme="majorBidi" w:cstheme="majorBidi"/>
          <w:sz w:val="24"/>
          <w:szCs w:val="24"/>
        </w:rPr>
        <w:t xml:space="preserve"> </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fldData xml:space="preserve">PEVuZE5vdGU+PENpdGU+PEF1dGhvcj5LdW1hcjwvQXV0aG9yPjxZZWFyPjIwMTg8L1llYXI+PFJl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</w:fldData>
        </w:fldChar>
      </w:r>
      <w:r w:rsidR="000617CA">
        <w:rPr>
          <w:rFonts w:asciiTheme="majorBidi" w:hAnsiTheme="majorBidi" w:cstheme="majorBidi"/>
          <w:sz w:val="24"/>
          <w:szCs w:val="24"/>
        </w:rPr>
        <w:instrText xml:space="preserve"> ADDIN EN.CITE </w:instrText>
      </w:r>
      <w:r w:rsidR="000617CA">
        <w:rPr>
          <w:rFonts w:asciiTheme="majorBidi" w:hAnsiTheme="majorBidi" w:cstheme="majorBidi"/>
          <w:sz w:val="24"/>
          <w:szCs w:val="24"/>
        </w:rPr>
        <w:fldChar w:fldCharType="begin">
          <w:fldData xml:space="preserve">PEVuZE5vdGU+PENpdGU+PEF1dGhvcj5LdW1hcjwvQXV0aG9yPjxZZWFyPjIwMTg8L1llYXI+PFJl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</w:fldData>
        </w:fldChar>
      </w:r>
      <w:r w:rsidR="000617CA">
        <w:rPr>
          <w:rFonts w:asciiTheme="majorBidi" w:hAnsiTheme="majorBidi" w:cstheme="majorBidi"/>
          <w:sz w:val="24"/>
          <w:szCs w:val="24"/>
        </w:rPr>
        <w:instrText xml:space="preserve"> ADDIN EN.CITE.DATA </w:instrText>
      </w:r>
      <w:r w:rsidR="000617CA">
        <w:rPr>
          <w:rFonts w:asciiTheme="majorBidi" w:hAnsiTheme="majorBidi" w:cstheme="majorBidi"/>
          <w:sz w:val="24"/>
          <w:szCs w:val="24"/>
        </w:rPr>
      </w:r>
      <w:r w:rsidR="000617CA">
        <w:rPr>
          <w:rFonts w:asciiTheme="majorBidi" w:hAnsiTheme="majorBidi" w:cstheme="majorBidi"/>
          <w:sz w:val="24"/>
          <w:szCs w:val="24"/>
        </w:rPr>
        <w:fldChar w:fldCharType="end"/>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47-49]</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In dialysis patients, the lower the CRP level, the lower the risk of mortality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Senjem&lt;/Author&gt;&lt;Year&gt;2005&lt;/Year&gt;&lt;RecNum&gt;107&lt;/RecNum&gt;&lt;DisplayText&gt;[50]&lt;/DisplayText&gt;&lt;record&gt;&lt;rec-number&gt;107&lt;/rec-number&gt;&lt;foreign-keys&gt;&lt;key app="EN" db-id="rz95zea9std059ewtpuv2wx1rzzsv92rf0pd" timestamp="1689982819"&gt;107&lt;/key&gt;&lt;/foreign-keys&gt;&lt;ref-type name="Journal Article"&gt;17&lt;/ref-type&gt;&lt;contributors&gt;&lt;authors&gt;&lt;author&gt;Senjem, Matthew L&lt;/author&gt;&lt;author&gt;Gunter, Jeffrey L&lt;/author&gt;&lt;author&gt;Shiung, Maria M&lt;/author&gt;&lt;author&gt;Petersen, Ronald C&lt;/author&gt;&lt;author&gt;Jack Jr, Clifford R&lt;/author&gt;&lt;/authors&gt;&lt;/contributors&gt;&lt;titles&gt;&lt;title&gt;Comparison of different methodological implementations of voxel-based morphometry in neurodegenerative disease&lt;/title&gt;&lt;secondary-title&gt;Neuroimage&lt;/secondary-title&gt;&lt;/titles&gt;&lt;periodical&gt;&lt;full-title&gt;Neuroimage&lt;/full-title&gt;&lt;/periodical&gt;&lt;pages&gt;600-608&lt;/pages&gt;&lt;volume&gt;26&lt;/volume&gt;&lt;number&gt;2&lt;/number&gt;&lt;dates&gt;&lt;year&gt;2005&lt;/year&gt;&lt;/dates&gt;&lt;isbn&gt;1053-8119&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50]</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73609EB7" w14:textId="77777777" w:rsidR="002F0FF2" w:rsidRPr="0035321E" w:rsidRDefault="002F0FF2" w:rsidP="00FA48A5">
      <w:pPr>
        <w:pStyle w:val="ListParagraph"/>
        <w:numPr>
          <w:ilvl w:val="0"/>
          <w:numId w:val="11"/>
        </w:numPr>
        <w:jc w:val="both"/>
        <w:rPr>
          <w:rFonts w:asciiTheme="majorBidi" w:hAnsiTheme="majorBidi" w:cstheme="majorBidi"/>
        </w:rPr>
      </w:pPr>
      <w:r w:rsidRPr="0035321E">
        <w:rPr>
          <w:rFonts w:asciiTheme="majorBidi" w:hAnsiTheme="majorBidi" w:cstheme="majorBidi"/>
          <w:b/>
          <w:bCs/>
        </w:rPr>
        <w:t>CELLULAR SENESCENCE</w:t>
      </w:r>
    </w:p>
    <w:p w14:paraId="44272EED" w14:textId="7D77A77B" w:rsidR="002F0FF2" w:rsidRPr="0035321E" w:rsidRDefault="00F36044"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Cellular senescence may play a crucial role in</w:t>
      </w:r>
      <w:r w:rsidR="002F0FF2" w:rsidRPr="0035321E">
        <w:rPr>
          <w:rFonts w:asciiTheme="majorBidi" w:hAnsiTheme="majorBidi" w:cstheme="majorBidi"/>
          <w:sz w:val="24"/>
          <w:szCs w:val="24"/>
        </w:rPr>
        <w:t xml:space="preserve"> EVA and VSMC osteogenesis and calcification</w:t>
      </w:r>
      <w:r w:rsidRPr="0035321E">
        <w:rPr>
          <w:rFonts w:asciiTheme="majorBidi" w:hAnsiTheme="majorBidi" w:cstheme="majorBidi"/>
          <w:sz w:val="24"/>
          <w:szCs w:val="24"/>
        </w:rPr>
        <w:t xml:space="preserve"> in CKD</w:t>
      </w:r>
      <w:r w:rsidR="002F0FF2"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Dai&lt;/Author&gt;&lt;Year&gt;2019&lt;/Year&gt;&lt;RecNum&gt;31&lt;/RecNum&gt;&lt;DisplayText&gt;[51]&lt;/DisplayText&gt;&lt;record&gt;&lt;rec-number&gt;31&lt;/rec-number&gt;&lt;foreign-keys&gt;&lt;key app="EN" db-id="rz95zea9std059ewtpuv2wx1rzzsv92rf0pd" timestamp="1689170311"&gt;31&lt;/key&gt;&lt;/foreign-keys&gt;&lt;ref-type name="Journal Article"&gt;17&lt;/ref-type&gt;&lt;contributors&gt;&lt;authors&gt;&lt;author&gt;Dai, Lu&lt;/author&gt;&lt;author&gt;Qureshi, Abdul Rashid&lt;/author&gt;&lt;author&gt;Witasp, Anna&lt;/author&gt;&lt;author&gt;Lindholm, Bengt&lt;/author&gt;&lt;author&gt;Stenvinkel, Peter&lt;/author&gt;&lt;/authors&gt;&lt;/contributors&gt;&lt;titles&gt;&lt;title&gt;Early vascular ageing and cellular senescence in chronic kidney disease&lt;/title&gt;&lt;secondary-title&gt;Computational and structural biotechnology journal&lt;/secondary-title&gt;&lt;/titles&gt;&lt;periodical&gt;&lt;full-title&gt;Computational and structural biotechnology journal&lt;/full-title&gt;&lt;/periodical&gt;&lt;pages&gt;721-729&lt;/pages&gt;&lt;volume&gt;17&lt;/volume&gt;&lt;dates&gt;&lt;year&gt;2019&lt;/year&gt;&lt;/dates&gt;&lt;isbn&gt;2001-0370&lt;/isbn&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51]</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Pr="0035321E">
        <w:rPr>
          <w:rFonts w:asciiTheme="majorBidi" w:hAnsiTheme="majorBidi" w:cstheme="majorBidi"/>
          <w:sz w:val="24"/>
          <w:szCs w:val="24"/>
        </w:rPr>
        <w:t xml:space="preserve">The accumulation and persistence of </w:t>
      </w:r>
      <w:r w:rsidR="002F0FF2" w:rsidRPr="0035321E">
        <w:rPr>
          <w:rFonts w:asciiTheme="majorBidi" w:hAnsiTheme="majorBidi" w:cstheme="majorBidi"/>
          <w:sz w:val="24"/>
          <w:szCs w:val="24"/>
        </w:rPr>
        <w:t xml:space="preserve">DNA damage is the primary factor causing cellular senescence. </w:t>
      </w:r>
      <w:r w:rsidR="00B55A86" w:rsidRPr="00B55A86">
        <w:rPr>
          <w:rFonts w:asciiTheme="majorBidi" w:hAnsiTheme="majorBidi" w:cstheme="majorBidi"/>
          <w:sz w:val="24"/>
          <w:szCs w:val="24"/>
        </w:rPr>
        <w:t xml:space="preserve">Senescent cells exhibit several pro-inflammatory and pro-fibrotic alterations in gene expression and cell metabolism while losing their ability to divide but maintaining their metabolic </w:t>
      </w:r>
      <w:r w:rsidR="00B55A86" w:rsidRPr="00B55A86">
        <w:rPr>
          <w:rFonts w:asciiTheme="majorBidi" w:hAnsiTheme="majorBidi" w:cstheme="majorBidi"/>
          <w:sz w:val="24"/>
          <w:szCs w:val="24"/>
        </w:rPr>
        <w:lastRenderedPageBreak/>
        <w:t>activity. The senescence-associated secretory phenotype (SASP) is the name given to this novel trait. Growth factors, cytokines, proteases, and chemokines are more abundantly expressed and secreted in SASPs</w:t>
      </w:r>
      <w:r w:rsidR="00B55A86">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Karthik&lt;/Author&gt;&lt;Year&gt;2014&lt;/Year&gt;&lt;RecNum&gt;35&lt;/RecNum&gt;&lt;DisplayText&gt;[52]&lt;/DisplayText&gt;&lt;record&gt;&lt;rec-number&gt;35&lt;/rec-number&gt;&lt;foreign-keys&gt;&lt;key app="EN" db-id="rz95zea9std059ewtpuv2wx1rzzsv92rf0pd" timestamp="1689170528"&gt;35&lt;/key&gt;&lt;/foreign-keys&gt;&lt;ref-type name="Journal Article"&gt;17&lt;/ref-type&gt;&lt;contributors&gt;&lt;authors&gt;&lt;author&gt;Karthik, L&lt;/author&gt;&lt;author&gt;Kumar, Gaurav&lt;/author&gt;&lt;author&gt;Keswani, Tarun&lt;/author&gt;&lt;author&gt;Bhattacharyya, Arindam&lt;/author&gt;&lt;author&gt;Chandar, S Sarath&lt;/author&gt;&lt;author&gt;Bhaskara Rao, KV&lt;/author&gt;&lt;/authors&gt;&lt;/contributors&gt;&lt;titles&gt;&lt;title&gt;Protease inhibitors from marine actinobacteria as a potential source for antimalarial compound&lt;/title&gt;&lt;secondary-title&gt;PloS one&lt;/secondary-title&gt;&lt;/titles&gt;&lt;periodical&gt;&lt;full-title&gt;PloS one&lt;/full-title&gt;&lt;/periodical&gt;&lt;pages&gt;e90972&lt;/pages&gt;&lt;volume&gt;9&lt;/volume&gt;&lt;number&gt;3&lt;/number&gt;&lt;dates&gt;&lt;year&gt;2014&lt;/year&gt;&lt;/dates&gt;&lt;isbn&gt;1932-6203&lt;/isbn&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52]</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00B55A86" w:rsidRPr="00B55A86">
        <w:rPr>
          <w:rFonts w:asciiTheme="majorBidi" w:hAnsiTheme="majorBidi" w:cstheme="majorBidi"/>
          <w:sz w:val="24"/>
          <w:szCs w:val="24"/>
        </w:rPr>
        <w:t>After an acute kidney injury, SASPs can help with tissue regeneration; however, long-term exposure to SASPs might promote sterile inflammation and speed up the development of CKD by encouraging renal fibrosis</w:t>
      </w:r>
      <w:r w:rsidR="008B6F71">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Sturmlechner&lt;/Author&gt;&lt;Year&gt;2017&lt;/Year&gt;&lt;RecNum&gt;36&lt;/RecNum&gt;&lt;DisplayText&gt;[53, 54]&lt;/DisplayText&gt;&lt;record&gt;&lt;rec-number&gt;36&lt;/rec-number&gt;&lt;foreign-keys&gt;&lt;key app="EN" db-id="rz95zea9std059ewtpuv2wx1rzzsv92rf0pd" timestamp="1689170586"&gt;36&lt;/key&gt;&lt;/foreign-keys&gt;&lt;ref-type name="Journal Article"&gt;17&lt;/ref-type&gt;&lt;contributors&gt;&lt;authors&gt;&lt;author&gt;Sturmlechner, Ines&lt;/author&gt;&lt;author&gt;Durik, Matej&lt;/author&gt;&lt;author&gt;Sieben, Cynthia J&lt;/author&gt;&lt;author&gt;Baker, Darren J&lt;/author&gt;&lt;author&gt;Van Deursen, Jan M&lt;/author&gt;&lt;/authors&gt;&lt;/contributors&gt;&lt;titles&gt;&lt;title&gt;Cellular senescence in renal ageing and disease&lt;/title&gt;&lt;secondary-title&gt;Nature Reviews Nephrology&lt;/secondary-title&gt;&lt;/titles&gt;&lt;periodical&gt;&lt;full-title&gt;Nature Reviews Nephrology&lt;/full-title&gt;&lt;/periodical&gt;&lt;pages&gt;77-89&lt;/pages&gt;&lt;volume&gt;13&lt;/volume&gt;&lt;number&gt;2&lt;/number&gt;&lt;dates&gt;&lt;year&gt;2017&lt;/year&gt;&lt;/dates&gt;&lt;isbn&gt;1759-5061&lt;/isbn&gt;&lt;urls&gt;&lt;/urls&gt;&lt;/record&gt;&lt;/Cite&gt;&lt;Cite&gt;&lt;Author&gt;Wang&lt;/Author&gt;&lt;Year&gt;2017&lt;/Year&gt;&lt;RecNum&gt;37&lt;/RecNum&gt;&lt;record&gt;&lt;rec-number&gt;37&lt;/rec-number&gt;&lt;foreign-keys&gt;&lt;key app="EN" db-id="rz95zea9std059ewtpuv2wx1rzzsv92rf0pd" timestamp="1689170629"&gt;37&lt;/key&gt;&lt;/foreign-keys&gt;&lt;ref-type name="Journal Article"&gt;17&lt;/ref-type&gt;&lt;contributors&gt;&lt;authors&gt;&lt;author&gt;Wang, Wen-Juan&lt;/author&gt;&lt;author&gt;Cai, Guang-Yan&lt;/author&gt;&lt;author&gt;Chen, Xiang-Mei&lt;/author&gt;&lt;/authors&gt;&lt;/contributors&gt;&lt;titles&gt;&lt;title&gt;Cellular senescence, senescence-associated secretory phenotype, and chronic kidney disease&lt;/title&gt;&lt;secondary-title&gt;Oncotarget&lt;/secondary-title&gt;&lt;/titles&gt;&lt;periodical&gt;&lt;full-title&gt;Oncotarget&lt;/full-title&gt;&lt;/periodical&gt;&lt;pages&gt;64520&lt;/pages&gt;&lt;volume&gt;8&lt;/volume&gt;&lt;number&gt;38&lt;/number&gt;&lt;dates&gt;&lt;year&gt;2017&lt;/year&gt;&lt;/dates&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53, 54]</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008B6F71">
        <w:rPr>
          <w:rFonts w:asciiTheme="majorBidi" w:hAnsiTheme="majorBidi" w:cstheme="majorBidi"/>
          <w:sz w:val="24"/>
          <w:szCs w:val="24"/>
        </w:rPr>
        <w:t>S</w:t>
      </w:r>
      <w:r w:rsidR="008B6F71" w:rsidRPr="008B6F71">
        <w:rPr>
          <w:rFonts w:asciiTheme="majorBidi" w:hAnsiTheme="majorBidi" w:cstheme="majorBidi"/>
          <w:sz w:val="24"/>
          <w:szCs w:val="24"/>
        </w:rPr>
        <w:t xml:space="preserve">enescence and </w:t>
      </w:r>
      <w:r w:rsidR="008B6F71">
        <w:rPr>
          <w:rFonts w:asciiTheme="majorBidi" w:hAnsiTheme="majorBidi" w:cstheme="majorBidi"/>
          <w:sz w:val="24"/>
          <w:szCs w:val="24"/>
        </w:rPr>
        <w:t>immune system dysfunction</w:t>
      </w:r>
      <w:r w:rsidR="008B6F71" w:rsidRPr="008B6F71">
        <w:rPr>
          <w:rFonts w:asciiTheme="majorBidi" w:hAnsiTheme="majorBidi" w:cstheme="majorBidi"/>
          <w:sz w:val="24"/>
          <w:szCs w:val="24"/>
        </w:rPr>
        <w:t xml:space="preserve"> are two terms that are jointly referred to as </w:t>
      </w:r>
      <w:proofErr w:type="spellStart"/>
      <w:r w:rsidR="008B6F71" w:rsidRPr="008B6F71">
        <w:rPr>
          <w:rFonts w:asciiTheme="majorBidi" w:hAnsiTheme="majorBidi" w:cstheme="majorBidi"/>
          <w:sz w:val="24"/>
          <w:szCs w:val="24"/>
        </w:rPr>
        <w:t>immunosenescence</w:t>
      </w:r>
      <w:proofErr w:type="spellEnd"/>
      <w:r w:rsidR="008B6F71">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Santoro&lt;/Author&gt;&lt;Year&gt;2021&lt;/Year&gt;&lt;RecNum&gt;38&lt;/RecNum&gt;&lt;DisplayText&gt;[55]&lt;/DisplayText&gt;&lt;record&gt;&lt;rec-number&gt;38&lt;/rec-number&gt;&lt;foreign-keys&gt;&lt;key app="EN" db-id="rz95zea9std059ewtpuv2wx1rzzsv92rf0pd" timestamp="1689170657"&gt;38&lt;/key&gt;&lt;/foreign-keys&gt;&lt;ref-type name="Journal Article"&gt;17&lt;/ref-type&gt;&lt;contributors&gt;&lt;authors&gt;&lt;author&gt;Santoro, Aurelia&lt;/author&gt;&lt;author&gt;Bientinesi, Elisa&lt;/author&gt;&lt;author&gt;Monti, Daniela&lt;/author&gt;&lt;/authors&gt;&lt;/contributors&gt;&lt;titles&gt;&lt;title&gt;Immunosenescence and inflammaging in the aging process: age-related diseases or longevity?&lt;/title&gt;&lt;secondary-title&gt;Ageing Research Reviews&lt;/secondary-title&gt;&lt;/titles&gt;&lt;periodical&gt;&lt;full-title&gt;Ageing Research Reviews&lt;/full-title&gt;&lt;/periodical&gt;&lt;pages&gt;101422&lt;/pages&gt;&lt;volume&gt;71&lt;/volume&gt;&lt;dates&gt;&lt;year&gt;2021&lt;/year&gt;&lt;/dates&gt;&lt;isbn&gt;1568-1637&lt;/isbn&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55]</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008B6F71" w:rsidRPr="008B6F71">
        <w:rPr>
          <w:rFonts w:asciiTheme="majorBidi" w:hAnsiTheme="majorBidi" w:cstheme="majorBidi"/>
          <w:sz w:val="24"/>
          <w:szCs w:val="24"/>
        </w:rPr>
        <w:t xml:space="preserve">Because </w:t>
      </w:r>
      <w:proofErr w:type="spellStart"/>
      <w:r w:rsidR="008B6F71" w:rsidRPr="008B6F71">
        <w:rPr>
          <w:rFonts w:asciiTheme="majorBidi" w:hAnsiTheme="majorBidi" w:cstheme="majorBidi"/>
          <w:sz w:val="24"/>
          <w:szCs w:val="24"/>
        </w:rPr>
        <w:t>immunosenescence</w:t>
      </w:r>
      <w:proofErr w:type="spellEnd"/>
      <w:r w:rsidR="008B6F71" w:rsidRPr="008B6F71">
        <w:rPr>
          <w:rFonts w:asciiTheme="majorBidi" w:hAnsiTheme="majorBidi" w:cstheme="majorBidi"/>
          <w:sz w:val="24"/>
          <w:szCs w:val="24"/>
        </w:rPr>
        <w:t xml:space="preserve"> is linked to low-grade sterile inflammation and diminished cellular defenses against infections and vaccinations, it is </w:t>
      </w:r>
      <w:r w:rsidR="008B6F71">
        <w:rPr>
          <w:rFonts w:asciiTheme="majorBidi" w:hAnsiTheme="majorBidi" w:cstheme="majorBidi"/>
          <w:sz w:val="24"/>
          <w:szCs w:val="24"/>
        </w:rPr>
        <w:t>considered</w:t>
      </w:r>
      <w:r w:rsidR="008B6F71" w:rsidRPr="008B6F71">
        <w:rPr>
          <w:rFonts w:asciiTheme="majorBidi" w:hAnsiTheme="majorBidi" w:cstheme="majorBidi"/>
          <w:sz w:val="24"/>
          <w:szCs w:val="24"/>
        </w:rPr>
        <w:t xml:space="preserve"> as hazardous</w:t>
      </w:r>
      <w:r w:rsidR="008B6F71">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Pawelec&lt;/Author&gt;&lt;Year&gt;2018&lt;/Year&gt;&lt;RecNum&gt;39&lt;/RecNum&gt;&lt;DisplayText&gt;[56]&lt;/DisplayText&gt;&lt;record&gt;&lt;rec-number&gt;39&lt;/rec-number&gt;&lt;foreign-keys&gt;&lt;key app="EN" db-id="rz95zea9std059ewtpuv2wx1rzzsv92rf0pd" timestamp="1689170690"&gt;39&lt;/key&gt;&lt;/foreign-keys&gt;&lt;ref-type name="Journal Article"&gt;17&lt;/ref-type&gt;&lt;contributors&gt;&lt;authors&gt;&lt;author&gt;Pawelec, Graham&lt;/author&gt;&lt;/authors&gt;&lt;/contributors&gt;&lt;titles&gt;&lt;title&gt;Age and immunity: what is “immunosenescence”?&lt;/title&gt;&lt;secondary-title&gt;Experimental gerontology&lt;/secondary-title&gt;&lt;/titles&gt;&lt;periodical&gt;&lt;full-title&gt;Experimental gerontology&lt;/full-title&gt;&lt;/periodical&gt;&lt;pages&gt;4-9&lt;/pages&gt;&lt;volume&gt;105&lt;/volume&gt;&lt;dates&gt;&lt;year&gt;2018&lt;/year&gt;&lt;/dates&gt;&lt;isbn&gt;0531-5565&lt;/isbn&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56]</w:t>
      </w:r>
      <w:r w:rsidR="002F0FF2" w:rsidRPr="0035321E">
        <w:rPr>
          <w:rFonts w:asciiTheme="majorBidi" w:hAnsiTheme="majorBidi" w:cstheme="majorBidi"/>
          <w:sz w:val="24"/>
          <w:szCs w:val="24"/>
        </w:rPr>
        <w:fldChar w:fldCharType="end"/>
      </w:r>
      <w:r w:rsidR="00C52067"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t xml:space="preserve">BMP-2 and OPG, which are essential molecules in modulating calcification processes, were found to be secreted by aging VSMCs and may have activated osteogenic differentiation. This suggests a direct relationship between senescence and VC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Liu&lt;/Author&gt;&lt;Year&gt;2013&lt;/Year&gt;&lt;RecNum&gt;34&lt;/RecNum&gt;&lt;DisplayText&gt;[57]&lt;/DisplayText&gt;&lt;record&gt;&lt;rec-number&gt;34&lt;/rec-number&gt;&lt;foreign-keys&gt;&lt;key app="EN" db-id="rz95zea9std059ewtpuv2wx1rzzsv92rf0pd" timestamp="1689170476"&gt;34&lt;/key&gt;&lt;/foreign-keys&gt;&lt;ref-type name="Journal Article"&gt;17&lt;/ref-type&gt;&lt;contributors&gt;&lt;authors&gt;&lt;author&gt;Liu, Yiwen&lt;/author&gt;&lt;author&gt;Drozdov, Ignat&lt;/author&gt;&lt;author&gt;Shroff, Rukshana&lt;/author&gt;&lt;author&gt;Beltran, Leilani E&lt;/author&gt;&lt;author&gt;Shanahan, Catherine M&lt;/author&gt;&lt;/authors&gt;&lt;/contributors&gt;&lt;titles&gt;&lt;title&gt;Prelamin A accelerates vascular calcification via activation of the DNA damage response and senescence-associated secretory phenotype in vascular smooth muscle cells&lt;/title&gt;&lt;secondary-title&gt;Circulation research&lt;/secondary-title&gt;&lt;/titles&gt;&lt;periodical&gt;&lt;full-title&gt;Circulation research&lt;/full-title&gt;&lt;/periodical&gt;&lt;pages&gt;e99-e109&lt;/pages&gt;&lt;volume&gt;112&lt;/volume&gt;&lt;number&gt;10&lt;/number&gt;&lt;dates&gt;&lt;year&gt;2013&lt;/year&gt;&lt;/dates&gt;&lt;isbn&gt;0009-7330&lt;/isbn&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57]</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w:t>
      </w:r>
    </w:p>
    <w:p w14:paraId="2E4024CC" w14:textId="77777777" w:rsidR="002F0FF2" w:rsidRPr="0035321E" w:rsidRDefault="002F0FF2" w:rsidP="00FA48A5">
      <w:pPr>
        <w:spacing w:line="240" w:lineRule="auto"/>
        <w:jc w:val="both"/>
        <w:rPr>
          <w:rFonts w:asciiTheme="majorBidi" w:hAnsiTheme="majorBidi" w:cstheme="majorBidi"/>
          <w:b/>
          <w:bCs/>
          <w:sz w:val="24"/>
          <w:szCs w:val="24"/>
          <w:u w:val="single"/>
        </w:rPr>
      </w:pPr>
      <w:r w:rsidRPr="0035321E">
        <w:rPr>
          <w:rFonts w:asciiTheme="majorBidi" w:hAnsiTheme="majorBidi" w:cstheme="majorBidi"/>
          <w:b/>
          <w:bCs/>
          <w:sz w:val="24"/>
          <w:szCs w:val="24"/>
          <w:u w:val="single"/>
        </w:rPr>
        <w:t xml:space="preserve">TRADITIONAL RISK FACTOR </w:t>
      </w:r>
    </w:p>
    <w:p w14:paraId="6CA50A29" w14:textId="77777777" w:rsidR="00EE200D" w:rsidRPr="0035321E" w:rsidRDefault="00932D91"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In addition to the non-traditional risk factors, patients with CKD have many traditional risk factors which predispose to early vascular aging among these patients. </w:t>
      </w:r>
    </w:p>
    <w:p w14:paraId="532E2754" w14:textId="1DC227E7" w:rsidR="00932D91" w:rsidRPr="0035321E" w:rsidRDefault="002F0FF2" w:rsidP="00FA48A5">
      <w:pPr>
        <w:spacing w:line="240" w:lineRule="auto"/>
        <w:jc w:val="both"/>
        <w:rPr>
          <w:rFonts w:asciiTheme="majorBidi" w:hAnsiTheme="majorBidi" w:cstheme="majorBidi"/>
          <w:sz w:val="24"/>
          <w:szCs w:val="24"/>
        </w:rPr>
      </w:pPr>
      <w:r w:rsidRPr="000617CA">
        <w:rPr>
          <w:rFonts w:asciiTheme="majorBidi" w:hAnsiTheme="majorBidi" w:cstheme="majorBidi"/>
          <w:color w:val="FF0000"/>
          <w:sz w:val="24"/>
          <w:szCs w:val="24"/>
        </w:rPr>
        <w:t>Diabetes mellitus</w:t>
      </w:r>
      <w:r w:rsidR="005F1359" w:rsidRPr="000617CA">
        <w:rPr>
          <w:rFonts w:asciiTheme="majorBidi" w:hAnsiTheme="majorBidi" w:cstheme="majorBidi"/>
          <w:color w:val="FF0000"/>
          <w:sz w:val="24"/>
          <w:szCs w:val="24"/>
        </w:rPr>
        <w:t xml:space="preserve"> (DM)</w:t>
      </w:r>
      <w:r w:rsidRPr="000617CA">
        <w:rPr>
          <w:rFonts w:asciiTheme="majorBidi" w:hAnsiTheme="majorBidi" w:cstheme="majorBidi"/>
          <w:color w:val="FF0000"/>
          <w:sz w:val="24"/>
          <w:szCs w:val="24"/>
        </w:rPr>
        <w:t xml:space="preserve"> and hypertension</w:t>
      </w:r>
      <w:r w:rsidR="005F1359" w:rsidRPr="000617CA">
        <w:rPr>
          <w:rFonts w:asciiTheme="majorBidi" w:hAnsiTheme="majorBidi" w:cstheme="majorBidi"/>
          <w:color w:val="FF0000"/>
          <w:sz w:val="24"/>
          <w:szCs w:val="24"/>
        </w:rPr>
        <w:t xml:space="preserve"> (HTN)</w:t>
      </w:r>
      <w:r w:rsidRPr="000617CA">
        <w:rPr>
          <w:rFonts w:asciiTheme="majorBidi" w:hAnsiTheme="majorBidi" w:cstheme="majorBidi"/>
          <w:color w:val="FF0000"/>
          <w:sz w:val="24"/>
          <w:szCs w:val="24"/>
        </w:rPr>
        <w:t xml:space="preserve"> </w:t>
      </w:r>
      <w:r w:rsidRPr="0035321E">
        <w:rPr>
          <w:rFonts w:asciiTheme="majorBidi" w:hAnsiTheme="majorBidi" w:cstheme="majorBidi"/>
          <w:sz w:val="24"/>
          <w:szCs w:val="24"/>
        </w:rPr>
        <w:t xml:space="preserve">are the two main causes of CKD worldwid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Kanno&lt;/Author&gt;&lt;Year&gt;2008&lt;/Year&gt;&lt;RecNum&gt;66&lt;/RecNum&gt;&lt;DisplayText&gt;[58]&lt;/DisplayText&gt;&lt;record&gt;&lt;rec-number&gt;66&lt;/rec-number&gt;&lt;foreign-keys&gt;&lt;key app="EN" db-id="rz95zea9std059ewtpuv2wx1rzzsv92rf0pd" timestamp="1689878519"&gt;66&lt;/key&gt;&lt;/foreign-keys&gt;&lt;ref-type name="Journal Article"&gt;17&lt;/ref-type&gt;&lt;contributors&gt;&lt;authors&gt;&lt;author&gt;Kanno, Yosuke&lt;/author&gt;&lt;author&gt;Into, Takeshi&lt;/author&gt;&lt;author&gt;Lowenstein, Charles J&lt;/author&gt;&lt;author&gt;Matsushita, Kenji&lt;/author&gt;&lt;/authors&gt;&lt;/contributors&gt;&lt;titles&gt;&lt;title&gt;Nitric oxide regulates vascular calcification by interfering with TGF-β signalling&lt;/title&gt;&lt;secondary-title&gt;Cardiovascular research&lt;/secondary-title&gt;&lt;/titles&gt;&lt;periodical&gt;&lt;full-title&gt;Cardiovascular research&lt;/full-title&gt;&lt;/periodical&gt;&lt;pages&gt;221-230&lt;/pages&gt;&lt;volume&gt;77&lt;/volume&gt;&lt;number&gt;1&lt;/number&gt;&lt;dates&gt;&lt;year&gt;2008&lt;/year&gt;&lt;/dates&gt;&lt;isbn&gt;1755-3245&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58]</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and they are also major risk factors in CVD progression. </w:t>
      </w:r>
    </w:p>
    <w:p w14:paraId="6DD072C2" w14:textId="16C16781" w:rsidR="002F0FF2" w:rsidRPr="0035321E" w:rsidRDefault="00932D91"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The kidney has a significant role in regulating blood pressure, and HTN can predict the presence of underlying kidney disease. Inadequately managed hypertension can lead to a rapid decline in kidney function, eventually resulting in ESKD. This could lead to a vicious cycl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Zaragoza&lt;/Author&gt;&lt;Year&gt;2006&lt;/Year&gt;&lt;RecNum&gt;71&lt;/RecNum&gt;&lt;DisplayText&gt;[59]&lt;/DisplayText&gt;&lt;record&gt;&lt;rec-number&gt;71&lt;/rec-number&gt;&lt;foreign-keys&gt;&lt;key app="EN" db-id="rz95zea9std059ewtpuv2wx1rzzsv92rf0pd" timestamp="1689879348"&gt;71&lt;/key&gt;&lt;/foreign-keys&gt;&lt;ref-type name="Journal Article"&gt;17&lt;/ref-type&gt;&lt;contributors&gt;&lt;authors&gt;&lt;author&gt;Zaragoza, Carlos&lt;/author&gt;&lt;author&gt;López-Rivera, Esther&lt;/author&gt;&lt;author&gt;García-Rama, Concepción&lt;/author&gt;&lt;author&gt;Saura, Marta&lt;/author&gt;&lt;author&gt;Martínez-Ruíz, Antonio&lt;/author&gt;&lt;author&gt;Lizarbe, Tania R&lt;/author&gt;&lt;author&gt;Martín-de-Lara, Fernando&lt;/author&gt;&lt;author&gt;Lamas, Santiago&lt;/author&gt;&lt;/authors&gt;&lt;/contributors&gt;&lt;titles&gt;&lt;title&gt;Cbfa-1 mediates nitric oxide regulation of MMP-13 in osteoblasts&lt;/title&gt;&lt;secondary-title&gt;Journal of cell science&lt;/secondary-title&gt;&lt;/titles&gt;&lt;periodical&gt;&lt;full-title&gt;Journal of cell science&lt;/full-title&gt;&lt;/periodical&gt;&lt;pages&gt;1896-1902&lt;/pages&gt;&lt;volume&gt;119&lt;/volume&gt;&lt;number&gt;9&lt;/number&gt;&lt;dates&gt;&lt;year&gt;2006&lt;/year&gt;&lt;/dates&gt;&lt;isbn&gt;1477-9137&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59]</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t>CKD leads to the development of HTN by various causes, among them</w:t>
      </w:r>
      <w:r w:rsidR="008B6F71">
        <w:rPr>
          <w:rFonts w:asciiTheme="majorBidi" w:hAnsiTheme="majorBidi" w:cstheme="majorBidi"/>
          <w:sz w:val="24"/>
          <w:szCs w:val="24"/>
        </w:rPr>
        <w:t xml:space="preserve"> </w:t>
      </w:r>
      <w:r w:rsidR="008B6F71" w:rsidRPr="0035321E">
        <w:rPr>
          <w:rFonts w:asciiTheme="majorBidi" w:hAnsiTheme="majorBidi" w:cstheme="majorBidi"/>
          <w:sz w:val="24"/>
          <w:szCs w:val="24"/>
        </w:rPr>
        <w:t>sympathetic nervous system</w:t>
      </w:r>
      <w:r w:rsidR="008B6F71">
        <w:rPr>
          <w:rFonts w:asciiTheme="majorBidi" w:hAnsiTheme="majorBidi" w:cstheme="majorBidi"/>
          <w:sz w:val="24"/>
          <w:szCs w:val="24"/>
        </w:rPr>
        <w:t>,</w:t>
      </w:r>
      <w:r w:rsidR="002F0FF2" w:rsidRPr="0035321E">
        <w:rPr>
          <w:rFonts w:asciiTheme="majorBidi" w:hAnsiTheme="majorBidi" w:cstheme="majorBidi"/>
          <w:sz w:val="24"/>
          <w:szCs w:val="24"/>
        </w:rPr>
        <w:t xml:space="preserve"> sodium retention, and activation of the renin–angiotensin–aldosterone system (RAAS) </w:t>
      </w:r>
      <w:r w:rsidR="002F0FF2" w:rsidRPr="0035321E">
        <w:rPr>
          <w:rFonts w:asciiTheme="majorBidi" w:hAnsiTheme="majorBidi" w:cstheme="majorBidi"/>
          <w:sz w:val="24"/>
          <w:szCs w:val="24"/>
        </w:rPr>
        <w:fldChar w:fldCharType="begin">
          <w:fldData xml:space="preserve">PEVuZE5vdGU+PENpdGU+PEF1dGhvcj5DYW88L0F1dGhvcj48WWVhcj4yMDEzPC9ZZWFyPjxSZWNO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</w:fldData>
        </w:fldChar>
      </w:r>
      <w:r w:rsidR="000617CA">
        <w:rPr>
          <w:rFonts w:asciiTheme="majorBidi" w:hAnsiTheme="majorBidi" w:cstheme="majorBidi"/>
          <w:sz w:val="24"/>
          <w:szCs w:val="24"/>
        </w:rPr>
        <w:instrText xml:space="preserve"> ADDIN EN.CITE </w:instrText>
      </w:r>
      <w:r w:rsidR="000617CA">
        <w:rPr>
          <w:rFonts w:asciiTheme="majorBidi" w:hAnsiTheme="majorBidi" w:cstheme="majorBidi"/>
          <w:sz w:val="24"/>
          <w:szCs w:val="24"/>
        </w:rPr>
        <w:fldChar w:fldCharType="begin">
          <w:fldData xml:space="preserve">PEVuZE5vdGU+PENpdGU+PEF1dGhvcj5DYW88L0F1dGhvcj48WWVhcj4yMDEzPC9ZZWFyPjxSZWNO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</w:fldData>
        </w:fldChar>
      </w:r>
      <w:r w:rsidR="000617CA">
        <w:rPr>
          <w:rFonts w:asciiTheme="majorBidi" w:hAnsiTheme="majorBidi" w:cstheme="majorBidi"/>
          <w:sz w:val="24"/>
          <w:szCs w:val="24"/>
        </w:rPr>
        <w:instrText xml:space="preserve"> ADDIN EN.CITE.DATA </w:instrText>
      </w:r>
      <w:r w:rsidR="000617CA">
        <w:rPr>
          <w:rFonts w:asciiTheme="majorBidi" w:hAnsiTheme="majorBidi" w:cstheme="majorBidi"/>
          <w:sz w:val="24"/>
          <w:szCs w:val="24"/>
        </w:rPr>
      </w:r>
      <w:r w:rsidR="000617CA">
        <w:rPr>
          <w:rFonts w:asciiTheme="majorBidi" w:hAnsiTheme="majorBidi" w:cstheme="majorBidi"/>
          <w:sz w:val="24"/>
          <w:szCs w:val="24"/>
        </w:rPr>
        <w:fldChar w:fldCharType="end"/>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60-63]</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Pr="0035321E">
        <w:rPr>
          <w:rFonts w:asciiTheme="majorBidi" w:hAnsiTheme="majorBidi" w:cstheme="majorBidi"/>
          <w:sz w:val="24"/>
          <w:szCs w:val="24"/>
        </w:rPr>
        <w:t xml:space="preserve">HTN can both cause CKD and serve as a clinical indicator of the disease. </w:t>
      </w:r>
      <w:r w:rsidR="002F0FF2" w:rsidRPr="0035321E">
        <w:rPr>
          <w:rFonts w:asciiTheme="majorBidi" w:hAnsiTheme="majorBidi" w:cstheme="majorBidi"/>
          <w:sz w:val="24"/>
          <w:szCs w:val="24"/>
        </w:rPr>
        <w:t xml:space="preserve">According to USRDS 2020, 72% of patients with CKD have hypertension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Wei&lt;/Author&gt;&lt;Year&gt;2013&lt;/Year&gt;&lt;RecNum&gt;73&lt;/RecNum&gt;&lt;DisplayText&gt;[64]&lt;/DisplayText&gt;&lt;record&gt;&lt;rec-number&gt;73&lt;/rec-number&gt;&lt;foreign-keys&gt;&lt;key app="EN" db-id="rz95zea9std059ewtpuv2wx1rzzsv92rf0pd" timestamp="1689879950"&gt;73&lt;/key&gt;&lt;/foreign-keys&gt;&lt;ref-type name="Journal Article"&gt;17&lt;/ref-type&gt;&lt;contributors&gt;&lt;authors&gt;&lt;author&gt;Wei, Qin&lt;/author&gt;&lt;author&gt;Ren, Xiaomei&lt;/author&gt;&lt;author&gt;Jiang, Yibo&lt;/author&gt;&lt;author&gt;Jin, Hong&lt;/author&gt;&lt;author&gt;Liu, Naifeng&lt;/author&gt;&lt;author&gt;Li, Jie&lt;/author&gt;&lt;/authors&gt;&lt;/contributors&gt;&lt;titles&gt;&lt;title&gt;Advanced glycation end products accelerate rat vascular calcification through RAGE/oxidative stress&lt;/title&gt;&lt;secondary-title&gt;BMC cardiovascular disorders&lt;/secondary-title&gt;&lt;/titles&gt;&lt;periodical&gt;&lt;full-title&gt;BMC cardiovascular disorders&lt;/full-title&gt;&lt;/periodical&gt;&lt;pages&gt;1-10&lt;/pages&gt;&lt;volume&gt;13&lt;/volume&gt;&lt;dates&gt;&lt;year&gt;2013&lt;/year&gt;&lt;/dates&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64]</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p>
    <w:p w14:paraId="61E39D0F" w14:textId="46B5A348"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There is </w:t>
      </w:r>
      <w:r w:rsidR="00932D91" w:rsidRPr="0035321E">
        <w:rPr>
          <w:rFonts w:asciiTheme="majorBidi" w:hAnsiTheme="majorBidi" w:cstheme="majorBidi"/>
          <w:sz w:val="24"/>
          <w:szCs w:val="24"/>
        </w:rPr>
        <w:t>strong evidence</w:t>
      </w:r>
      <w:r w:rsidRPr="0035321E">
        <w:rPr>
          <w:rFonts w:asciiTheme="majorBidi" w:hAnsiTheme="majorBidi" w:cstheme="majorBidi"/>
          <w:sz w:val="24"/>
          <w:szCs w:val="24"/>
        </w:rPr>
        <w:t xml:space="preserve"> </w:t>
      </w:r>
      <w:r w:rsidR="00932D91" w:rsidRPr="0035321E">
        <w:rPr>
          <w:rFonts w:asciiTheme="majorBidi" w:hAnsiTheme="majorBidi" w:cstheme="majorBidi"/>
          <w:sz w:val="24"/>
          <w:szCs w:val="24"/>
        </w:rPr>
        <w:t>of</w:t>
      </w:r>
      <w:r w:rsidRPr="0035321E">
        <w:rPr>
          <w:rFonts w:asciiTheme="majorBidi" w:hAnsiTheme="majorBidi" w:cstheme="majorBidi"/>
          <w:sz w:val="24"/>
          <w:szCs w:val="24"/>
        </w:rPr>
        <w:t xml:space="preserve"> the link between CVD and hypertension in patients with CKD. </w:t>
      </w:r>
      <w:r w:rsidR="00932D91" w:rsidRPr="0035321E">
        <w:rPr>
          <w:rFonts w:asciiTheme="majorBidi" w:hAnsiTheme="majorBidi" w:cstheme="majorBidi"/>
          <w:sz w:val="24"/>
          <w:szCs w:val="24"/>
        </w:rPr>
        <w:t>P</w:t>
      </w:r>
      <w:r w:rsidRPr="0035321E">
        <w:rPr>
          <w:rFonts w:asciiTheme="majorBidi" w:hAnsiTheme="majorBidi" w:cstheme="majorBidi"/>
          <w:sz w:val="24"/>
          <w:szCs w:val="24"/>
        </w:rPr>
        <w:t xml:space="preserve">atients with CKD who have hypertension had a 68% higher chance of developing </w:t>
      </w:r>
      <w:r w:rsidR="00932D91" w:rsidRPr="0035321E">
        <w:rPr>
          <w:rFonts w:asciiTheme="majorBidi" w:hAnsiTheme="majorBidi" w:cstheme="majorBidi"/>
          <w:sz w:val="24"/>
          <w:szCs w:val="24"/>
        </w:rPr>
        <w:t>CVD</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Xie&lt;/Author&gt;&lt;Year&gt;2016&lt;/Year&gt;&lt;RecNum&gt;130&lt;/RecNum&gt;&lt;DisplayText&gt;[65]&lt;/DisplayText&gt;&lt;record&gt;&lt;rec-number&gt;130&lt;/rec-number&gt;&lt;foreign-keys&gt;&lt;key app="EN" db-id="rz95zea9std059ewtpuv2wx1rzzsv92rf0pd" timestamp="1690234974"&gt;130&lt;/key&gt;&lt;/foreign-keys&gt;&lt;ref-type name="Journal Article"&gt;17&lt;/ref-type&gt;&lt;contributors&gt;&lt;authors&gt;&lt;author&gt;Xie, Xinfang&lt;/author&gt;&lt;author&gt;Liu, Youxia&lt;/author&gt;&lt;author&gt;Perkovic, Vlado&lt;/author&gt;&lt;author&gt;Li, Xiangling&lt;/author&gt;&lt;author&gt;Ninomiya, Toshiharu&lt;/author&gt;&lt;author&gt;Hou, Wanyin&lt;/author&gt;&lt;author&gt;Zhao, Na&lt;/author&gt;&lt;author&gt;Liu, Lijun&lt;/author&gt;&lt;author&gt;Lv, Jicheng&lt;/author&gt;&lt;author&gt;Zhang, Hong&lt;/author&gt;&lt;/authors&gt;&lt;/contributors&gt;&lt;titles&gt;&lt;title&gt;Renin-angiotensin system inhibitors and kidney and cardiovascular outcomes in patients with CKD: a Bayesian network meta-analysis of randomized clinical trials&lt;/title&gt;&lt;secondary-title&gt;American Journal of Kidney Diseases&lt;/secondary-title&gt;&lt;/titles&gt;&lt;periodical&gt;&lt;full-title&gt;American Journal of Kidney Diseases&lt;/full-title&gt;&lt;/periodical&gt;&lt;pages&gt;728-741&lt;/pages&gt;&lt;volume&gt;67&lt;/volume&gt;&lt;number&gt;5&lt;/number&gt;&lt;dates&gt;&lt;year&gt;2016&lt;/year&gt;&lt;/dates&gt;&lt;isbn&gt;0272-6386&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65]</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The link between hypertension and CVD in patients with CKD has been explained by several different mechanisms</w:t>
      </w:r>
      <w:r w:rsidR="00932D91" w:rsidRPr="0035321E">
        <w:rPr>
          <w:rFonts w:asciiTheme="majorBidi" w:hAnsiTheme="majorBidi" w:cstheme="majorBidi"/>
          <w:sz w:val="24"/>
          <w:szCs w:val="24"/>
        </w:rPr>
        <w:t xml:space="preserve"> include </w:t>
      </w:r>
      <w:r w:rsidRPr="0035321E">
        <w:rPr>
          <w:rFonts w:asciiTheme="majorBidi" w:hAnsiTheme="majorBidi" w:cstheme="majorBidi"/>
          <w:sz w:val="24"/>
          <w:szCs w:val="24"/>
        </w:rPr>
        <w:t>changes in RAAS, oxidative stress, inflammation, and endothelial dysfunction</w:t>
      </w:r>
      <w:r w:rsidR="00932D91"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Phan&lt;/Author&gt;&lt;Year&gt;2014&lt;/Year&gt;&lt;RecNum&gt;131&lt;/RecNum&gt;&lt;DisplayText&gt;[66]&lt;/DisplayText&gt;&lt;record&gt;&lt;rec-number&gt;131&lt;/rec-number&gt;&lt;foreign-keys&gt;&lt;key app="EN" db-id="rz95zea9std059ewtpuv2wx1rzzsv92rf0pd" timestamp="1690235104"&gt;131&lt;/key&gt;&lt;/foreign-keys&gt;&lt;ref-type name="Journal Article"&gt;17&lt;/ref-type&gt;&lt;contributors&gt;&lt;authors&gt;&lt;author&gt;Phan, Olivier&lt;/author&gt;&lt;author&gt;Burnier, Michel&lt;/author&gt;&lt;author&gt;Wuerzner, Grégoire&lt;/author&gt;&lt;/authors&gt;&lt;/contributors&gt;&lt;titles&gt;&lt;title&gt;Hypertension in chronic kidney disease–role of arterial calcification and impact on treatment&lt;/title&gt;&lt;secondary-title&gt;European Cardiology Review&lt;/secondary-title&gt;&lt;/titles&gt;&lt;periodical&gt;&lt;full-title&gt;European Cardiology Review&lt;/full-title&gt;&lt;/periodical&gt;&lt;pages&gt;115&lt;/pages&gt;&lt;volume&gt;9&lt;/volume&gt;&lt;number&gt;2&lt;/number&gt;&lt;dates&gt;&lt;year&gt;2014&lt;/year&gt;&lt;/dates&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6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r w:rsidR="00932D91" w:rsidRPr="0035321E">
        <w:rPr>
          <w:rFonts w:asciiTheme="majorBidi" w:hAnsiTheme="majorBidi" w:cstheme="majorBidi"/>
          <w:sz w:val="24"/>
          <w:szCs w:val="24"/>
        </w:rPr>
        <w:t xml:space="preserve"> T</w:t>
      </w:r>
      <w:r w:rsidRPr="0035321E">
        <w:rPr>
          <w:rFonts w:asciiTheme="majorBidi" w:hAnsiTheme="majorBidi" w:cstheme="majorBidi"/>
          <w:sz w:val="24"/>
          <w:szCs w:val="24"/>
        </w:rPr>
        <w:t xml:space="preserve">he RAAS is known to be a </w:t>
      </w:r>
      <w:r w:rsidR="00932D91" w:rsidRPr="0035321E">
        <w:rPr>
          <w:rFonts w:asciiTheme="majorBidi" w:hAnsiTheme="majorBidi" w:cstheme="majorBidi"/>
          <w:sz w:val="24"/>
          <w:szCs w:val="24"/>
        </w:rPr>
        <w:t>noteworthy</w:t>
      </w:r>
      <w:r w:rsidRPr="0035321E">
        <w:rPr>
          <w:rFonts w:asciiTheme="majorBidi" w:hAnsiTheme="majorBidi" w:cstheme="majorBidi"/>
          <w:sz w:val="24"/>
          <w:szCs w:val="24"/>
        </w:rPr>
        <w:t xml:space="preserve"> pathogenic component in VSMC proliferation, differentiation, and it likely contributes to VC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Savoia&lt;/Author&gt;&lt;Year&gt;2011&lt;/Year&gt;&lt;RecNum&gt;97&lt;/RecNum&gt;&lt;DisplayText&gt;[67]&lt;/DisplayText&gt;&lt;record&gt;&lt;rec-number&gt;97&lt;/rec-number&gt;&lt;foreign-keys&gt;&lt;key app="EN" db-id="rz95zea9std059ewtpuv2wx1rzzsv92rf0pd" timestamp="1689953726"&gt;97&lt;/key&gt;&lt;/foreign-keys&gt;&lt;ref-type name="Journal Article"&gt;17&lt;/ref-type&gt;&lt;contributors&gt;&lt;authors&gt;&lt;author&gt;Savoia, Carmine&lt;/author&gt;&lt;author&gt;Burger, Dylan&lt;/author&gt;&lt;author&gt;Nishigaki, Nobu&lt;/author&gt;&lt;author&gt;Montezano, Augusto&lt;/author&gt;&lt;author&gt;Touyz, Rhian M&lt;/author&gt;&lt;/authors&gt;&lt;/contributors&gt;&lt;titles&gt;&lt;title&gt;Angiotensin II and the vascular phenotype in hypertension&lt;/title&gt;&lt;secondary-title&gt;Expert reviews in molecular medicine&lt;/secondary-title&gt;&lt;/titles&gt;&lt;periodical&gt;&lt;full-title&gt;Expert reviews in molecular medicine&lt;/full-title&gt;&lt;/periodical&gt;&lt;pages&gt;e11&lt;/pages&gt;&lt;volume&gt;13&lt;/volume&gt;&lt;dates&gt;&lt;year&gt;2011&lt;/year&gt;&lt;/dates&gt;&lt;isbn&gt;1462-3994&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67]</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To lower the risk of CVD, the American Heart Association advises vigorous blood pressure control in patients with CKD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Whelton&lt;/Author&gt;&lt;Year&gt;2018&lt;/Year&gt;&lt;RecNum&gt;132&lt;/RecNum&gt;&lt;DisplayText&gt;[68]&lt;/DisplayText&gt;&lt;record&gt;&lt;rec-number&gt;132&lt;/rec-number&gt;&lt;foreign-keys&gt;&lt;key app="EN" db-id="rz95zea9std059ewtpuv2wx1rzzsv92rf0pd" timestamp="1690235150"&gt;132&lt;/key&gt;&lt;/foreign-keys&gt;&lt;ref-type name="Journal Article"&gt;17&lt;/ref-type&gt;&lt;contributors&gt;&lt;authors&gt;&lt;author&gt;Whelton, PK&lt;/author&gt;&lt;author&gt;Carey, RM&lt;/author&gt;&lt;author&gt;Aronow, WS&lt;/author&gt;&lt;/authors&gt;&lt;/contributors&gt;&lt;titles&gt;&lt;title&gt;Acc/aha/aapa/abc/acpm/ags/APhA/ASH/ASPC/nma/pcna guideline for the prevention, Detection, evaluation, and management of high blood pressure in adults: a Report of the American College of Cardiology/American heart Association. Task force on clinical practice guidelines//J. Am. Coll. Cardiol.-2017.-Nov 13&lt;/title&gt;&lt;secondary-title&gt;Почки&lt;/secondary-title&gt;&lt;/titles&gt;&lt;periodical&gt;&lt;full-title&gt;Почки&lt;/full-title&gt;&lt;/periodical&gt;&lt;pages&gt;68-74&lt;/pages&gt;&lt;volume&gt;7&lt;/volume&gt;&lt;number&gt;1&lt;/number&gt;&lt;dates&gt;&lt;year&gt;2018&lt;/year&gt;&lt;/dates&gt;&lt;isbn&gt;2307-1257&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68]</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p>
    <w:p w14:paraId="740D2F79" w14:textId="79F62037" w:rsidR="002F0FF2" w:rsidRPr="0035321E" w:rsidRDefault="008B6F71" w:rsidP="00FA48A5">
      <w:pPr>
        <w:spacing w:line="240" w:lineRule="auto"/>
        <w:jc w:val="both"/>
        <w:rPr>
          <w:rFonts w:asciiTheme="majorBidi" w:hAnsiTheme="majorBidi" w:cstheme="majorBidi"/>
          <w:sz w:val="24"/>
          <w:szCs w:val="24"/>
        </w:rPr>
      </w:pPr>
      <w:r w:rsidRPr="008B6F71">
        <w:rPr>
          <w:rFonts w:asciiTheme="majorBidi" w:hAnsiTheme="majorBidi" w:cstheme="majorBidi"/>
          <w:sz w:val="24"/>
          <w:szCs w:val="24"/>
        </w:rPr>
        <w:t>Compared to non-diabetic patients, people with diabetes had more calcification. These patients had higher levels of osteopontin, type I collagen, and alkaline phosphatase in the medial layer of the arteries, which are bone matrix proteins</w:t>
      </w:r>
      <w:r>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Boström&lt;/Author&gt;&lt;Year&gt;2011&lt;/Year&gt;&lt;RecNum&gt;96&lt;/RecNum&gt;&lt;DisplayText&gt;[69]&lt;/DisplayText&gt;&lt;record&gt;&lt;rec-number&gt;96&lt;/rec-number&gt;&lt;foreign-keys&gt;&lt;key app="EN" db-id="rz95zea9std059ewtpuv2wx1rzzsv92rf0pd" timestamp="1689952976"&gt;96&lt;/key&gt;&lt;/foreign-keys&gt;&lt;ref-type name="Journal Article"&gt;17&lt;/ref-type&gt;&lt;contributors&gt;&lt;authors&gt;&lt;author&gt;Boström, Kristina I&lt;/author&gt;&lt;author&gt;Jumabay, Medet&lt;/author&gt;&lt;author&gt;Matveyenko, Aleksey&lt;/author&gt;&lt;author&gt;Nicholas, Susanne B&lt;/author&gt;&lt;author&gt;Yao, Yucheng&lt;/author&gt;&lt;/authors&gt;&lt;/contributors&gt;&lt;titles&gt;&lt;title&gt;Activation of vascular bone morphogenetic protein signaling in diabetes mellitus&lt;/title&gt;&lt;secondary-title&gt;Circulation research&lt;/secondary-title&gt;&lt;/titles&gt;&lt;periodical&gt;&lt;full-title&gt;Circulation research&lt;/full-title&gt;&lt;/periodical&gt;&lt;pages&gt;446-457&lt;/pages&gt;&lt;volume&gt;108&lt;/volume&gt;&lt;number&gt;4&lt;/number&gt;&lt;dates&gt;&lt;year&gt;2011&lt;/year&gt;&lt;/dates&gt;&lt;isbn&gt;0009-7330&lt;/isbn&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69]</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It has been hypothesized that the advanced glycation end-products (AGE) and their receptors for AGE (RAGE) facilitate the phenotypic transformation of VSMCs into osteoblast-like cells and trigger diabetes-related VC </w:t>
      </w:r>
      <w:r w:rsidR="002F0FF2"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Chen&lt;/Author&gt;&lt;Year&gt;2006&lt;/Year&gt;&lt;RecNum&gt;78&lt;/RecNum&gt;&lt;DisplayText&gt;[70, 71]&lt;/DisplayText&gt;&lt;record&gt;&lt;rec-number&gt;78&lt;/rec-number&gt;&lt;foreign-keys&gt;&lt;key app="EN" db-id="rz95zea9std059ewtpuv2wx1rzzsv92rf0pd" timestamp="1689939810"&gt;78&lt;/key&gt;&lt;/foreign-keys&gt;&lt;ref-type name="Journal Article"&gt;17&lt;/ref-type&gt;&lt;contributors&gt;&lt;authors&gt;&lt;author&gt;Chen, Neal X&lt;/author&gt;&lt;author&gt;Duan, Danxia&lt;/author&gt;&lt;author&gt;O&amp;apos;Neill, Kalisha D&lt;/author&gt;&lt;author&gt;Moe, Sharon M&lt;/author&gt;&lt;/authors&gt;&lt;/contributors&gt;&lt;titles&gt;&lt;title&gt;High glucose increases the expression of Cbfa1 and BMP-2 and enhances the calcification of vascular smooth muscle cells&lt;/title&gt;&lt;secondary-title&gt;Nephrology Dialysis Transplantation&lt;/secondary-title&gt;&lt;/titles&gt;&lt;periodical&gt;&lt;full-title&gt;Nephrology Dialysis Transplantation&lt;/full-title&gt;&lt;/periodical&gt;&lt;pages&gt;3435-3442&lt;/pages&gt;&lt;volume&gt;21&lt;/volume&gt;&lt;number&gt;12&lt;/number&gt;&lt;dates&gt;&lt;year&gt;2006&lt;/year&gt;&lt;/dates&gt;&lt;isbn&gt;1460-2385&lt;/isbn&gt;&lt;urls&gt;&lt;/urls&gt;&lt;/record&gt;&lt;/Cite&gt;&lt;Cite&gt;&lt;Author&gt;Chen&lt;/Author&gt;&lt;Year&gt;2006&lt;/Year&gt;&lt;RecNum&gt;79&lt;/RecNum&gt;&lt;record&gt;&lt;rec-number&gt;79&lt;/rec-number&gt;&lt;foreign-keys&gt;&lt;key app="EN" db-id="rz95zea9std059ewtpuv2wx1rzzsv92rf0pd" timestamp="1689939894"&gt;79&lt;/key&gt;&lt;/foreign-keys&gt;&lt;ref-type name="Journal Article"&gt;17&lt;/ref-type&gt;&lt;contributors&gt;&lt;authors&gt;&lt;author&gt;Chen, NX&lt;/author&gt;&lt;author&gt;Duan, D&lt;/author&gt;&lt;author&gt;O&amp;apos;neill, KD&lt;/author&gt;&lt;author&gt;Wolisi, GO&lt;/author&gt;&lt;author&gt;Koczman, JJ&lt;/author&gt;&lt;author&gt;Laclair, R&lt;/author&gt;&lt;author&gt;Moe, SM&lt;/author&gt;&lt;/authors&gt;&lt;/contributors&gt;&lt;titles&gt;&lt;title&gt;The mechanisms of uremic serum-induced expression of bone matrix proteins in bovine vascular smooth muscle cells&lt;/title&gt;&lt;secondary-title&gt;Kidney international&lt;/secondary-title&gt;&lt;/titles&gt;&lt;periodical&gt;&lt;full-title&gt;Kidney international&lt;/full-title&gt;&lt;/periodical&gt;&lt;pages&gt;1046-1053&lt;/pages&gt;&lt;volume&gt;70&lt;/volume&gt;&lt;number&gt;6&lt;/number&gt;&lt;dates&gt;&lt;year&gt;2006&lt;/year&gt;&lt;/dates&gt;&lt;isbn&gt;0085-2538&lt;/isbn&gt;&lt;urls&gt;&lt;/urls&gt;&lt;/record&gt;&lt;/Cite&gt;&lt;/EndNote&gt;</w:instrText>
      </w:r>
      <w:r w:rsidR="002F0FF2"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70, 71]</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w:t>
      </w:r>
    </w:p>
    <w:p w14:paraId="38E32BCB" w14:textId="5CC72258" w:rsidR="002F0FF2" w:rsidRPr="000617CA" w:rsidRDefault="002F0FF2" w:rsidP="00FF518B">
      <w:pPr>
        <w:spacing w:line="240" w:lineRule="auto"/>
        <w:jc w:val="both"/>
        <w:rPr>
          <w:rFonts w:asciiTheme="majorBidi" w:hAnsiTheme="majorBidi" w:cstheme="majorBidi"/>
          <w:color w:val="FF0000"/>
          <w:sz w:val="24"/>
          <w:szCs w:val="24"/>
        </w:rPr>
      </w:pPr>
      <w:r w:rsidRPr="0035321E">
        <w:rPr>
          <w:rFonts w:asciiTheme="majorBidi" w:hAnsiTheme="majorBidi" w:cstheme="majorBidi"/>
          <w:sz w:val="24"/>
          <w:szCs w:val="24"/>
        </w:rPr>
        <w:t>Obesity</w:t>
      </w:r>
      <w:r w:rsidR="00FE4A6C" w:rsidRPr="0035321E">
        <w:rPr>
          <w:rFonts w:asciiTheme="majorBidi" w:hAnsiTheme="majorBidi" w:cstheme="majorBidi"/>
          <w:sz w:val="24"/>
          <w:szCs w:val="24"/>
        </w:rPr>
        <w:t xml:space="preserve"> is a major precursor to diabetes and HTN. Moreover, it</w:t>
      </w:r>
      <w:r w:rsidRPr="0035321E">
        <w:rPr>
          <w:rFonts w:asciiTheme="majorBidi" w:hAnsiTheme="majorBidi" w:cstheme="majorBidi"/>
          <w:sz w:val="24"/>
          <w:szCs w:val="24"/>
        </w:rPr>
        <w:t xml:space="preserve"> raises the risk of CKD and CVD</w:t>
      </w:r>
      <w:r w:rsidR="00FE4A6C"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Chang&lt;/Author&gt;&lt;Year&gt;2019&lt;/Year&gt;&lt;RecNum&gt;80&lt;/RecNum&gt;&lt;DisplayText&gt;[72, 73]&lt;/DisplayText&gt;&lt;record&gt;&lt;rec-number&gt;80&lt;/rec-number&gt;&lt;foreign-keys&gt;&lt;key app="EN" db-id="rz95zea9std059ewtpuv2wx1rzzsv92rf0pd" timestamp="1689940440"&gt;80&lt;/key&gt;&lt;/foreign-keys&gt;&lt;ref-type name="Journal Article"&gt;17&lt;/ref-type&gt;&lt;contributors&gt;&lt;authors&gt;&lt;author&gt;Chang, Alex R&lt;/author&gt;&lt;author&gt;Grams, Morgan E&lt;/author&gt;&lt;author&gt;Ballew, Shoshana H&lt;/author&gt;&lt;author&gt;Bilo, Henk&lt;/author&gt;&lt;author&gt;Correa, Adolfo&lt;/author&gt;&lt;author&gt;Evans, Marie&lt;/author&gt;&lt;author&gt;Gutierrez, Orlando M&lt;/author&gt;&lt;author&gt;Hosseinpanah, Farhad&lt;/author&gt;&lt;author&gt;Iseki, Kunitoshi&lt;/author&gt;&lt;author&gt;Kenealy, Timothy&lt;/author&gt;&lt;/authors&gt;&lt;/contributors&gt;&lt;titles&gt;&lt;title&gt;Adiposity and risk of decline in glomerular filtration rate: meta-analysis of individual participant data in a global consortium&lt;/title&gt;&lt;secondary-title&gt;bmj&lt;/secondary-title&gt;&lt;/titles&gt;&lt;periodical&gt;&lt;full-title&gt;bmj&lt;/full-title&gt;&lt;/periodical&gt;&lt;volume&gt;364&lt;/volume&gt;&lt;dates&gt;&lt;year&gt;2019&lt;/year&gt;&lt;/dates&gt;&lt;isbn&gt;0959-8138&lt;/isbn&gt;&lt;urls&gt;&lt;/urls&gt;&lt;/record&gt;&lt;/Cite&gt;&lt;Cite&gt;&lt;Author&gt;Collaboration&lt;/Author&gt;&lt;Year&gt;2011&lt;/Year&gt;&lt;RecNum&gt;81&lt;/RecNum&gt;&lt;record&gt;&lt;rec-number&gt;81&lt;/rec-number&gt;&lt;foreign-keys&gt;&lt;key app="EN" db-id="rz95zea9std059ewtpuv2wx1rzzsv92rf0pd" timestamp="1689940536"&gt;81&lt;/key&gt;&lt;/foreign-keys&gt;&lt;ref-type name="Journal Article"&gt;17&lt;/ref-type&gt;&lt;contributors&gt;&lt;authors&gt;&lt;author&gt;Emerging Risk Factors Collaboration&lt;/author&gt;&lt;/authors&gt;&lt;/contributors&gt;&lt;titles&gt;&lt;title&gt;Separate and combined associations of body-mass index and abdominal adiposity with cardiovascular disease: collaborative analysis of 58 prospective studies&lt;/title&gt;&lt;secondary-title&gt;The Lancet&lt;/secondary-title&gt;&lt;/titles&gt;&lt;periodical&gt;&lt;full-title&gt;The lancet&lt;/full-title&gt;&lt;/periodical&gt;&lt;pages&gt;1085-1095&lt;/pages&gt;&lt;volume&gt;377&lt;/volume&gt;&lt;number&gt;9771&lt;/number&gt;&lt;dates&gt;&lt;year&gt;2011&lt;/year&gt;&lt;/dates&gt;&lt;isbn&gt;0140-6736&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72, 73]</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Obesity can have a direct impact on the heart, both pathologically and hemodynamically</w:t>
      </w:r>
      <w:r w:rsidR="00FE4A6C" w:rsidRPr="0035321E">
        <w:rPr>
          <w:rFonts w:asciiTheme="majorBidi" w:hAnsiTheme="majorBidi" w:cstheme="majorBidi"/>
          <w:sz w:val="24"/>
          <w:szCs w:val="24"/>
        </w:rPr>
        <w:t xml:space="preserve"> via</w:t>
      </w:r>
      <w:r w:rsidRPr="0035321E">
        <w:rPr>
          <w:rFonts w:asciiTheme="majorBidi" w:hAnsiTheme="majorBidi" w:cstheme="majorBidi"/>
          <w:sz w:val="24"/>
          <w:szCs w:val="24"/>
        </w:rPr>
        <w:t xml:space="preserve"> increase </w:t>
      </w:r>
      <w:r w:rsidR="00FE4A6C" w:rsidRPr="0035321E">
        <w:rPr>
          <w:rFonts w:asciiTheme="majorBidi" w:hAnsiTheme="majorBidi" w:cstheme="majorBidi"/>
          <w:sz w:val="24"/>
          <w:szCs w:val="24"/>
        </w:rPr>
        <w:t xml:space="preserve">myocardial </w:t>
      </w:r>
      <w:r w:rsidRPr="0035321E">
        <w:rPr>
          <w:rFonts w:asciiTheme="majorBidi" w:hAnsiTheme="majorBidi" w:cstheme="majorBidi"/>
          <w:sz w:val="24"/>
          <w:szCs w:val="24"/>
        </w:rPr>
        <w:t>fibrosis</w:t>
      </w:r>
      <w:r w:rsidR="00FE4A6C" w:rsidRPr="0035321E">
        <w:rPr>
          <w:rFonts w:asciiTheme="majorBidi" w:hAnsiTheme="majorBidi" w:cstheme="majorBidi"/>
          <w:sz w:val="24"/>
          <w:szCs w:val="24"/>
        </w:rPr>
        <w:t xml:space="preserve"> and volume </w:t>
      </w:r>
      <w:r w:rsidR="00EE200D" w:rsidRPr="0035321E">
        <w:rPr>
          <w:rFonts w:asciiTheme="majorBidi" w:hAnsiTheme="majorBidi" w:cstheme="majorBidi"/>
          <w:sz w:val="24"/>
          <w:szCs w:val="24"/>
        </w:rPr>
        <w:t>excess</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Powell-Wiley&lt;/Author&gt;&lt;Year&gt;2021&lt;/Year&gt;&lt;RecNum&gt;82&lt;/RecNum&gt;&lt;DisplayText&gt;[74]&lt;/DisplayText&gt;&lt;record&gt;&lt;rec-number&gt;82&lt;/rec-number&gt;&lt;foreign-keys&gt;&lt;key app="EN" db-id="rz95zea9std059ewtpuv2wx1rzzsv92rf0pd" timestamp="1689940757"&gt;82&lt;/key&gt;&lt;/foreign-keys&gt;&lt;ref-type name="Journal Article"&gt;17&lt;/ref-type&gt;&lt;contributors&gt;&lt;authors&gt;&lt;author&gt;Powell-Wiley, Tiffany M&lt;/author&gt;&lt;author&gt;Poirier, Paul&lt;/author&gt;&lt;author&gt;Burke, Lora E&lt;/author&gt;&lt;author&gt;Després, Jean-Pierre&lt;/author&gt;&lt;author&gt;Gordon-Larsen, Penny&lt;/author&gt;&lt;author&gt;Lavie, Carl J&lt;/author&gt;&lt;author&gt;Lear, Scott A&lt;/author&gt;&lt;author&gt;Ndumele, Chiadi E&lt;/author&gt;&lt;author&gt;Neeland, Ian J&lt;/author&gt;&lt;author&gt;Sanders, Prashanthan&lt;/author&gt;&lt;/authors&gt;&lt;/contributors&gt;&lt;titles&gt;&lt;title&gt;Obesity and cardiovascular disease: a scientific statement from the American Heart Association&lt;/title&gt;&lt;secondary-title&gt;Circulation&lt;/secondary-title&gt;&lt;/titles&gt;&lt;periodical&gt;&lt;full-title&gt;Circulation&lt;/full-title&gt;&lt;/periodical&gt;&lt;pages&gt;e984-e1010&lt;/pages&gt;&lt;volume&gt;143&lt;/volume&gt;&lt;number&gt;21&lt;/number&gt;&lt;dates&gt;&lt;year&gt;2021&lt;/year&gt;&lt;/dates&gt;&lt;isbn&gt;0009-7322&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74]</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In addition, obesity raises the risk of CVD through </w:t>
      </w:r>
      <w:r w:rsidR="00EE200D" w:rsidRPr="0035321E">
        <w:rPr>
          <w:rFonts w:asciiTheme="majorBidi" w:hAnsiTheme="majorBidi" w:cstheme="majorBidi"/>
          <w:sz w:val="24"/>
          <w:szCs w:val="24"/>
        </w:rPr>
        <w:t>augmenting</w:t>
      </w:r>
      <w:r w:rsidRPr="0035321E">
        <w:rPr>
          <w:rFonts w:asciiTheme="majorBidi" w:hAnsiTheme="majorBidi" w:cstheme="majorBidi"/>
          <w:sz w:val="24"/>
          <w:szCs w:val="24"/>
        </w:rPr>
        <w:t xml:space="preserve"> </w:t>
      </w:r>
      <w:r w:rsidR="00EE200D" w:rsidRPr="0035321E">
        <w:rPr>
          <w:rFonts w:asciiTheme="majorBidi" w:hAnsiTheme="majorBidi" w:cstheme="majorBidi"/>
          <w:sz w:val="24"/>
          <w:szCs w:val="24"/>
        </w:rPr>
        <w:t>renal</w:t>
      </w:r>
      <w:r w:rsidRPr="0035321E">
        <w:rPr>
          <w:rFonts w:asciiTheme="majorBidi" w:hAnsiTheme="majorBidi" w:cstheme="majorBidi"/>
          <w:sz w:val="24"/>
          <w:szCs w:val="24"/>
        </w:rPr>
        <w:t xml:space="preserve"> hyperfiltration and low-grade systemic inflammation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Ellulu&lt;/Author&gt;&lt;Year&gt;2017&lt;/Year&gt;&lt;RecNum&gt;83&lt;/RecNum&gt;&lt;DisplayText&gt;[75]&lt;/DisplayText&gt;&lt;record&gt;&lt;rec-number&gt;83&lt;/rec-number&gt;&lt;foreign-keys&gt;&lt;key app="EN" db-id="rz95zea9std059ewtpuv2wx1rzzsv92rf0pd" timestamp="1689940885"&gt;83&lt;/key&gt;&lt;/foreign-keys&gt;&lt;ref-type name="Journal Article"&gt;17&lt;/ref-type&gt;&lt;contributors&gt;&lt;authors&gt;&lt;author&gt;Ellulu, Mohammed S&lt;/author&gt;&lt;author&gt;Patimah, Ismail&lt;/author&gt;&lt;author&gt;Khaza’ai, Huzwah&lt;/author&gt;&lt;author&gt;Rahmat, Asmah&lt;/author&gt;&lt;author&gt;Abed, Yehia&lt;/author&gt;&lt;/authors&gt;&lt;/contributors&gt;&lt;titles&gt;&lt;title&gt;Obesity and inflammation: the linking mechanism and the complications&lt;/title&gt;&lt;secondary-title&gt;Archives of medical science&lt;/secondary-title&gt;&lt;/titles&gt;&lt;periodical&gt;&lt;full-title&gt;Archives of medical science&lt;/full-title&gt;&lt;/periodical&gt;&lt;pages&gt;851-863&lt;/pages&gt;&lt;volume&gt;13&lt;/volume&gt;&lt;number&gt;4&lt;/number&gt;&lt;dates&gt;&lt;year&gt;2017&lt;/year&gt;&lt;/dates&gt;&lt;isbn&gt;1734-1922&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75]</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514C3F" w:rsidRPr="000617CA">
        <w:rPr>
          <w:rFonts w:asciiTheme="majorBidi" w:hAnsiTheme="majorBidi" w:cstheme="majorBidi"/>
          <w:color w:val="FF0000"/>
          <w:sz w:val="24"/>
          <w:szCs w:val="24"/>
        </w:rPr>
        <w:t xml:space="preserve">Adipokines are a type of cytokine produced by cells such as adipocytes, macrophages, and lymphocytes, primarily in white adipose tissue. Depending on their relationship with the body’s inflammatory response, adipokines can have either anti-inflammatory or pro-inflammatory effects. </w:t>
      </w:r>
      <w:r w:rsidR="00514C3F" w:rsidRPr="000617CA">
        <w:rPr>
          <w:rFonts w:asciiTheme="majorBidi" w:hAnsiTheme="majorBidi" w:cstheme="majorBidi"/>
          <w:color w:val="FF0000"/>
          <w:sz w:val="24"/>
          <w:szCs w:val="24"/>
        </w:rPr>
        <w:lastRenderedPageBreak/>
        <w:t xml:space="preserve">Most adipokines are pro-inflammatory, including IL-6, TNF-α, A-FABP, PAI-1, </w:t>
      </w:r>
      <w:proofErr w:type="spellStart"/>
      <w:r w:rsidR="00514C3F" w:rsidRPr="000617CA">
        <w:rPr>
          <w:rFonts w:asciiTheme="majorBidi" w:hAnsiTheme="majorBidi" w:cstheme="majorBidi"/>
          <w:color w:val="FF0000"/>
          <w:sz w:val="24"/>
          <w:szCs w:val="24"/>
        </w:rPr>
        <w:t>resistin</w:t>
      </w:r>
      <w:proofErr w:type="spellEnd"/>
      <w:r w:rsidR="00514C3F" w:rsidRPr="000617CA">
        <w:rPr>
          <w:rFonts w:asciiTheme="majorBidi" w:hAnsiTheme="majorBidi" w:cstheme="majorBidi"/>
          <w:color w:val="FF0000"/>
          <w:sz w:val="24"/>
          <w:szCs w:val="24"/>
        </w:rPr>
        <w:t>, leptin, and MCP-1. These pro-inflammatory adipokines are associated with metabolic and vascular complications related to obesity. In cases of obesity, an increase in white adipose tissue from visceral deposits causes a shift towards pro-inflammatory molecules, which can activate mechanisms that lead to vascular calcification and  arterial stiffness</w:t>
      </w:r>
      <w:r w:rsidR="00B36B77" w:rsidRPr="000617CA">
        <w:rPr>
          <w:rFonts w:asciiTheme="majorBidi" w:hAnsiTheme="majorBidi" w:cstheme="majorBidi"/>
          <w:color w:val="FF0000"/>
          <w:sz w:val="24"/>
          <w:szCs w:val="24"/>
        </w:rPr>
        <w:fldChar w:fldCharType="begin"/>
      </w:r>
      <w:r w:rsidR="000617CA">
        <w:rPr>
          <w:rFonts w:asciiTheme="majorBidi" w:hAnsiTheme="majorBidi" w:cstheme="majorBidi"/>
          <w:color w:val="FF0000"/>
          <w:sz w:val="24"/>
          <w:szCs w:val="24"/>
        </w:rPr>
        <w:instrText xml:space="preserve"> ADDIN EN.CITE &lt;EndNote&gt;&lt;Cite&gt;&lt;Author&gt;Para&lt;/Author&gt;&lt;Year&gt;2021&lt;/Year&gt;&lt;RecNum&gt;6&lt;/RecNum&gt;&lt;DisplayText&gt;[76]&lt;/DisplayText&gt;&lt;record&gt;&lt;rec-number&gt;6&lt;/rec-number&gt;&lt;foreign-keys&gt;&lt;key app="EN" db-id="2r5559sfdwrev5exf2jpfwpz9zfzadpwrr2x" timestamp="1693923429"&gt;6&lt;/key&gt;&lt;/foreign-keys&gt;&lt;ref-type name="Journal Article"&gt;17&lt;/ref-type&gt;&lt;contributors&gt;&lt;authors&gt;&lt;author&gt;Para, Ioana&lt;/author&gt;&lt;author&gt;Albu, Adriana&lt;/author&gt;&lt;author&gt;Porojan, Mihai D&lt;/author&gt;&lt;/authors&gt;&lt;/contributors&gt;&lt;titles&gt;&lt;title&gt;Adipokines and arterial stiffness in obesity&lt;/title&gt;&lt;secondary-title&gt;Medicina&lt;/secondary-title&gt;&lt;/titles&gt;&lt;periodical&gt;&lt;full-title&gt;Medicina&lt;/full-title&gt;&lt;/periodical&gt;&lt;pages&gt;653&lt;/pages&gt;&lt;volume&gt;57&lt;/volume&gt;&lt;number&gt;7&lt;/number&gt;&lt;dates&gt;&lt;year&gt;2021&lt;/year&gt;&lt;/dates&gt;&lt;isbn&gt;1648-9144&lt;/isbn&gt;&lt;urls&gt;&lt;/urls&gt;&lt;/record&gt;&lt;/Cite&gt;&lt;/EndNote&gt;</w:instrText>
      </w:r>
      <w:r w:rsidR="00B36B77" w:rsidRPr="000617CA">
        <w:rPr>
          <w:rFonts w:asciiTheme="majorBidi" w:hAnsiTheme="majorBidi" w:cstheme="majorBidi"/>
          <w:color w:val="FF0000"/>
          <w:sz w:val="24"/>
          <w:szCs w:val="24"/>
        </w:rPr>
        <w:fldChar w:fldCharType="separate"/>
      </w:r>
      <w:r w:rsidR="000617CA">
        <w:rPr>
          <w:rFonts w:asciiTheme="majorBidi" w:hAnsiTheme="majorBidi" w:cstheme="majorBidi"/>
          <w:noProof/>
          <w:color w:val="FF0000"/>
          <w:sz w:val="24"/>
          <w:szCs w:val="24"/>
        </w:rPr>
        <w:t>[76]</w:t>
      </w:r>
      <w:r w:rsidR="00B36B77" w:rsidRPr="000617CA">
        <w:rPr>
          <w:rFonts w:asciiTheme="majorBidi" w:hAnsiTheme="majorBidi" w:cstheme="majorBidi"/>
          <w:color w:val="FF0000"/>
          <w:sz w:val="24"/>
          <w:szCs w:val="24"/>
        </w:rPr>
        <w:fldChar w:fldCharType="end"/>
      </w:r>
      <w:r w:rsidR="00B36B77" w:rsidRPr="000617CA">
        <w:rPr>
          <w:rFonts w:asciiTheme="majorBidi" w:hAnsiTheme="majorBidi" w:cstheme="majorBidi"/>
          <w:color w:val="FF0000"/>
          <w:sz w:val="24"/>
          <w:szCs w:val="24"/>
        </w:rPr>
        <w:t>.</w:t>
      </w:r>
    </w:p>
    <w:p w14:paraId="2840BADD" w14:textId="0336A442" w:rsidR="005A524D" w:rsidRPr="0035321E" w:rsidRDefault="00041992" w:rsidP="00FA48A5">
      <w:pPr>
        <w:spacing w:line="240" w:lineRule="auto"/>
        <w:jc w:val="both"/>
        <w:rPr>
          <w:rFonts w:asciiTheme="majorBidi" w:hAnsiTheme="majorBidi" w:cstheme="majorBidi"/>
          <w:sz w:val="24"/>
          <w:szCs w:val="24"/>
        </w:rPr>
      </w:pPr>
      <w:r w:rsidRPr="000617CA">
        <w:rPr>
          <w:rFonts w:asciiTheme="majorBidi" w:hAnsiTheme="majorBidi" w:cstheme="majorBidi"/>
          <w:color w:val="FF0000"/>
          <w:sz w:val="24"/>
          <w:szCs w:val="24"/>
        </w:rPr>
        <w:t>Dyslipidemia promotes the development and progression of VC by several pathways, one of which may be linked to cellular senescence. Modified low-density lipoprotein (LDL), triglyceride-rich lipoproteins (TRLs), and dysfunctional high-density lipoprotein (HDL) are the three primary types of pro-atherogenic lipids and lipoproteins. They can cause the senescence of several types of VC cells, such as endothelial cells (ECs), VSMCs, and adipose-derived mesenchymal stem cells (AMSCs). These senescent cells have a slower replication rate, more inflammation, and reactive oxygen species (ROS), all of which contribute to the development and progression of VC. Senescent ECs reduce endothelial integrity and permeability, allowing oxidized LDL to be retained and finally leading to VC</w:t>
      </w:r>
      <w:r w:rsidRPr="000617CA">
        <w:rPr>
          <w:rFonts w:asciiTheme="majorBidi" w:hAnsiTheme="majorBidi" w:cstheme="majorBidi"/>
          <w:color w:val="FF0000"/>
          <w:sz w:val="24"/>
          <w:szCs w:val="24"/>
        </w:rPr>
        <w:fldChar w:fldCharType="begin"/>
      </w:r>
      <w:r w:rsidR="000617CA">
        <w:rPr>
          <w:rFonts w:asciiTheme="majorBidi" w:hAnsiTheme="majorBidi" w:cstheme="majorBidi"/>
          <w:color w:val="FF0000"/>
          <w:sz w:val="24"/>
          <w:szCs w:val="24"/>
        </w:rPr>
        <w:instrText xml:space="preserve"> ADDIN EN.CITE &lt;EndNote&gt;&lt;Cite&gt;&lt;Author&gt;Xiang&lt;/Author&gt;&lt;Year&gt;2022&lt;/Year&gt;&lt;RecNum&gt;5&lt;/RecNum&gt;&lt;DisplayText&gt;[77]&lt;/DisplayText&gt;&lt;record&gt;&lt;rec-number&gt;5&lt;/rec-number&gt;&lt;foreign-keys&gt;&lt;key app="EN" db-id="2r5559sfdwrev5exf2jpfwpz9zfzadpwrr2x" timestamp="1693870547"&gt;5&lt;/key&gt;&lt;/foreign-keys&gt;&lt;ref-type name="Journal Article"&gt;17&lt;/ref-type&gt;&lt;contributors&gt;&lt;authors&gt;&lt;author&gt;Xiang, Qunyan&lt;/author&gt;&lt;author&gt;Tian, Feng&lt;/author&gt;&lt;author&gt;Xu, Jin&lt;/author&gt;&lt;author&gt;Du, Xiao&lt;/author&gt;&lt;author&gt;Zhang, Shilan&lt;/author&gt;&lt;author&gt;Liu, Ling&lt;/author&gt;&lt;/authors&gt;&lt;/contributors&gt;&lt;titles&gt;&lt;title&gt;New insight into dyslipidemia‐induced cellular senescence in atherosclerosis&lt;/title&gt;&lt;secondary-title&gt;Biological Reviews&lt;/secondary-title&gt;&lt;/titles&gt;&lt;periodical&gt;&lt;full-title&gt;Biological Reviews&lt;/full-title&gt;&lt;/periodical&gt;&lt;pages&gt;1844-1867&lt;/pages&gt;&lt;volume&gt;97&lt;/volume&gt;&lt;number&gt;5&lt;/number&gt;&lt;dates&gt;&lt;year&gt;2022&lt;/year&gt;&lt;/dates&gt;&lt;isbn&gt;1464-7931&lt;/isbn&gt;&lt;urls&gt;&lt;/urls&gt;&lt;/record&gt;&lt;/Cite&gt;&lt;/EndNote&gt;</w:instrText>
      </w:r>
      <w:r w:rsidRPr="000617CA">
        <w:rPr>
          <w:rFonts w:asciiTheme="majorBidi" w:hAnsiTheme="majorBidi" w:cstheme="majorBidi"/>
          <w:color w:val="FF0000"/>
          <w:sz w:val="24"/>
          <w:szCs w:val="24"/>
        </w:rPr>
        <w:fldChar w:fldCharType="separate"/>
      </w:r>
      <w:r w:rsidR="000617CA">
        <w:rPr>
          <w:rFonts w:asciiTheme="majorBidi" w:hAnsiTheme="majorBidi" w:cstheme="majorBidi"/>
          <w:noProof/>
          <w:color w:val="FF0000"/>
          <w:sz w:val="24"/>
          <w:szCs w:val="24"/>
        </w:rPr>
        <w:t>[77]</w:t>
      </w:r>
      <w:r w:rsidRPr="000617CA">
        <w:rPr>
          <w:rFonts w:asciiTheme="majorBidi" w:hAnsiTheme="majorBidi" w:cstheme="majorBidi"/>
          <w:color w:val="FF0000"/>
          <w:sz w:val="24"/>
          <w:szCs w:val="24"/>
        </w:rPr>
        <w:fldChar w:fldCharType="end"/>
      </w:r>
      <w:r w:rsidRPr="000617CA">
        <w:rPr>
          <w:rFonts w:asciiTheme="majorBidi" w:hAnsiTheme="majorBidi" w:cstheme="majorBidi"/>
          <w:color w:val="FF0000"/>
          <w:sz w:val="24"/>
          <w:szCs w:val="24"/>
        </w:rPr>
        <w:t>.</w:t>
      </w:r>
      <w:r w:rsidR="00FF518B" w:rsidRPr="000617CA">
        <w:rPr>
          <w:rFonts w:asciiTheme="majorBidi" w:hAnsiTheme="majorBidi" w:cstheme="majorBidi"/>
          <w:color w:val="FF0000"/>
          <w:sz w:val="24"/>
          <w:szCs w:val="24"/>
        </w:rPr>
        <w:t xml:space="preserve"> </w:t>
      </w:r>
      <w:r w:rsidR="002F0FF2" w:rsidRPr="0035321E">
        <w:rPr>
          <w:rFonts w:asciiTheme="majorBidi" w:hAnsiTheme="majorBidi" w:cstheme="majorBidi"/>
          <w:sz w:val="24"/>
          <w:szCs w:val="24"/>
        </w:rPr>
        <w:t xml:space="preserve">.  </w:t>
      </w:r>
    </w:p>
    <w:p w14:paraId="28B9FE7D" w14:textId="45155FEF" w:rsidR="00150DF3" w:rsidRPr="0035321E" w:rsidRDefault="0035321E" w:rsidP="00FA48A5">
      <w:pPr>
        <w:spacing w:line="240" w:lineRule="auto"/>
        <w:rPr>
          <w:rFonts w:asciiTheme="majorBidi" w:eastAsiaTheme="majorEastAsia" w:hAnsiTheme="majorBidi" w:cstheme="majorBidi"/>
          <w:b/>
          <w:bCs/>
          <w:sz w:val="24"/>
          <w:szCs w:val="24"/>
          <w:u w:val="single"/>
        </w:rPr>
      </w:pPr>
      <w:r w:rsidRPr="0035321E">
        <w:rPr>
          <w:rFonts w:asciiTheme="majorBidi" w:eastAsiaTheme="majorEastAsia" w:hAnsiTheme="majorBidi" w:cstheme="majorBidi"/>
          <w:b/>
          <w:bCs/>
          <w:sz w:val="24"/>
          <w:szCs w:val="24"/>
          <w:u w:val="single"/>
        </w:rPr>
        <w:t xml:space="preserve">NON-PHARMACOLOGICAL </w:t>
      </w:r>
      <w:bookmarkStart w:id="2" w:name="_Hlk141197974"/>
      <w:r>
        <w:rPr>
          <w:rFonts w:asciiTheme="majorBidi" w:eastAsiaTheme="majorEastAsia" w:hAnsiTheme="majorBidi" w:cstheme="majorBidi"/>
          <w:b/>
          <w:bCs/>
          <w:sz w:val="24"/>
          <w:szCs w:val="24"/>
          <w:u w:val="single"/>
        </w:rPr>
        <w:t xml:space="preserve">INTERVENTIONS </w:t>
      </w:r>
      <w:r w:rsidRPr="0035321E">
        <w:rPr>
          <w:rFonts w:asciiTheme="majorBidi" w:eastAsiaTheme="majorEastAsia" w:hAnsiTheme="majorBidi" w:cstheme="majorBidi"/>
          <w:b/>
          <w:bCs/>
          <w:sz w:val="24"/>
          <w:szCs w:val="24"/>
          <w:u w:val="single"/>
        </w:rPr>
        <w:t>OF CARDIOVASCULAR DISEASE IN CKD</w:t>
      </w:r>
    </w:p>
    <w:bookmarkEnd w:id="2"/>
    <w:p w14:paraId="3F06D63F" w14:textId="7CFDA7DB" w:rsidR="00150DF3" w:rsidRPr="0035321E" w:rsidRDefault="00357D6F" w:rsidP="00FA48A5">
      <w:pPr>
        <w:spacing w:line="240" w:lineRule="auto"/>
        <w:jc w:val="both"/>
        <w:rPr>
          <w:rFonts w:asciiTheme="majorBidi" w:eastAsiaTheme="majorEastAsia" w:hAnsiTheme="majorBidi" w:cstheme="majorBidi"/>
          <w:sz w:val="24"/>
          <w:szCs w:val="24"/>
        </w:rPr>
      </w:pPr>
      <w:r w:rsidRPr="0035321E">
        <w:rPr>
          <w:rFonts w:asciiTheme="majorBidi" w:hAnsiTheme="majorBidi" w:cstheme="majorBidi"/>
          <w:sz w:val="24"/>
          <w:szCs w:val="24"/>
        </w:rPr>
        <w:t xml:space="preserve">Non-pharmacological interventions are often overlooked; however, they are proved to be effective in slowing the progression of cardiovascular aging, generally without side effects. </w:t>
      </w:r>
      <w:r w:rsidR="005022C4" w:rsidRPr="0035321E">
        <w:rPr>
          <w:rFonts w:asciiTheme="majorBidi" w:hAnsiTheme="majorBidi" w:cstheme="majorBidi"/>
          <w:sz w:val="24"/>
          <w:szCs w:val="24"/>
        </w:rPr>
        <w:t>Advising patients for</w:t>
      </w:r>
      <w:r w:rsidR="00B82C78" w:rsidRPr="0035321E">
        <w:rPr>
          <w:rFonts w:asciiTheme="majorBidi" w:hAnsiTheme="majorBidi" w:cstheme="majorBidi"/>
          <w:sz w:val="24"/>
          <w:szCs w:val="24"/>
        </w:rPr>
        <w:t xml:space="preserve"> quitting smoking, regular muscle activity, dietary salt reduction, and weight loss are useful therapies at all CKD stages</w:t>
      </w:r>
      <w:r w:rsidR="005022C4" w:rsidRPr="0035321E">
        <w:rPr>
          <w:rFonts w:asciiTheme="majorBidi" w:hAnsiTheme="majorBidi" w:cstheme="majorBidi"/>
          <w:sz w:val="24"/>
          <w:szCs w:val="24"/>
        </w:rPr>
        <w:t xml:space="preserve"> </w:t>
      </w:r>
      <w:r w:rsidR="007B2B18" w:rsidRPr="0035321E">
        <w:rPr>
          <w:rFonts w:asciiTheme="majorBidi" w:hAnsiTheme="majorBidi" w:cstheme="majorBidi"/>
          <w:sz w:val="24"/>
          <w:szCs w:val="24"/>
        </w:rPr>
        <w:fldChar w:fldCharType="begin">
          <w:fldData xml:space="preserve">PEVuZE5vdGU+PENpdGU+PEF1dGhvcj5IZXJ6b2c8L0F1dGhvcj48WWVhcj4yMDExPC9ZZWFyPjxS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</w:fldData>
        </w:fldChar>
      </w:r>
      <w:r w:rsidR="002F0FF2" w:rsidRPr="0035321E">
        <w:rPr>
          <w:rFonts w:asciiTheme="majorBidi" w:hAnsiTheme="majorBidi" w:cstheme="majorBidi"/>
          <w:sz w:val="24"/>
          <w:szCs w:val="24"/>
        </w:rPr>
        <w:instrText xml:space="preserve"> ADDIN EN.CITE </w:instrText>
      </w:r>
      <w:r w:rsidR="002F0FF2" w:rsidRPr="0035321E">
        <w:rPr>
          <w:rFonts w:asciiTheme="majorBidi" w:hAnsiTheme="majorBidi" w:cstheme="majorBidi"/>
          <w:sz w:val="24"/>
          <w:szCs w:val="24"/>
        </w:rPr>
        <w:fldChar w:fldCharType="begin">
          <w:fldData xml:space="preserve">PEVuZE5vdGU+PENpdGU+PEF1dGhvcj5IZXJ6b2c8L0F1dGhvcj48WWVhcj4yMDExPC9ZZWFyPjxS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</w:fldData>
        </w:fldChar>
      </w:r>
      <w:r w:rsidR="002F0FF2" w:rsidRPr="0035321E">
        <w:rPr>
          <w:rFonts w:asciiTheme="majorBidi" w:hAnsiTheme="majorBidi" w:cstheme="majorBidi"/>
          <w:sz w:val="24"/>
          <w:szCs w:val="24"/>
        </w:rPr>
        <w:instrText xml:space="preserve"> ADDIN EN.CITE.DATA </w:instrText>
      </w:r>
      <w:r w:rsidR="002F0FF2" w:rsidRPr="0035321E">
        <w:rPr>
          <w:rFonts w:asciiTheme="majorBidi" w:hAnsiTheme="majorBidi" w:cstheme="majorBidi"/>
          <w:sz w:val="24"/>
          <w:szCs w:val="24"/>
        </w:rPr>
      </w:r>
      <w:r w:rsidR="002F0FF2" w:rsidRPr="0035321E">
        <w:rPr>
          <w:rFonts w:asciiTheme="majorBidi" w:hAnsiTheme="majorBidi" w:cstheme="majorBidi"/>
          <w:sz w:val="24"/>
          <w:szCs w:val="24"/>
        </w:rPr>
        <w:fldChar w:fldCharType="end"/>
      </w:r>
      <w:r w:rsidR="007B2B18" w:rsidRPr="0035321E">
        <w:rPr>
          <w:rFonts w:asciiTheme="majorBidi" w:hAnsiTheme="majorBidi" w:cstheme="majorBidi"/>
          <w:sz w:val="24"/>
          <w:szCs w:val="24"/>
        </w:rPr>
      </w:r>
      <w:r w:rsidR="007B2B18" w:rsidRPr="0035321E">
        <w:rPr>
          <w:rFonts w:asciiTheme="majorBidi" w:hAnsiTheme="majorBidi" w:cstheme="majorBidi"/>
          <w:sz w:val="24"/>
          <w:szCs w:val="24"/>
        </w:rPr>
        <w:fldChar w:fldCharType="separate"/>
      </w:r>
      <w:r w:rsidR="002F0FF2" w:rsidRPr="0035321E">
        <w:rPr>
          <w:rFonts w:asciiTheme="majorBidi" w:hAnsiTheme="majorBidi" w:cstheme="majorBidi"/>
          <w:noProof/>
          <w:sz w:val="24"/>
          <w:szCs w:val="24"/>
        </w:rPr>
        <w:t>[8]</w:t>
      </w:r>
      <w:r w:rsidR="007B2B18" w:rsidRPr="0035321E">
        <w:rPr>
          <w:rFonts w:asciiTheme="majorBidi" w:hAnsiTheme="majorBidi" w:cstheme="majorBidi"/>
          <w:sz w:val="24"/>
          <w:szCs w:val="24"/>
        </w:rPr>
        <w:fldChar w:fldCharType="end"/>
      </w:r>
      <w:r w:rsidR="00150DF3" w:rsidRPr="0035321E">
        <w:rPr>
          <w:rFonts w:asciiTheme="majorBidi" w:hAnsiTheme="majorBidi" w:cstheme="majorBidi"/>
          <w:sz w:val="24"/>
          <w:szCs w:val="24"/>
        </w:rPr>
        <w:t>.</w:t>
      </w:r>
      <w:r w:rsidR="005022C4" w:rsidRPr="0035321E">
        <w:rPr>
          <w:rFonts w:asciiTheme="majorBidi" w:hAnsiTheme="majorBidi" w:cstheme="majorBidi"/>
          <w:sz w:val="24"/>
          <w:szCs w:val="24"/>
        </w:rPr>
        <w:t xml:space="preserve"> </w:t>
      </w:r>
      <w:r w:rsidR="00B82C78" w:rsidRPr="0035321E">
        <w:rPr>
          <w:rFonts w:asciiTheme="majorBidi" w:hAnsiTheme="majorBidi" w:cstheme="majorBidi"/>
          <w:sz w:val="24"/>
          <w:szCs w:val="24"/>
          <w:shd w:val="clear" w:color="auto" w:fill="FFFFFF"/>
        </w:rPr>
        <w:t xml:space="preserve">There </w:t>
      </w:r>
      <w:r w:rsidR="005022C4" w:rsidRPr="0035321E">
        <w:rPr>
          <w:rFonts w:asciiTheme="majorBidi" w:hAnsiTheme="majorBidi" w:cstheme="majorBidi"/>
          <w:sz w:val="24"/>
          <w:szCs w:val="24"/>
          <w:shd w:val="clear" w:color="auto" w:fill="FFFFFF"/>
        </w:rPr>
        <w:t>is</w:t>
      </w:r>
      <w:r w:rsidR="00B82C78" w:rsidRPr="0035321E">
        <w:rPr>
          <w:rFonts w:asciiTheme="majorBidi" w:hAnsiTheme="majorBidi" w:cstheme="majorBidi"/>
          <w:sz w:val="24"/>
          <w:szCs w:val="24"/>
          <w:shd w:val="clear" w:color="auto" w:fill="FFFFFF"/>
        </w:rPr>
        <w:t xml:space="preserve"> a mutual association between CKD and aging. Elderly people with ES</w:t>
      </w:r>
      <w:r w:rsidR="005022C4" w:rsidRPr="0035321E">
        <w:rPr>
          <w:rFonts w:asciiTheme="majorBidi" w:hAnsiTheme="majorBidi" w:cstheme="majorBidi"/>
          <w:sz w:val="24"/>
          <w:szCs w:val="24"/>
          <w:shd w:val="clear" w:color="auto" w:fill="FFFFFF"/>
        </w:rPr>
        <w:t>K</w:t>
      </w:r>
      <w:r w:rsidR="00B82C78" w:rsidRPr="0035321E">
        <w:rPr>
          <w:rFonts w:asciiTheme="majorBidi" w:hAnsiTheme="majorBidi" w:cstheme="majorBidi"/>
          <w:sz w:val="24"/>
          <w:szCs w:val="24"/>
          <w:shd w:val="clear" w:color="auto" w:fill="FFFFFF"/>
        </w:rPr>
        <w:t xml:space="preserve">D should be treated using a multifaceted treatment strategy that includes active rehabilitation </w:t>
      </w:r>
      <w:r w:rsidR="005022C4" w:rsidRPr="0035321E">
        <w:rPr>
          <w:rFonts w:asciiTheme="majorBidi" w:hAnsiTheme="majorBidi" w:cstheme="majorBidi"/>
          <w:sz w:val="24"/>
          <w:szCs w:val="24"/>
          <w:shd w:val="clear" w:color="auto" w:fill="FFFFFF"/>
        </w:rPr>
        <w:t xml:space="preserve">as well </w:t>
      </w:r>
      <w:r w:rsidR="00117100"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Kooman&lt;/Author&gt;&lt;Year&gt;2017&lt;/Year&gt;&lt;RecNum&gt;79&lt;/RecNum&gt;&lt;DisplayText&gt;[78]&lt;/DisplayText&gt;&lt;record&gt;&lt;rec-number&gt;79&lt;/rec-number&gt;&lt;foreign-keys&gt;&lt;key app="EN" db-id="dd5tvszwnvee5aeze0ovx0vde0dxvrwf55a5" timestamp="1690363176"&gt;79&lt;/key&gt;&lt;/foreign-keys&gt;&lt;ref-type name="Journal Article"&gt;17&lt;/ref-type&gt;&lt;contributors&gt;&lt;authors&gt;&lt;author&gt;Kooman, J. P.&lt;/author&gt;&lt;author&gt;van der Sande, F. M.&lt;/author&gt;&lt;author&gt;Leunissen, K. M.&lt;/author&gt;&lt;/authors&gt;&lt;/contributors&gt;&lt;auth-address&gt;Department of Internal Medicine, Division of Nephrology, University Hospital Maastricht, The Netherlands. Electronic address: jeroen.kooman@mumc.nl.&amp;#xD;Department of Internal Medicine, Division of Nephrology, University Hospital Maastricht, The Netherlands.&lt;/auth-address&gt;&lt;titles&gt;&lt;title&gt;Kidney disease and aging: A reciprocal relation&lt;/title&gt;&lt;secondary-title&gt;Exp Gerontol&lt;/secondary-title&gt;&lt;/titles&gt;&lt;periodical&gt;&lt;full-title&gt;Exp Gerontol&lt;/full-title&gt;&lt;/periodical&gt;&lt;pages&gt;156-159&lt;/pages&gt;&lt;volume&gt;87&lt;/volume&gt;&lt;number&gt;Pt B&lt;/number&gt;&lt;edition&gt;20160212&lt;/edition&gt;&lt;keywords&gt;&lt;keyword&gt;Aged&lt;/keyword&gt;&lt;keyword&gt;*Aging&lt;/keyword&gt;&lt;keyword&gt;Aging, Premature/*epidemiology&lt;/keyword&gt;&lt;keyword&gt;Comorbidity&lt;/keyword&gt;&lt;keyword&gt;Exercise&lt;/keyword&gt;&lt;keyword&gt;Humans&lt;/keyword&gt;&lt;keyword&gt;Kidney Failure, Chronic/*epidemiology/therapy&lt;/keyword&gt;&lt;keyword&gt;Prognosis&lt;/keyword&gt;&lt;keyword&gt;Renal Dialysis&lt;/keyword&gt;&lt;keyword&gt;Renal Insufficiency, Chronic/*complications&lt;/keyword&gt;&lt;keyword&gt;Aging&lt;/keyword&gt;&lt;keyword&gt;Chronic kidney disease&lt;/keyword&gt;&lt;keyword&gt;Dialysis&lt;/keyword&gt;&lt;keyword&gt;Frailty&lt;/keyword&gt;&lt;keyword&gt;Prediction models&lt;/keyword&gt;&lt;keyword&gt;Premature aging&lt;/keyword&gt;&lt;/keywords&gt;&lt;dates&gt;&lt;year&gt;2017&lt;/year&gt;&lt;pub-dates&gt;&lt;date&gt;Jan&lt;/date&gt;&lt;/pub-dates&gt;&lt;/dates&gt;&lt;isbn&gt;0531-5565&lt;/isbn&gt;&lt;accession-num&gt;26880178&lt;/accession-num&gt;&lt;urls&gt;&lt;/urls&gt;&lt;electronic-resource-num&gt;10.1016/j.exger.2016.02.003&lt;/electronic-resource-num&gt;&lt;remote-database-provider&gt;NLM&lt;/remote-database-provider&gt;&lt;language&gt;eng&lt;/language&gt;&lt;/record&gt;&lt;/Cite&gt;&lt;/EndNote&gt;</w:instrText>
      </w:r>
      <w:r w:rsidR="00117100"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78]</w:t>
      </w:r>
      <w:r w:rsidR="00117100" w:rsidRPr="0035321E">
        <w:rPr>
          <w:rFonts w:asciiTheme="majorBidi" w:hAnsiTheme="majorBidi" w:cstheme="majorBidi"/>
          <w:sz w:val="24"/>
          <w:szCs w:val="24"/>
          <w:shd w:val="clear" w:color="auto" w:fill="FFFFFF"/>
        </w:rPr>
        <w:fldChar w:fldCharType="end"/>
      </w:r>
      <w:r w:rsidR="00150DF3" w:rsidRPr="0035321E">
        <w:rPr>
          <w:rFonts w:asciiTheme="majorBidi" w:hAnsiTheme="majorBidi" w:cstheme="majorBidi"/>
          <w:sz w:val="24"/>
          <w:szCs w:val="24"/>
          <w:shd w:val="clear" w:color="auto" w:fill="FFFFFF"/>
        </w:rPr>
        <w:t>.</w:t>
      </w:r>
      <w:r w:rsidR="00345D9D">
        <w:rPr>
          <w:rFonts w:asciiTheme="majorBidi" w:hAnsiTheme="majorBidi" w:cstheme="majorBidi"/>
          <w:sz w:val="24"/>
          <w:szCs w:val="24"/>
          <w:shd w:val="clear" w:color="auto" w:fill="FFFFFF"/>
        </w:rPr>
        <w:t xml:space="preserve"> Figure (3) illustrates the possible non-pharmacological interventions in patients with CKD.</w:t>
      </w:r>
    </w:p>
    <w:p w14:paraId="55CEFE2C" w14:textId="7E2078D0" w:rsidR="007D5E16" w:rsidRPr="0035321E" w:rsidRDefault="0035321E" w:rsidP="00FA48A5">
      <w:pPr>
        <w:spacing w:line="240" w:lineRule="auto"/>
        <w:jc w:val="both"/>
        <w:rPr>
          <w:rFonts w:asciiTheme="majorBidi" w:eastAsiaTheme="majorEastAsia" w:hAnsiTheme="majorBidi" w:cstheme="majorBidi"/>
          <w:b/>
          <w:bCs/>
          <w:sz w:val="24"/>
          <w:szCs w:val="24"/>
          <w:u w:val="single"/>
        </w:rPr>
      </w:pPr>
      <w:r w:rsidRPr="0035321E">
        <w:rPr>
          <w:rFonts w:asciiTheme="majorBidi" w:eastAsiaTheme="majorEastAsia" w:hAnsiTheme="majorBidi" w:cstheme="majorBidi"/>
          <w:b/>
          <w:bCs/>
          <w:sz w:val="24"/>
          <w:szCs w:val="24"/>
          <w:u w:val="single"/>
        </w:rPr>
        <w:t>PHARMACOLOGICAL TREATMENT OF CARDIOVASCULAR DISEASE IN CKD</w:t>
      </w:r>
    </w:p>
    <w:p w14:paraId="42902400" w14:textId="34A460DC" w:rsidR="00371F8E" w:rsidRPr="0035321E" w:rsidRDefault="00371F8E"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Controlling DM and HTN are cornerstones of lowering cardiovascular risk in general population and in patients with CKD. Therefore, current recommendations call for </w:t>
      </w:r>
      <w:r w:rsidR="008B6F71">
        <w:rPr>
          <w:rFonts w:asciiTheme="majorBidi" w:hAnsiTheme="majorBidi" w:cstheme="majorBidi"/>
          <w:sz w:val="24"/>
          <w:szCs w:val="24"/>
        </w:rPr>
        <w:t>strict control of blood pressure</w:t>
      </w:r>
      <w:r w:rsidRPr="0035321E">
        <w:rPr>
          <w:rFonts w:asciiTheme="majorBidi" w:hAnsiTheme="majorBidi" w:cstheme="majorBidi"/>
          <w:sz w:val="24"/>
          <w:szCs w:val="24"/>
        </w:rPr>
        <w:t xml:space="preserve"> in patients with diabetic or nondiabetic CKD</w:t>
      </w:r>
      <w:r w:rsidR="008B6F71">
        <w:rPr>
          <w:rFonts w:asciiTheme="majorBidi" w:hAnsiTheme="majorBidi" w:cstheme="majorBidi"/>
          <w:sz w:val="24"/>
          <w:szCs w:val="24"/>
        </w:rPr>
        <w:t xml:space="preserve"> with RAAS blockers as the</w:t>
      </w:r>
      <w:r w:rsidRPr="0035321E">
        <w:rPr>
          <w:rFonts w:asciiTheme="majorBidi" w:hAnsiTheme="majorBidi" w:cstheme="majorBidi"/>
          <w:sz w:val="24"/>
          <w:szCs w:val="24"/>
        </w:rPr>
        <w:t xml:space="preserve"> first-line medications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Williams&lt;/Author&gt;&lt;Year&gt;2019&lt;/Year&gt;&lt;RecNum&gt;134&lt;/RecNum&gt;&lt;DisplayText&gt;[79]&lt;/DisplayText&gt;&lt;record&gt;&lt;rec-number&gt;134&lt;/rec-number&gt;&lt;foreign-keys&gt;&lt;key app="EN" db-id="rz95zea9std059ewtpuv2wx1rzzsv92rf0pd" timestamp="1690630646"&gt;134&lt;/key&gt;&lt;/foreign-keys&gt;&lt;ref-type name="Journal Article"&gt;17&lt;/ref-type&gt;&lt;contributors&gt;&lt;authors&gt;&lt;author&gt;Williams, Bryan&lt;/author&gt;&lt;author&gt;Mancia, Giuseppe&lt;/author&gt;&lt;author&gt;Spiering, Wilko&lt;/author&gt;&lt;author&gt;Rosei, Enrico Agabiti&lt;/author&gt;&lt;author&gt;Azizi, Michel&lt;/author&gt;&lt;author&gt;Burnier, Michel&lt;/author&gt;&lt;author&gt;Clement, Denis L&lt;/author&gt;&lt;author&gt;Coca, Antonio&lt;/author&gt;&lt;author&gt;De Simone, Giovanni&lt;/author&gt;&lt;author&gt;Dominiczak, Anna&lt;/author&gt;&lt;/authors&gt;&lt;/contributors&gt;&lt;titles&gt;&lt;title&gt;2018 ESC/ESH Guidelines for the management of arterial hypertension&lt;/title&gt;&lt;secondary-title&gt;Kardiologia Polska (Polish Heart Journal)&lt;/secondary-title&gt;&lt;/titles&gt;&lt;periodical&gt;&lt;full-title&gt;Kardiologia Polska (Polish Heart Journal)&lt;/full-title&gt;&lt;/periodical&gt;&lt;pages&gt;71-159&lt;/pages&gt;&lt;volume&gt;77&lt;/volume&gt;&lt;number&gt;2&lt;/number&gt;&lt;dates&gt;&lt;year&gt;2019&lt;/year&gt;&lt;/dates&gt;&lt;isbn&gt;1897-4279&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79]</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4961A8A8" w14:textId="0A66C2EB" w:rsidR="00371F8E" w:rsidRPr="0035321E" w:rsidRDefault="008B6F71" w:rsidP="00FA48A5">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Using </w:t>
      </w:r>
      <w:r w:rsidRPr="008B6F71">
        <w:rPr>
          <w:rFonts w:asciiTheme="majorBidi" w:hAnsiTheme="majorBidi" w:cstheme="majorBidi"/>
          <w:sz w:val="24"/>
          <w:szCs w:val="24"/>
        </w:rPr>
        <w:t>SGLT2 inhibitors or GLP-1 receptor agonists, patients with type 2 diabetes have demonstrated a significant decrease in cardiovascular events. Guidelines therefore recommend using these medications to treat individuals with CKD and those without CKD who have CVD or many cardiovascular risk factors</w:t>
      </w:r>
      <w:r>
        <w:rPr>
          <w:rFonts w:asciiTheme="majorBidi" w:hAnsiTheme="majorBidi" w:cstheme="majorBidi"/>
          <w:sz w:val="24"/>
          <w:szCs w:val="24"/>
        </w:rPr>
        <w:t xml:space="preserve"> </w:t>
      </w:r>
      <w:r w:rsidR="00371F8E" w:rsidRPr="0035321E">
        <w:rPr>
          <w:rFonts w:asciiTheme="majorBidi" w:hAnsiTheme="majorBidi" w:cstheme="majorBidi"/>
          <w:sz w:val="24"/>
          <w:szCs w:val="24"/>
        </w:rPr>
        <w:fldChar w:fldCharType="begin">
          <w:fldData xml:space="preserve">PEVuZE5vdGU+PENpdGU+PEF1dGhvcj5KYW5rb3dza2k8L0F1dGhvcj48WWVhcj4yMDIxPC9ZZWFy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==
</w:fldData>
        </w:fldChar>
      </w:r>
      <w:r w:rsidR="000617CA">
        <w:rPr>
          <w:rFonts w:asciiTheme="majorBidi" w:hAnsiTheme="majorBidi" w:cstheme="majorBidi"/>
          <w:sz w:val="24"/>
          <w:szCs w:val="24"/>
        </w:rPr>
        <w:instrText xml:space="preserve"> ADDIN EN.CITE </w:instrText>
      </w:r>
      <w:r w:rsidR="000617CA">
        <w:rPr>
          <w:rFonts w:asciiTheme="majorBidi" w:hAnsiTheme="majorBidi" w:cstheme="majorBidi"/>
          <w:sz w:val="24"/>
          <w:szCs w:val="24"/>
        </w:rPr>
        <w:fldChar w:fldCharType="begin">
          <w:fldData xml:space="preserve">PEVuZE5vdGU+PENpdGU+PEF1dGhvcj5KYW5rb3dza2k8L0F1dGhvcj48WWVhcj4yMDIxPC9ZZWFy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==
</w:fldData>
        </w:fldChar>
      </w:r>
      <w:r w:rsidR="000617CA">
        <w:rPr>
          <w:rFonts w:asciiTheme="majorBidi" w:hAnsiTheme="majorBidi" w:cstheme="majorBidi"/>
          <w:sz w:val="24"/>
          <w:szCs w:val="24"/>
        </w:rPr>
        <w:instrText xml:space="preserve"> ADDIN EN.CITE.DATA </w:instrText>
      </w:r>
      <w:r w:rsidR="000617CA">
        <w:rPr>
          <w:rFonts w:asciiTheme="majorBidi" w:hAnsiTheme="majorBidi" w:cstheme="majorBidi"/>
          <w:sz w:val="24"/>
          <w:szCs w:val="24"/>
        </w:rPr>
      </w:r>
      <w:r w:rsidR="000617CA">
        <w:rPr>
          <w:rFonts w:asciiTheme="majorBidi" w:hAnsiTheme="majorBidi" w:cstheme="majorBidi"/>
          <w:sz w:val="24"/>
          <w:szCs w:val="24"/>
        </w:rPr>
        <w:fldChar w:fldCharType="end"/>
      </w:r>
      <w:r w:rsidR="00371F8E"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80]</w:t>
      </w:r>
      <w:r w:rsidR="00371F8E" w:rsidRPr="0035321E">
        <w:rPr>
          <w:rFonts w:asciiTheme="majorBidi" w:hAnsiTheme="majorBidi" w:cstheme="majorBidi"/>
          <w:sz w:val="24"/>
          <w:szCs w:val="24"/>
        </w:rPr>
        <w:fldChar w:fldCharType="end"/>
      </w:r>
      <w:r w:rsidR="00371F8E" w:rsidRPr="0035321E">
        <w:rPr>
          <w:rFonts w:asciiTheme="majorBidi" w:hAnsiTheme="majorBidi" w:cstheme="majorBidi"/>
          <w:sz w:val="24"/>
          <w:szCs w:val="24"/>
        </w:rPr>
        <w:t>.</w:t>
      </w:r>
    </w:p>
    <w:p w14:paraId="2BC5AD56" w14:textId="10A2C652" w:rsidR="002E4522" w:rsidRPr="0035321E" w:rsidRDefault="002E4522"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There is a shortage of data available to support management plans for </w:t>
      </w:r>
      <w:r w:rsidR="00547373" w:rsidRPr="0035321E">
        <w:rPr>
          <w:rFonts w:asciiTheme="majorBidi" w:hAnsiTheme="majorBidi" w:cstheme="majorBidi"/>
          <w:sz w:val="24"/>
          <w:szCs w:val="24"/>
          <w:shd w:val="clear" w:color="auto" w:fill="FFFFFF"/>
        </w:rPr>
        <w:t>cardiovascular risk in patients with CKD. Many approved and off-labeled drugs have been studied to decrease the vascular calcification in CKD.</w:t>
      </w:r>
    </w:p>
    <w:p w14:paraId="75BEB3A0" w14:textId="77777777" w:rsidR="00371F8E" w:rsidRPr="0035321E" w:rsidRDefault="00371F8E"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 xml:space="preserve">Statin and aspirin </w:t>
      </w:r>
    </w:p>
    <w:p w14:paraId="16CEE22F" w14:textId="77777777" w:rsidR="00C676AB" w:rsidRDefault="00C676AB" w:rsidP="00FA48A5">
      <w:pPr>
        <w:spacing w:line="240" w:lineRule="auto"/>
        <w:jc w:val="both"/>
        <w:rPr>
          <w:rFonts w:asciiTheme="majorBidi" w:hAnsiTheme="majorBidi" w:cstheme="majorBidi"/>
          <w:sz w:val="24"/>
          <w:szCs w:val="24"/>
          <w:shd w:val="clear" w:color="auto" w:fill="FFFFFF"/>
        </w:rPr>
      </w:pPr>
    </w:p>
    <w:p w14:paraId="2FFDECCC" w14:textId="01CB9263" w:rsidR="00371F8E" w:rsidRPr="0035321E" w:rsidRDefault="00C676AB" w:rsidP="00FA48A5">
      <w:pPr>
        <w:spacing w:line="240" w:lineRule="auto"/>
        <w:jc w:val="both"/>
        <w:rPr>
          <w:rFonts w:asciiTheme="majorBidi" w:hAnsiTheme="majorBidi" w:cstheme="majorBidi"/>
          <w:sz w:val="24"/>
          <w:szCs w:val="24"/>
          <w:shd w:val="clear" w:color="auto" w:fill="FFFFFF"/>
        </w:rPr>
      </w:pPr>
      <w:r w:rsidRPr="00C676AB">
        <w:rPr>
          <w:rFonts w:asciiTheme="majorBidi" w:hAnsiTheme="majorBidi" w:cstheme="majorBidi"/>
          <w:sz w:val="24"/>
          <w:szCs w:val="24"/>
          <w:shd w:val="clear" w:color="auto" w:fill="FFFFFF"/>
        </w:rPr>
        <w:t xml:space="preserve">Dyslipidemia frequently occurs in CKD patients. KDOQI advises all adult patients with diabetic CKD and hypercholesterolemic non-diabetic CKD patients to receive treatment with a reductase inhibitor, or statin, to decrease LDL cholesterol. Statins help lessen a variety of cardiovascular complications brought on by atherosclerosis. According to recommendations, statins </w:t>
      </w:r>
      <w:r>
        <w:rPr>
          <w:rFonts w:asciiTheme="majorBidi" w:hAnsiTheme="majorBidi" w:cstheme="majorBidi"/>
          <w:sz w:val="24"/>
          <w:szCs w:val="24"/>
          <w:shd w:val="clear" w:color="auto" w:fill="FFFFFF"/>
        </w:rPr>
        <w:t xml:space="preserve">are advised </w:t>
      </w:r>
      <w:r>
        <w:rPr>
          <w:rFonts w:asciiTheme="majorBidi" w:hAnsiTheme="majorBidi" w:cstheme="majorBidi"/>
          <w:sz w:val="24"/>
          <w:szCs w:val="24"/>
          <w:shd w:val="clear" w:color="auto" w:fill="FFFFFF"/>
        </w:rPr>
        <w:lastRenderedPageBreak/>
        <w:t>for</w:t>
      </w:r>
      <w:r w:rsidRPr="00C676AB">
        <w:rPr>
          <w:rFonts w:asciiTheme="majorBidi" w:hAnsiTheme="majorBidi" w:cstheme="majorBidi"/>
          <w:sz w:val="24"/>
          <w:szCs w:val="24"/>
          <w:shd w:val="clear" w:color="auto" w:fill="FFFFFF"/>
        </w:rPr>
        <w:t xml:space="preserve"> all CKD patients over 50 years old and by people who are 18 to 49 years old and at high risk for atherosclerotic cardiovascular disease (CVD)</w:t>
      </w:r>
      <w:r w:rsidR="00371F8E" w:rsidRPr="0035321E">
        <w:rPr>
          <w:rFonts w:asciiTheme="majorBidi" w:hAnsiTheme="majorBidi" w:cstheme="majorBidi"/>
          <w:sz w:val="24"/>
          <w:szCs w:val="24"/>
        </w:rPr>
        <w:t xml:space="preserve"> </w:t>
      </w:r>
      <w:r w:rsidR="00371F8E" w:rsidRPr="0035321E">
        <w:rPr>
          <w:rFonts w:asciiTheme="majorBidi" w:hAnsiTheme="majorBidi" w:cstheme="majorBidi"/>
          <w:sz w:val="24"/>
          <w:szCs w:val="24"/>
        </w:rPr>
        <w:fldChar w:fldCharType="begin">
          <w:fldData xml:space="preserve">PEVuZE5vdGU+PENpdGU+PEF1dGhvcj5NYXRoZXc8L0F1dGhvcj48WWVhcj4yMDE3PC9ZZWFyPjxS
ZWNOdW0+ODI8L1JlY051bT48RGlzcGxheVRleHQ+Wzgx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0617CA">
        <w:rPr>
          <w:rFonts w:asciiTheme="majorBidi" w:hAnsiTheme="majorBidi" w:cstheme="majorBidi"/>
          <w:sz w:val="24"/>
          <w:szCs w:val="24"/>
        </w:rPr>
        <w:instrText xml:space="preserve"> ADDIN EN.CITE </w:instrText>
      </w:r>
      <w:r w:rsidR="000617CA">
        <w:rPr>
          <w:rFonts w:asciiTheme="majorBidi" w:hAnsiTheme="majorBidi" w:cstheme="majorBidi"/>
          <w:sz w:val="24"/>
          <w:szCs w:val="24"/>
        </w:rPr>
        <w:fldChar w:fldCharType="begin">
          <w:fldData xml:space="preserve">PEVuZE5vdGU+PENpdGU+PEF1dGhvcj5NYXRoZXc8L0F1dGhvcj48WWVhcj4yMDE3PC9ZZWFyPjxS
ZWNOdW0+ODI8L1JlY051bT48RGlzcGxheVRleHQ+Wzgx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0617CA">
        <w:rPr>
          <w:rFonts w:asciiTheme="majorBidi" w:hAnsiTheme="majorBidi" w:cstheme="majorBidi"/>
          <w:sz w:val="24"/>
          <w:szCs w:val="24"/>
        </w:rPr>
        <w:instrText xml:space="preserve"> ADDIN EN.CITE.DATA </w:instrText>
      </w:r>
      <w:r w:rsidR="000617CA">
        <w:rPr>
          <w:rFonts w:asciiTheme="majorBidi" w:hAnsiTheme="majorBidi" w:cstheme="majorBidi"/>
          <w:sz w:val="24"/>
          <w:szCs w:val="24"/>
        </w:rPr>
      </w:r>
      <w:r w:rsidR="000617CA">
        <w:rPr>
          <w:rFonts w:asciiTheme="majorBidi" w:hAnsiTheme="majorBidi" w:cstheme="majorBidi"/>
          <w:sz w:val="24"/>
          <w:szCs w:val="24"/>
        </w:rPr>
        <w:fldChar w:fldCharType="end"/>
      </w:r>
      <w:r w:rsidR="00371F8E"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81]</w:t>
      </w:r>
      <w:r w:rsidR="00371F8E" w:rsidRPr="0035321E">
        <w:rPr>
          <w:rFonts w:asciiTheme="majorBidi" w:hAnsiTheme="majorBidi" w:cstheme="majorBidi"/>
          <w:sz w:val="24"/>
          <w:szCs w:val="24"/>
        </w:rPr>
        <w:fldChar w:fldCharType="end"/>
      </w:r>
      <w:r w:rsidR="00371F8E" w:rsidRPr="0035321E">
        <w:rPr>
          <w:rFonts w:asciiTheme="majorBidi" w:hAnsiTheme="majorBidi" w:cstheme="majorBidi"/>
          <w:sz w:val="24"/>
          <w:szCs w:val="24"/>
        </w:rPr>
        <w:t>.</w:t>
      </w:r>
      <w:r w:rsidR="00371F8E" w:rsidRPr="0035321E">
        <w:rPr>
          <w:rFonts w:asciiTheme="majorBidi" w:hAnsiTheme="majorBidi" w:cstheme="majorBidi"/>
          <w:sz w:val="24"/>
          <w:szCs w:val="24"/>
          <w:shd w:val="clear" w:color="auto" w:fill="FFFFFF"/>
        </w:rPr>
        <w:t xml:space="preserve">                                                                          </w:t>
      </w:r>
      <w:r w:rsidR="00371F8E" w:rsidRPr="0035321E">
        <w:rPr>
          <w:rFonts w:asciiTheme="majorBidi" w:hAnsiTheme="majorBidi" w:cstheme="majorBidi"/>
          <w:sz w:val="24"/>
          <w:szCs w:val="24"/>
        </w:rPr>
        <w:t xml:space="preserve">                                                                                                                              </w:t>
      </w:r>
    </w:p>
    <w:p w14:paraId="3B7228B3" w14:textId="7859F3B1" w:rsidR="00371F8E" w:rsidRPr="0035321E" w:rsidRDefault="00C676AB" w:rsidP="00FA48A5">
      <w:pPr>
        <w:spacing w:line="240" w:lineRule="auto"/>
        <w:jc w:val="both"/>
        <w:rPr>
          <w:rFonts w:asciiTheme="majorBidi" w:hAnsiTheme="majorBidi" w:cstheme="majorBidi"/>
          <w:sz w:val="24"/>
          <w:szCs w:val="24"/>
        </w:rPr>
      </w:pPr>
      <w:r w:rsidRPr="00C676AB">
        <w:rPr>
          <w:rFonts w:asciiTheme="majorBidi" w:hAnsiTheme="majorBidi" w:cstheme="majorBidi"/>
          <w:sz w:val="24"/>
          <w:szCs w:val="24"/>
        </w:rPr>
        <w:t>The severity of CKD appears to have an impact on how well lipid-lowering therapies reduce CV risk in people with CKD. In patients with advanced CKD who had no prior history of myocardial infarction or coronary revascularization, the SHARP study discovered a significant relative decrease in the primary end point of cardiovascular death, nonfatal myocardial infarction, nonfatal stroke, or coronary revascularization after using statins and ezetimibe</w:t>
      </w:r>
      <w:r>
        <w:rPr>
          <w:rFonts w:asciiTheme="majorBidi" w:hAnsiTheme="majorBidi" w:cstheme="majorBidi"/>
          <w:sz w:val="24"/>
          <w:szCs w:val="24"/>
        </w:rPr>
        <w:t xml:space="preserve"> </w:t>
      </w:r>
      <w:r w:rsidR="00371F8E" w:rsidRPr="0035321E">
        <w:rPr>
          <w:rFonts w:asciiTheme="majorBidi" w:hAnsiTheme="majorBidi" w:cstheme="majorBidi"/>
          <w:sz w:val="24"/>
          <w:szCs w:val="24"/>
        </w:rPr>
        <w:fldChar w:fldCharType="begin">
          <w:fldData xml:space="preserve">PEVuZE5vdGU+PENpdGU+PEF1dGhvcj5TaGFycCBDb2xsYWJvcmF0aXZlPC9BdXRob3I+PFllYXI+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</w:fldData>
        </w:fldChar>
      </w:r>
      <w:r w:rsidR="000617CA">
        <w:rPr>
          <w:rFonts w:asciiTheme="majorBidi" w:hAnsiTheme="majorBidi" w:cstheme="majorBidi"/>
          <w:sz w:val="24"/>
          <w:szCs w:val="24"/>
        </w:rPr>
        <w:instrText xml:space="preserve"> ADDIN EN.CITE </w:instrText>
      </w:r>
      <w:r w:rsidR="000617CA">
        <w:rPr>
          <w:rFonts w:asciiTheme="majorBidi" w:hAnsiTheme="majorBidi" w:cstheme="majorBidi"/>
          <w:sz w:val="24"/>
          <w:szCs w:val="24"/>
        </w:rPr>
        <w:fldChar w:fldCharType="begin">
          <w:fldData xml:space="preserve">PEVuZE5vdGU+PENpdGU+PEF1dGhvcj5TaGFycCBDb2xsYWJvcmF0aXZlPC9BdXRob3I+PFllYXI+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</w:fldData>
        </w:fldChar>
      </w:r>
      <w:r w:rsidR="000617CA">
        <w:rPr>
          <w:rFonts w:asciiTheme="majorBidi" w:hAnsiTheme="majorBidi" w:cstheme="majorBidi"/>
          <w:sz w:val="24"/>
          <w:szCs w:val="24"/>
        </w:rPr>
        <w:instrText xml:space="preserve"> ADDIN EN.CITE.DATA </w:instrText>
      </w:r>
      <w:r w:rsidR="000617CA">
        <w:rPr>
          <w:rFonts w:asciiTheme="majorBidi" w:hAnsiTheme="majorBidi" w:cstheme="majorBidi"/>
          <w:sz w:val="24"/>
          <w:szCs w:val="24"/>
        </w:rPr>
      </w:r>
      <w:r w:rsidR="000617CA">
        <w:rPr>
          <w:rFonts w:asciiTheme="majorBidi" w:hAnsiTheme="majorBidi" w:cstheme="majorBidi"/>
          <w:sz w:val="24"/>
          <w:szCs w:val="24"/>
        </w:rPr>
        <w:fldChar w:fldCharType="end"/>
      </w:r>
      <w:r w:rsidR="00371F8E"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82]</w:t>
      </w:r>
      <w:r w:rsidR="00371F8E" w:rsidRPr="0035321E">
        <w:rPr>
          <w:rFonts w:asciiTheme="majorBidi" w:hAnsiTheme="majorBidi" w:cstheme="majorBidi"/>
          <w:sz w:val="24"/>
          <w:szCs w:val="24"/>
        </w:rPr>
        <w:fldChar w:fldCharType="end"/>
      </w:r>
      <w:r w:rsidR="00371F8E" w:rsidRPr="0035321E">
        <w:rPr>
          <w:rFonts w:asciiTheme="majorBidi" w:hAnsiTheme="majorBidi" w:cstheme="majorBidi"/>
          <w:sz w:val="24"/>
          <w:szCs w:val="24"/>
        </w:rPr>
        <w:t>.</w:t>
      </w:r>
    </w:p>
    <w:p w14:paraId="68F9A8C5" w14:textId="460350A3" w:rsidR="00C676AB" w:rsidRDefault="00C676AB" w:rsidP="00FA48A5">
      <w:pPr>
        <w:spacing w:line="240" w:lineRule="auto"/>
        <w:jc w:val="both"/>
        <w:rPr>
          <w:rFonts w:asciiTheme="majorBidi" w:hAnsiTheme="majorBidi" w:cstheme="majorBidi"/>
          <w:sz w:val="24"/>
          <w:szCs w:val="24"/>
        </w:rPr>
      </w:pPr>
      <w:r w:rsidRPr="00C676AB">
        <w:rPr>
          <w:rFonts w:asciiTheme="majorBidi" w:hAnsiTheme="majorBidi" w:cstheme="majorBidi"/>
          <w:sz w:val="24"/>
          <w:szCs w:val="24"/>
        </w:rPr>
        <w:t xml:space="preserve">In contrast, neither the 4D nor the AURORA investigations could demonstrate a meaningful decrease in CVD in ESKD patients taking HD when compared to placebo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Baigent&lt;/Author&gt;&lt;Year&gt;2011&lt;/Year&gt;&lt;RecNum&gt;167&lt;/RecNum&gt;&lt;DisplayText&gt;[83]&lt;/DisplayText&gt;&lt;record&gt;&lt;rec-number&gt;167&lt;/rec-number&gt;&lt;foreign-keys&gt;&lt;key app="EN" db-id="rz95zea9std059ewtpuv2wx1rzzsv92rf0pd" timestamp="1690637335"&gt;167&lt;/key&gt;&lt;/foreign-keys&gt;&lt;ref-type name="Journal Article"&gt;17&lt;/ref-type&gt;&lt;contributors&gt;&lt;authors&gt;&lt;author&gt;Baigent, Colin&lt;/author&gt;&lt;author&gt;Landray, Martin J&lt;/author&gt;&lt;author&gt;Reith, Christina&lt;/author&gt;&lt;author&gt;Emberson, Jonathan&lt;/author&gt;&lt;author&gt;Wheeler, David C&lt;/author&gt;&lt;author&gt;Tomson, Charles&lt;/author&gt;&lt;author&gt;Wanner, Christoph&lt;/author&gt;&lt;author&gt;Krane, Vera&lt;/author&gt;&lt;author&gt;Cass, Alan&lt;/author&gt;&lt;author&gt;Craig, Jonathan&lt;/author&gt;&lt;/authors&gt;&lt;/contributors&gt;&lt;titles&gt;&lt;title&gt;The effects of lowering LDL cholesterol with simvastatin plus ezetimibe in patients with chronic kidney disease (Study of Heart and Renal Protection): a randomised placebo-controlled trial&lt;/title&gt;&lt;secondary-title&gt;The Lancet&lt;/secondary-title&gt;&lt;/titles&gt;&lt;periodical&gt;&lt;full-title&gt;The lancet&lt;/full-title&gt;&lt;/periodical&gt;&lt;pages&gt;2181-2192&lt;/pages&gt;&lt;volume&gt;377&lt;/volume&gt;&lt;number&gt;9784&lt;/number&gt;&lt;dates&gt;&lt;year&gt;2011&lt;/year&gt;&lt;/dates&gt;&lt;isbn&gt;0140-6736&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83]</w:t>
      </w:r>
      <w:r w:rsidRPr="0035321E">
        <w:rPr>
          <w:rFonts w:asciiTheme="majorBidi" w:hAnsiTheme="majorBidi" w:cstheme="majorBidi"/>
          <w:sz w:val="24"/>
          <w:szCs w:val="24"/>
        </w:rPr>
        <w:fldChar w:fldCharType="end"/>
      </w:r>
      <w:r w:rsidRPr="00C676AB">
        <w:rPr>
          <w:rFonts w:asciiTheme="majorBidi" w:hAnsiTheme="majorBidi" w:cstheme="majorBidi"/>
          <w:sz w:val="24"/>
          <w:szCs w:val="24"/>
        </w:rPr>
        <w:t xml:space="preserve">. According to these data, the cardiovascular benefits of lipid-lowering treatments are reduced with </w:t>
      </w:r>
      <w:r>
        <w:rPr>
          <w:rFonts w:asciiTheme="majorBidi" w:hAnsiTheme="majorBidi" w:cstheme="majorBidi"/>
          <w:sz w:val="24"/>
          <w:szCs w:val="24"/>
        </w:rPr>
        <w:t xml:space="preserve">significant reduction of </w:t>
      </w:r>
      <w:r w:rsidRPr="00C676AB">
        <w:rPr>
          <w:rFonts w:asciiTheme="majorBidi" w:hAnsiTheme="majorBidi" w:cstheme="majorBidi"/>
          <w:sz w:val="24"/>
          <w:szCs w:val="24"/>
        </w:rPr>
        <w:t xml:space="preserve">glomerular filtration rates and are only </w:t>
      </w:r>
      <w:r>
        <w:rPr>
          <w:rFonts w:asciiTheme="majorBidi" w:hAnsiTheme="majorBidi" w:cstheme="majorBidi"/>
          <w:sz w:val="24"/>
          <w:szCs w:val="24"/>
        </w:rPr>
        <w:t>minimally</w:t>
      </w:r>
      <w:r w:rsidRPr="00C676AB">
        <w:rPr>
          <w:rFonts w:asciiTheme="majorBidi" w:hAnsiTheme="majorBidi" w:cstheme="majorBidi"/>
          <w:sz w:val="24"/>
          <w:szCs w:val="24"/>
        </w:rPr>
        <w:t xml:space="preserve"> effective in people with ESKD who are receiving hemodialysis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Palmer&lt;/Author&gt;&lt;Year&gt;2012&lt;/Year&gt;&lt;RecNum&gt;168&lt;/RecNum&gt;&lt;DisplayText&gt;[84]&lt;/DisplayText&gt;&lt;record&gt;&lt;rec-number&gt;168&lt;/rec-number&gt;&lt;foreign-keys&gt;&lt;key app="EN" db-id="rz95zea9std059ewtpuv2wx1rzzsv92rf0pd" timestamp="1690637426"&gt;168&lt;/key&gt;&lt;/foreign-keys&gt;&lt;ref-type name="Journal Article"&gt;17&lt;/ref-type&gt;&lt;contributors&gt;&lt;authors&gt;&lt;author&gt;Palmer, Suetonia C&lt;/author&gt;&lt;author&gt;Craig, Jonathan C&lt;/author&gt;&lt;author&gt;Navaneethan, Sankar D&lt;/author&gt;&lt;author&gt;Tonelli, Marcello&lt;/author&gt;&lt;author&gt;Pellegrini, Fabio&lt;/author&gt;&lt;author&gt;Strippoli, Giovanni FM&lt;/author&gt;&lt;/authors&gt;&lt;/contributors&gt;&lt;titles&gt;&lt;title&gt;Benefits and harms of statin therapy for persons with chronic kidney disease: a systematic review and meta-analysis&lt;/title&gt;&lt;secondary-title&gt;Annals of internal medicine&lt;/secondary-title&gt;&lt;/titles&gt;&lt;periodical&gt;&lt;full-title&gt;Annals of internal medicine&lt;/full-title&gt;&lt;/periodical&gt;&lt;pages&gt;263-275&lt;/pages&gt;&lt;volume&gt;157&lt;/volume&gt;&lt;number&gt;4&lt;/number&gt;&lt;dates&gt;&lt;year&gt;2012&lt;/year&gt;&lt;/dates&gt;&lt;isbn&gt;0003-4819&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84]</w:t>
      </w:r>
      <w:r w:rsidRPr="0035321E">
        <w:rPr>
          <w:rFonts w:asciiTheme="majorBidi" w:hAnsiTheme="majorBidi" w:cstheme="majorBidi"/>
          <w:sz w:val="24"/>
          <w:szCs w:val="24"/>
        </w:rPr>
        <w:fldChar w:fldCharType="end"/>
      </w:r>
      <w:r w:rsidRPr="00C676AB">
        <w:rPr>
          <w:rFonts w:asciiTheme="majorBidi" w:hAnsiTheme="majorBidi" w:cstheme="majorBidi"/>
          <w:sz w:val="24"/>
          <w:szCs w:val="24"/>
        </w:rPr>
        <w:t xml:space="preserve"> .</w:t>
      </w:r>
    </w:p>
    <w:p w14:paraId="13BA864B" w14:textId="30B0E84A" w:rsidR="00371F8E" w:rsidRPr="0035321E" w:rsidRDefault="00371F8E"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Antiplatelet medication is well established to lower cardiovascular risk in people without CKD who have coronary artery disease, however the prognostic advantage is less obvious in CKD patients. Additionally, these medications raise the risk of bleeding incidents in CKD patients, thus may outweigh any potential advantages </w:t>
      </w:r>
      <w:r w:rsidRPr="0035321E">
        <w:rPr>
          <w:rFonts w:asciiTheme="majorBidi" w:hAnsiTheme="majorBidi" w:cstheme="majorBidi"/>
          <w:sz w:val="24"/>
          <w:szCs w:val="24"/>
        </w:rPr>
        <w:fldChar w:fldCharType="begin">
          <w:fldData xml:space="preserve">PEVuZE5vdGU+PENpdGU+PEF1dGhvcj5KYW5rb3dza2k8L0F1dGhvcj48WWVhcj4yMDIxPC9ZZWFy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==
</w:fldData>
        </w:fldChar>
      </w:r>
      <w:r w:rsidR="000617CA">
        <w:rPr>
          <w:rFonts w:asciiTheme="majorBidi" w:hAnsiTheme="majorBidi" w:cstheme="majorBidi"/>
          <w:sz w:val="24"/>
          <w:szCs w:val="24"/>
        </w:rPr>
        <w:instrText xml:space="preserve"> ADDIN EN.CITE </w:instrText>
      </w:r>
      <w:r w:rsidR="000617CA">
        <w:rPr>
          <w:rFonts w:asciiTheme="majorBidi" w:hAnsiTheme="majorBidi" w:cstheme="majorBidi"/>
          <w:sz w:val="24"/>
          <w:szCs w:val="24"/>
        </w:rPr>
        <w:fldChar w:fldCharType="begin">
          <w:fldData xml:space="preserve">PEVuZE5vdGU+PENpdGU+PEF1dGhvcj5KYW5rb3dza2k8L0F1dGhvcj48WWVhcj4yMDIxPC9ZZWFy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==
</w:fldData>
        </w:fldChar>
      </w:r>
      <w:r w:rsidR="000617CA">
        <w:rPr>
          <w:rFonts w:asciiTheme="majorBidi" w:hAnsiTheme="majorBidi" w:cstheme="majorBidi"/>
          <w:sz w:val="24"/>
          <w:szCs w:val="24"/>
        </w:rPr>
        <w:instrText xml:space="preserve"> ADDIN EN.CITE.DATA </w:instrText>
      </w:r>
      <w:r w:rsidR="000617CA">
        <w:rPr>
          <w:rFonts w:asciiTheme="majorBidi" w:hAnsiTheme="majorBidi" w:cstheme="majorBidi"/>
          <w:sz w:val="24"/>
          <w:szCs w:val="24"/>
        </w:rPr>
      </w:r>
      <w:r w:rsidR="000617CA">
        <w:rPr>
          <w:rFonts w:asciiTheme="majorBidi" w:hAnsiTheme="majorBidi" w:cstheme="majorBidi"/>
          <w:sz w:val="24"/>
          <w:szCs w:val="24"/>
        </w:rPr>
        <w:fldChar w:fldCharType="end"/>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80]</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54AB5003" w14:textId="77777777" w:rsidR="00371F8E" w:rsidRPr="0035321E" w:rsidRDefault="00371F8E"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Phosphate binders</w:t>
      </w:r>
    </w:p>
    <w:p w14:paraId="4B29658C" w14:textId="3572EB30" w:rsidR="00371F8E" w:rsidRPr="0035321E" w:rsidRDefault="00371F8E" w:rsidP="00FF518B">
      <w:pPr>
        <w:shd w:val="clear" w:color="auto" w:fill="FFFFFF"/>
        <w:spacing w:before="100" w:beforeAutospacing="1" w:after="100" w:afterAutospacing="1"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When dietary restriction is insufficient, patients with advanced CKD </w:t>
      </w:r>
      <w:r w:rsidR="00C676AB">
        <w:rPr>
          <w:rFonts w:asciiTheme="majorBidi" w:hAnsiTheme="majorBidi" w:cstheme="majorBidi"/>
          <w:sz w:val="24"/>
          <w:szCs w:val="24"/>
          <w:shd w:val="clear" w:color="auto" w:fill="FFFFFF"/>
        </w:rPr>
        <w:t>and</w:t>
      </w:r>
      <w:r w:rsidRPr="0035321E">
        <w:rPr>
          <w:rFonts w:asciiTheme="majorBidi" w:hAnsiTheme="majorBidi" w:cstheme="majorBidi"/>
          <w:sz w:val="24"/>
          <w:szCs w:val="24"/>
          <w:shd w:val="clear" w:color="auto" w:fill="FFFFFF"/>
        </w:rPr>
        <w:t xml:space="preserve"> hyperphosphatemia frequently need to be treated with phosphate binders. </w:t>
      </w:r>
      <w:r w:rsidR="00C676AB" w:rsidRPr="00C676AB">
        <w:rPr>
          <w:rFonts w:asciiTheme="majorBidi" w:hAnsiTheme="majorBidi" w:cstheme="majorBidi"/>
          <w:sz w:val="24"/>
          <w:szCs w:val="24"/>
          <w:shd w:val="clear" w:color="auto" w:fill="FFFFFF"/>
        </w:rPr>
        <w:t>Since phosphate and the rise in FGF-23 and PTH that occurs along with it have</w:t>
      </w:r>
      <w:r w:rsidR="00C676AB">
        <w:rPr>
          <w:rFonts w:asciiTheme="majorBidi" w:hAnsiTheme="majorBidi" w:cstheme="majorBidi"/>
          <w:sz w:val="24"/>
          <w:szCs w:val="24"/>
          <w:shd w:val="clear" w:color="auto" w:fill="FFFFFF"/>
        </w:rPr>
        <w:t xml:space="preserve"> all</w:t>
      </w:r>
      <w:r w:rsidR="00C676AB" w:rsidRPr="00C676AB">
        <w:rPr>
          <w:rFonts w:asciiTheme="majorBidi" w:hAnsiTheme="majorBidi" w:cstheme="majorBidi"/>
          <w:sz w:val="24"/>
          <w:szCs w:val="24"/>
          <w:shd w:val="clear" w:color="auto" w:fill="FFFFFF"/>
        </w:rPr>
        <w:t xml:space="preserve"> been linked to VC, lowering or keeping stable phosphate levels close to normal may be </w:t>
      </w:r>
      <w:r w:rsidR="00C676AB">
        <w:rPr>
          <w:rFonts w:asciiTheme="majorBidi" w:hAnsiTheme="majorBidi" w:cstheme="majorBidi"/>
          <w:sz w:val="24"/>
          <w:szCs w:val="24"/>
          <w:shd w:val="clear" w:color="auto" w:fill="FFFFFF"/>
        </w:rPr>
        <w:t>associated with</w:t>
      </w:r>
      <w:r w:rsidR="00C676AB" w:rsidRPr="00C676AB">
        <w:rPr>
          <w:rFonts w:asciiTheme="majorBidi" w:hAnsiTheme="majorBidi" w:cstheme="majorBidi"/>
          <w:sz w:val="24"/>
          <w:szCs w:val="24"/>
          <w:shd w:val="clear" w:color="auto" w:fill="FFFFFF"/>
        </w:rPr>
        <w:t xml:space="preserve"> improved overall </w:t>
      </w:r>
      <w:r w:rsidR="00C676AB">
        <w:rPr>
          <w:rFonts w:asciiTheme="majorBidi" w:hAnsiTheme="majorBidi" w:cstheme="majorBidi"/>
          <w:sz w:val="24"/>
          <w:szCs w:val="24"/>
          <w:shd w:val="clear" w:color="auto" w:fill="FFFFFF"/>
        </w:rPr>
        <w:t>CV system</w:t>
      </w:r>
      <w:r w:rsidR="00FE3CFC">
        <w:rPr>
          <w:rFonts w:asciiTheme="majorBidi" w:hAnsiTheme="majorBidi" w:cstheme="majorBidi"/>
          <w:sz w:val="24"/>
          <w:szCs w:val="24"/>
          <w:shd w:val="clear" w:color="auto" w:fill="FFFFFF"/>
        </w:rPr>
        <w:t xml:space="preserve"> </w:t>
      </w:r>
      <w:r w:rsidR="00FE3CFC">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Adeney&lt;/Author&gt;&lt;Year&gt;2009&lt;/Year&gt;&lt;RecNum&gt;160&lt;/RecNum&gt;&lt;DisplayText&gt;[85]&lt;/DisplayText&gt;&lt;record&gt;&lt;rec-number&gt;160&lt;/rec-number&gt;&lt;foreign-keys&gt;&lt;key app="EN" db-id="dd5tvszwnvee5aeze0ovx0vde0dxvrwf55a5" timestamp="1694086828"&gt;160&lt;/key&gt;&lt;/foreign-keys&gt;&lt;ref-type name="Journal Article"&gt;17&lt;/ref-type&gt;&lt;contributors&gt;&lt;authors&gt;&lt;author&gt;Adeney, K. L.&lt;/author&gt;&lt;author&gt;Siscovick, D. S.&lt;/author&gt;&lt;author&gt;Ix, J. H.&lt;/author&gt;&lt;author&gt;Seliger, S. L.&lt;/author&gt;&lt;author&gt;Shlipak, M. G.&lt;/author&gt;&lt;author&gt;Jenny, N. S.&lt;/author&gt;&lt;author&gt;Kestenbaum, B. R.&lt;/author&gt;&lt;/authors&gt;&lt;/contributors&gt;&lt;auth-address&gt;University of Washington, Department of Epidemiology, Harborview Medical Center, Seattle, WA 98104, USA.&lt;/auth-address&gt;&lt;titles&gt;&lt;title&gt;Association of serum phosphate with vascular and valvular calcification in moderate CKD&lt;/title&gt;&lt;secondary-title&gt;J Am Soc Nephrol&lt;/secondary-title&gt;&lt;/titles&gt;&lt;periodical&gt;&lt;full-title&gt;J Am Soc Nephrol&lt;/full-title&gt;&lt;/periodical&gt;&lt;pages&gt;381-7&lt;/pages&gt;&lt;volume&gt;20&lt;/volume&gt;&lt;number&gt;2&lt;/number&gt;&lt;edition&gt;20081210&lt;/edition&gt;&lt;keywords&gt;&lt;keyword&gt;Adult&lt;/keyword&gt;&lt;keyword&gt;Aged&lt;/keyword&gt;&lt;keyword&gt;*Calcification, Physiologic&lt;/keyword&gt;&lt;keyword&gt;Cardiovascular Diseases/blood/complications&lt;/keyword&gt;&lt;keyword&gt;Cohort Studies&lt;/keyword&gt;&lt;keyword&gt;Female&lt;/keyword&gt;&lt;keyword&gt;Glomerular Filtration Rate&lt;/keyword&gt;&lt;keyword&gt;Glucose/metabolism&lt;/keyword&gt;&lt;keyword&gt;Humans&lt;/keyword&gt;&lt;keyword&gt;Kidney Failure, Chronic/*blood/metabolism&lt;/keyword&gt;&lt;keyword&gt;Male&lt;/keyword&gt;&lt;keyword&gt;Middle Aged&lt;/keyword&gt;&lt;keyword&gt;Models, Biological&lt;/keyword&gt;&lt;keyword&gt;Phosphates/*blood&lt;/keyword&gt;&lt;keyword&gt;Regression Analysis&lt;/keyword&gt;&lt;/keywords&gt;&lt;dates&gt;&lt;year&gt;2009&lt;/year&gt;&lt;pub-dates&gt;&lt;date&gt;Feb&lt;/date&gt;&lt;/pub-dates&gt;&lt;/dates&gt;&lt;isbn&gt;1046-6673 (Print)&amp;#xD;1046-6673&lt;/isbn&gt;&lt;accession-num&gt;19073826&lt;/accession-num&gt;&lt;urls&gt;&lt;/urls&gt;&lt;custom2&gt;PMC2637048&lt;/custom2&gt;&lt;electronic-resource-num&gt;10.1681/asn.2008040349&lt;/electronic-resource-num&gt;&lt;remote-database-provider&gt;NLM&lt;/remote-database-provider&gt;&lt;language&gt;eng&lt;/language&gt;&lt;/record&gt;&lt;/Cite&gt;&lt;/EndNote&gt;</w:instrText>
      </w:r>
      <w:r w:rsidR="00FE3CFC">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85]</w:t>
      </w:r>
      <w:r w:rsidR="00FE3CFC">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w:t>
      </w:r>
    </w:p>
    <w:p w14:paraId="0E297943" w14:textId="185EFE75" w:rsidR="00371F8E" w:rsidRPr="0035321E" w:rsidRDefault="00C676AB" w:rsidP="00FA48A5">
      <w:pPr>
        <w:shd w:val="clear" w:color="auto" w:fill="FFFFFF"/>
        <w:spacing w:before="100" w:beforeAutospacing="1" w:after="100" w:afterAutospacing="1" w:line="24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Using</w:t>
      </w:r>
      <w:r w:rsidRPr="00C676AB">
        <w:rPr>
          <w:rFonts w:asciiTheme="majorBidi" w:hAnsiTheme="majorBidi" w:cstheme="majorBidi"/>
          <w:sz w:val="24"/>
          <w:szCs w:val="24"/>
          <w:shd w:val="clear" w:color="auto" w:fill="FFFFFF"/>
        </w:rPr>
        <w:t xml:space="preserve"> either calcium-containing (acetate, carbonate) or calcium-free (sevelamer, lanthanum, iron compounds, magnesium) binders, serum phosphate can be reduced</w:t>
      </w:r>
      <w:r>
        <w:rPr>
          <w:rFonts w:asciiTheme="majorBidi" w:hAnsiTheme="majorBidi" w:cstheme="majorBidi"/>
          <w:sz w:val="24"/>
          <w:szCs w:val="24"/>
          <w:shd w:val="clear" w:color="auto" w:fill="FFFFFF"/>
        </w:rPr>
        <w:t xml:space="preserve"> to normal levels </w:t>
      </w:r>
      <w:r w:rsidR="00371F8E" w:rsidRPr="0035321E">
        <w:rPr>
          <w:rFonts w:asciiTheme="majorBidi" w:hAnsiTheme="majorBidi" w:cstheme="majorBidi"/>
          <w:sz w:val="24"/>
          <w:szCs w:val="24"/>
          <w:shd w:val="clear" w:color="auto" w:fill="FFFFFF"/>
        </w:rPr>
        <w:fldChar w:fldCharType="begin">
          <w:fldData xml:space="preserve">PEVuZE5vdGU+PENpdGU+PEF1dGhvcj5OZWxzb248L0F1dGhvcj48WWVhcj4yMDIwPC9ZZWFyPjxS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</w:fldData>
        </w:fldChar>
      </w:r>
      <w:r w:rsidR="000617CA">
        <w:rPr>
          <w:rFonts w:asciiTheme="majorBidi" w:hAnsiTheme="majorBidi" w:cstheme="majorBidi"/>
          <w:sz w:val="24"/>
          <w:szCs w:val="24"/>
          <w:shd w:val="clear" w:color="auto" w:fill="FFFFFF"/>
        </w:rPr>
        <w:instrText xml:space="preserve"> ADDIN EN.CITE </w:instrText>
      </w:r>
      <w:r w:rsidR="000617CA">
        <w:rPr>
          <w:rFonts w:asciiTheme="majorBidi" w:hAnsiTheme="majorBidi" w:cstheme="majorBidi"/>
          <w:sz w:val="24"/>
          <w:szCs w:val="24"/>
          <w:shd w:val="clear" w:color="auto" w:fill="FFFFFF"/>
        </w:rPr>
        <w:fldChar w:fldCharType="begin">
          <w:fldData xml:space="preserve">PEVuZE5vdGU+PENpdGU+PEF1dGhvcj5OZWxzb248L0F1dGhvcj48WWVhcj4yMDIwPC9ZZWFyPjxS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</w:fldData>
        </w:fldChar>
      </w:r>
      <w:r w:rsidR="000617CA">
        <w:rPr>
          <w:rFonts w:asciiTheme="majorBidi" w:hAnsiTheme="majorBidi" w:cstheme="majorBidi"/>
          <w:sz w:val="24"/>
          <w:szCs w:val="24"/>
          <w:shd w:val="clear" w:color="auto" w:fill="FFFFFF"/>
        </w:rPr>
        <w:instrText xml:space="preserve"> ADDIN EN.CITE.DATA </w:instrText>
      </w:r>
      <w:r w:rsidR="000617CA">
        <w:rPr>
          <w:rFonts w:asciiTheme="majorBidi" w:hAnsiTheme="majorBidi" w:cstheme="majorBidi"/>
          <w:sz w:val="24"/>
          <w:szCs w:val="24"/>
          <w:shd w:val="clear" w:color="auto" w:fill="FFFFFF"/>
        </w:rPr>
      </w:r>
      <w:r w:rsidR="000617CA">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86]</w:t>
      </w:r>
      <w:r w:rsidR="00371F8E"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t xml:space="preserve">. As a result of their ability to significantly lower dietary phosphate absorption, phosphate binders are the cornerstone of the therapy of patients with CKD and hyperphosphatemia </w:t>
      </w:r>
      <w:r w:rsidR="00371F8E"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Daugirdas&lt;/Author&gt;&lt;Year&gt;2011&lt;/Year&gt;&lt;RecNum&gt;157&lt;/RecNum&gt;&lt;DisplayText&gt;[87, 88]&lt;/DisplayText&gt;&lt;record&gt;&lt;rec-number&gt;157&lt;/rec-number&gt;&lt;foreign-keys&gt;&lt;key app="EN" db-id="rz95zea9std059ewtpuv2wx1rzzsv92rf0pd" timestamp="1690635346"&gt;157&lt;/key&gt;&lt;/foreign-keys&gt;&lt;ref-type name="Conference Proceedings"&gt;10&lt;/ref-type&gt;&lt;contributors&gt;&lt;authors&gt;&lt;author&gt;Daugirdas, John T&lt;/author&gt;&lt;author&gt;Finn, William F&lt;/author&gt;&lt;author&gt;Emmett, Michael&lt;/author&gt;&lt;author&gt;Chertow, Glenn M&lt;/author&gt;&lt;author&gt;Frequent Hemodialysis Network Trial Group&lt;/author&gt;&lt;/authors&gt;&lt;/contributors&gt;&lt;titles&gt;&lt;title&gt;The phosphate binder equivalent dose&lt;/title&gt;&lt;secondary-title&gt;Seminars in dialysis&lt;/secondary-title&gt;&lt;/titles&gt;&lt;pages&gt;41-49&lt;/pages&gt;&lt;volume&gt;24&lt;/volume&gt;&lt;number&gt;1&lt;/number&gt;&lt;dates&gt;&lt;year&gt;2011&lt;/year&gt;&lt;/dates&gt;&lt;publisher&gt;Wiley Online Library&lt;/publisher&gt;&lt;isbn&gt;0894-0959&lt;/isbn&gt;&lt;urls&gt;&lt;/urls&gt;&lt;/record&gt;&lt;/Cite&gt;&lt;Cite&gt;&lt;Author&gt;Tonelli&lt;/Author&gt;&lt;Year&gt;2010&lt;/Year&gt;&lt;RecNum&gt;158&lt;/RecNum&gt;&lt;record&gt;&lt;rec-number&gt;158&lt;/rec-number&gt;&lt;foreign-keys&gt;&lt;key app="EN" db-id="rz95zea9std059ewtpuv2wx1rzzsv92rf0pd" timestamp="1690635389"&gt;158&lt;/key&gt;&lt;/foreign-keys&gt;&lt;ref-type name="Journal Article"&gt;17&lt;/ref-type&gt;&lt;contributors&gt;&lt;authors&gt;&lt;author&gt;Tonelli, Marcello&lt;/author&gt;&lt;author&gt;Pannu, Neesh&lt;/author&gt;&lt;author&gt;Manns, Braden&lt;/author&gt;&lt;/authors&gt;&lt;/contributors&gt;&lt;titles&gt;&lt;title&gt;Oral phosphate binders in patients with kidney failure&lt;/title&gt;&lt;secondary-title&gt;New England Journal of Medicine&lt;/secondary-title&gt;&lt;/titles&gt;&lt;periodical&gt;&lt;full-title&gt;New England Journal of Medicine&lt;/full-title&gt;&lt;/periodical&gt;&lt;pages&gt;1312-1324&lt;/pages&gt;&lt;volume&gt;362&lt;/volume&gt;&lt;number&gt;14&lt;/number&gt;&lt;dates&gt;&lt;year&gt;2010&lt;/year&gt;&lt;/dates&gt;&lt;isbn&gt;0028-4793&lt;/isbn&gt;&lt;urls&gt;&lt;/urls&gt;&lt;/record&gt;&lt;/Cite&gt;&lt;/EndNote&gt;</w:instrText>
      </w:r>
      <w:r w:rsidR="00371F8E"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87, 88]</w:t>
      </w:r>
      <w:r w:rsidR="00371F8E"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t>. Non-calcium-based phosphate binders are generally preferable due to the possible risk of increased VC with calcium-based binders.</w:t>
      </w:r>
    </w:p>
    <w:p w14:paraId="5609E537" w14:textId="3AD1A14F" w:rsidR="00371F8E" w:rsidRPr="0035321E" w:rsidRDefault="00C676AB" w:rsidP="00FA48A5">
      <w:pPr>
        <w:shd w:val="clear" w:color="auto" w:fill="FFFFFF"/>
        <w:spacing w:before="100" w:beforeAutospacing="1" w:after="100" w:afterAutospacing="1" w:line="240" w:lineRule="auto"/>
        <w:jc w:val="both"/>
        <w:rPr>
          <w:rFonts w:asciiTheme="majorBidi" w:hAnsiTheme="majorBidi" w:cstheme="majorBidi"/>
          <w:sz w:val="24"/>
          <w:szCs w:val="24"/>
          <w:shd w:val="clear" w:color="auto" w:fill="FFFFFF"/>
        </w:rPr>
      </w:pPr>
      <w:r w:rsidRPr="00C676AB">
        <w:rPr>
          <w:rFonts w:asciiTheme="majorBidi" w:hAnsiTheme="majorBidi" w:cstheme="majorBidi"/>
          <w:sz w:val="24"/>
          <w:szCs w:val="24"/>
          <w:shd w:val="clear" w:color="auto" w:fill="FFFFFF"/>
        </w:rPr>
        <w:t>Phosphate binders successfully reduce urine phosphate excretion in studies done on healthy volunteers while maintaining serum phosphate levels within the usual range</w:t>
      </w:r>
      <w:r w:rsidR="00FE3CFC">
        <w:rPr>
          <w:rFonts w:asciiTheme="majorBidi" w:hAnsiTheme="majorBidi" w:cstheme="majorBidi"/>
          <w:sz w:val="24"/>
          <w:szCs w:val="24"/>
          <w:shd w:val="clear" w:color="auto" w:fill="FFFFFF"/>
        </w:rPr>
        <w:t xml:space="preserve"> </w:t>
      </w:r>
      <w:r w:rsidR="00FE3CFC">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Pennick&lt;/Author&gt;&lt;Year&gt;2012&lt;/Year&gt;&lt;RecNum&gt;161&lt;/RecNum&gt;&lt;DisplayText&gt;[89]&lt;/DisplayText&gt;&lt;record&gt;&lt;rec-number&gt;161&lt;/rec-number&gt;&lt;foreign-keys&gt;&lt;key app="EN" db-id="dd5tvszwnvee5aeze0ovx0vde0dxvrwf55a5" timestamp="1694087060"&gt;161&lt;/key&gt;&lt;/foreign-keys&gt;&lt;ref-type name="Journal Article"&gt;17&lt;/ref-type&gt;&lt;contributors&gt;&lt;authors&gt;&lt;author&gt;Pennick, M.&lt;/author&gt;&lt;author&gt;Poole, L.&lt;/author&gt;&lt;author&gt;Dennis, K.&lt;/author&gt;&lt;author&gt;Smyth, M.&lt;/author&gt;&lt;/authors&gt;&lt;/contributors&gt;&lt;auth-address&gt;Shire Pharmaceuticals Group Plc, Basingstoke, UK.&lt;/auth-address&gt;&lt;titles&gt;&lt;title&gt;Lanthanum carbonate reduces urine phosphorus excretion: evidence of high-capacity phosphate binding&lt;/title&gt;&lt;secondary-title&gt;Ren Fail&lt;/secondary-title&gt;&lt;/titles&gt;&lt;periodical&gt;&lt;full-title&gt;Ren Fail&lt;/full-title&gt;&lt;/periodical&gt;&lt;pages&gt;263-70&lt;/pages&gt;&lt;volume&gt;34&lt;/volume&gt;&lt;number&gt;3&lt;/number&gt;&lt;edition&gt;20120117&lt;/edition&gt;&lt;keywords&gt;&lt;keyword&gt;Administration, Oral&lt;/keyword&gt;&lt;keyword&gt;Adolescent&lt;/keyword&gt;&lt;keyword&gt;Adult&lt;/keyword&gt;&lt;keyword&gt;Cross-Over Studies&lt;/keyword&gt;&lt;keyword&gt;Dose-Response Relationship, Drug&lt;/keyword&gt;&lt;keyword&gt;Double-Blind Method&lt;/keyword&gt;&lt;keyword&gt;Female&lt;/keyword&gt;&lt;keyword&gt;Humans&lt;/keyword&gt;&lt;keyword&gt;Hyperphosphatemia/chemically induced/urine&lt;/keyword&gt;&lt;keyword&gt;Kidney Failure, Chronic/diet therapy/urine&lt;/keyword&gt;&lt;keyword&gt;Lanthanum/*administration &amp;amp; dosage&lt;/keyword&gt;&lt;keyword&gt;Male&lt;/keyword&gt;&lt;keyword&gt;Phosphorus/*urine&lt;/keyword&gt;&lt;keyword&gt;Phosphorus Compounds/metabolism&lt;/keyword&gt;&lt;keyword&gt;Phosphorus, Dietary/pharmacokinetics&lt;/keyword&gt;&lt;keyword&gt;Reference Values&lt;/keyword&gt;&lt;keyword&gt;Single-Blind Method&lt;/keyword&gt;&lt;keyword&gt;Young Adult&lt;/keyword&gt;&lt;/keywords&gt;&lt;dates&gt;&lt;year&gt;2012&lt;/year&gt;&lt;/dates&gt;&lt;isbn&gt;0886-022X (Print)&amp;#xD;0886-022x&lt;/isbn&gt;&lt;accession-num&gt;22250993&lt;/accession-num&gt;&lt;urls&gt;&lt;/urls&gt;&lt;custom2&gt;PMC3296516&lt;/custom2&gt;&lt;electronic-resource-num&gt;10.3109/0886022x.2011.649657&lt;/electronic-resource-num&gt;&lt;remote-database-provider&gt;NLM&lt;/remote-database-provider&gt;&lt;language&gt;eng&lt;/language&gt;&lt;/record&gt;&lt;/Cite&gt;&lt;/EndNote&gt;</w:instrText>
      </w:r>
      <w:r w:rsidR="00FE3CFC">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89]</w:t>
      </w:r>
      <w:r w:rsidR="00FE3CFC">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t xml:space="preserve">. </w:t>
      </w:r>
      <w:r w:rsidR="00540CE7">
        <w:rPr>
          <w:rFonts w:asciiTheme="majorBidi" w:hAnsiTheme="majorBidi" w:cstheme="majorBidi"/>
          <w:sz w:val="24"/>
          <w:szCs w:val="24"/>
          <w:shd w:val="clear" w:color="auto" w:fill="FFFFFF"/>
        </w:rPr>
        <w:t>Moreover, p</w:t>
      </w:r>
      <w:r w:rsidRPr="00C676AB">
        <w:rPr>
          <w:rFonts w:asciiTheme="majorBidi" w:hAnsiTheme="majorBidi" w:cstheme="majorBidi"/>
          <w:sz w:val="24"/>
          <w:szCs w:val="24"/>
          <w:shd w:val="clear" w:color="auto" w:fill="FFFFFF"/>
        </w:rPr>
        <w:t>hosphate binders—but not a placebo—reduce 24-hour urine phosphate in normophosphatemic patients with CKD stages 3–4</w:t>
      </w:r>
      <w:r w:rsidR="00540CE7">
        <w:rPr>
          <w:rFonts w:asciiTheme="majorBidi" w:hAnsiTheme="majorBidi" w:cstheme="majorBidi"/>
          <w:sz w:val="24"/>
          <w:szCs w:val="24"/>
          <w:shd w:val="clear" w:color="auto" w:fill="FFFFFF"/>
        </w:rPr>
        <w:t xml:space="preserve"> </w:t>
      </w:r>
      <w:r w:rsidR="00371F8E" w:rsidRPr="0035321E">
        <w:rPr>
          <w:rFonts w:asciiTheme="majorBidi" w:hAnsiTheme="majorBidi" w:cstheme="majorBidi"/>
          <w:sz w:val="24"/>
          <w:szCs w:val="24"/>
          <w:shd w:val="clear" w:color="auto" w:fill="FFFFFF"/>
        </w:rPr>
        <w:fldChar w:fldCharType="begin">
          <w:fldData xml:space="preserve">PEVuZE5vdGU+PENpdGU+PEF1dGhvcj5PbGl2ZWlyYTwvQXV0aG9yPjxZZWFyPjIwMTA8L1llYXI+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</w:fldData>
        </w:fldChar>
      </w:r>
      <w:r w:rsidR="000617CA">
        <w:rPr>
          <w:rFonts w:asciiTheme="majorBidi" w:hAnsiTheme="majorBidi" w:cstheme="majorBidi"/>
          <w:sz w:val="24"/>
          <w:szCs w:val="24"/>
          <w:shd w:val="clear" w:color="auto" w:fill="FFFFFF"/>
        </w:rPr>
        <w:instrText xml:space="preserve"> ADDIN EN.CITE </w:instrText>
      </w:r>
      <w:r w:rsidR="000617CA">
        <w:rPr>
          <w:rFonts w:asciiTheme="majorBidi" w:hAnsiTheme="majorBidi" w:cstheme="majorBidi"/>
          <w:sz w:val="24"/>
          <w:szCs w:val="24"/>
          <w:shd w:val="clear" w:color="auto" w:fill="FFFFFF"/>
        </w:rPr>
        <w:fldChar w:fldCharType="begin">
          <w:fldData xml:space="preserve">PEVuZE5vdGU+PENpdGU+PEF1dGhvcj5PbGl2ZWlyYTwvQXV0aG9yPjxZZWFyPjIwMTA8L1llYXI+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</w:fldData>
        </w:fldChar>
      </w:r>
      <w:r w:rsidR="000617CA">
        <w:rPr>
          <w:rFonts w:asciiTheme="majorBidi" w:hAnsiTheme="majorBidi" w:cstheme="majorBidi"/>
          <w:sz w:val="24"/>
          <w:szCs w:val="24"/>
          <w:shd w:val="clear" w:color="auto" w:fill="FFFFFF"/>
        </w:rPr>
        <w:instrText xml:space="preserve"> ADDIN EN.CITE.DATA </w:instrText>
      </w:r>
      <w:r w:rsidR="000617CA">
        <w:rPr>
          <w:rFonts w:asciiTheme="majorBidi" w:hAnsiTheme="majorBidi" w:cstheme="majorBidi"/>
          <w:sz w:val="24"/>
          <w:szCs w:val="24"/>
          <w:shd w:val="clear" w:color="auto" w:fill="FFFFFF"/>
        </w:rPr>
      </w:r>
      <w:r w:rsidR="000617CA">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90, 91]</w:t>
      </w:r>
      <w:r w:rsidR="00371F8E"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t xml:space="preserve">. Calcium-based binders did not decrease urinary phosphorus, possibly because calcium only serves as a secondary stimulant for the synthesis of FGF23 </w:t>
      </w:r>
      <w:r w:rsidR="00371F8E"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Jono&lt;/Author&gt;&lt;Year&gt;2000&lt;/Year&gt;&lt;RecNum&gt;163&lt;/RecNum&gt;&lt;DisplayText&gt;[92]&lt;/DisplayText&gt;&lt;record&gt;&lt;rec-number&gt;163&lt;/rec-number&gt;&lt;foreign-keys&gt;&lt;key app="EN" db-id="rz95zea9std059ewtpuv2wx1rzzsv92rf0pd" timestamp="1690635746"&gt;163&lt;/key&gt;&lt;/foreign-keys&gt;&lt;ref-type name="Journal Article"&gt;17&lt;/ref-type&gt;&lt;contributors&gt;&lt;authors&gt;&lt;author&gt;Jono, Shuichi&lt;/author&gt;&lt;author&gt;McKee, Marc D&lt;/author&gt;&lt;author&gt;Murry, Charles E&lt;/author&gt;&lt;author&gt;Shioi, Atsushi&lt;/author&gt;&lt;author&gt;Nishizawa, Yoshiki&lt;/author&gt;&lt;author&gt;Mori, Katsuhito&lt;/author&gt;&lt;author&gt;Morii, Hirotoshi&lt;/author&gt;&lt;author&gt;Giachelli, Cecilia M&lt;/author&gt;&lt;/authors&gt;&lt;/contributors&gt;&lt;titles&gt;&lt;title&gt;Phosphate regulation of vascular smooth muscle cell calcification&lt;/title&gt;&lt;secondary-title&gt;Circulation research&lt;/secondary-title&gt;&lt;/titles&gt;&lt;periodical&gt;&lt;full-title&gt;Circulation research&lt;/full-title&gt;&lt;/periodical&gt;&lt;pages&gt;e10-e17&lt;/pages&gt;&lt;volume&gt;87&lt;/volume&gt;&lt;number&gt;7&lt;/number&gt;&lt;dates&gt;&lt;year&gt;2000&lt;/year&gt;&lt;/dates&gt;&lt;isbn&gt;0009-7330&lt;/isbn&gt;&lt;urls&gt;&lt;/urls&gt;&lt;/record&gt;&lt;/Cite&gt;&lt;/EndNote&gt;</w:instrText>
      </w:r>
      <w:r w:rsidR="00371F8E"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92]</w:t>
      </w:r>
      <w:r w:rsidR="00371F8E"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t>.</w:t>
      </w:r>
    </w:p>
    <w:p w14:paraId="0D607361" w14:textId="614C743E" w:rsidR="002E4522" w:rsidRPr="0035321E" w:rsidRDefault="002E4522"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 xml:space="preserve"> </w:t>
      </w:r>
      <w:r w:rsidR="007D5E16" w:rsidRPr="0035321E">
        <w:rPr>
          <w:rFonts w:asciiTheme="majorBidi" w:eastAsiaTheme="majorEastAsia" w:hAnsiTheme="majorBidi" w:cstheme="majorBidi"/>
          <w:b/>
          <w:bCs/>
        </w:rPr>
        <w:t>Calcimimetic</w:t>
      </w:r>
    </w:p>
    <w:p w14:paraId="6A70E04F" w14:textId="68959845" w:rsidR="002E4522" w:rsidRPr="0035321E" w:rsidRDefault="00547373"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Calcimimetics</w:t>
      </w:r>
      <w:r w:rsidR="002E4522" w:rsidRPr="0035321E">
        <w:rPr>
          <w:rFonts w:asciiTheme="majorBidi" w:hAnsiTheme="majorBidi" w:cstheme="majorBidi"/>
          <w:sz w:val="24"/>
          <w:szCs w:val="24"/>
          <w:shd w:val="clear" w:color="auto" w:fill="FFFFFF"/>
        </w:rPr>
        <w:t xml:space="preserve"> </w:t>
      </w:r>
      <w:r w:rsidRPr="0035321E">
        <w:rPr>
          <w:rFonts w:asciiTheme="majorBidi" w:hAnsiTheme="majorBidi" w:cstheme="majorBidi"/>
          <w:sz w:val="24"/>
          <w:szCs w:val="24"/>
          <w:shd w:val="clear" w:color="auto" w:fill="FFFFFF"/>
        </w:rPr>
        <w:t xml:space="preserve">can </w:t>
      </w:r>
      <w:r w:rsidR="002E4522" w:rsidRPr="0035321E">
        <w:rPr>
          <w:rFonts w:asciiTheme="majorBidi" w:hAnsiTheme="majorBidi" w:cstheme="majorBidi"/>
          <w:sz w:val="24"/>
          <w:szCs w:val="24"/>
          <w:shd w:val="clear" w:color="auto" w:fill="FFFFFF"/>
        </w:rPr>
        <w:t>activate the parathyroid gland's calcium sensing receptor</w:t>
      </w:r>
      <w:r w:rsidR="00E3159F" w:rsidRPr="0035321E">
        <w:rPr>
          <w:rFonts w:asciiTheme="majorBidi" w:hAnsiTheme="majorBidi" w:cstheme="majorBidi"/>
          <w:sz w:val="24"/>
          <w:szCs w:val="24"/>
          <w:shd w:val="clear" w:color="auto" w:fill="FFFFFF"/>
        </w:rPr>
        <w:t xml:space="preserve"> (</w:t>
      </w:r>
      <w:proofErr w:type="spellStart"/>
      <w:r w:rsidR="00E3159F" w:rsidRPr="0035321E">
        <w:rPr>
          <w:rFonts w:asciiTheme="majorBidi" w:hAnsiTheme="majorBidi" w:cstheme="majorBidi"/>
          <w:sz w:val="24"/>
          <w:szCs w:val="24"/>
          <w:shd w:val="clear" w:color="auto" w:fill="FFFFFF"/>
        </w:rPr>
        <w:t>CaSR</w:t>
      </w:r>
      <w:proofErr w:type="spellEnd"/>
      <w:r w:rsidR="00E3159F" w:rsidRPr="0035321E">
        <w:rPr>
          <w:rFonts w:asciiTheme="majorBidi" w:hAnsiTheme="majorBidi" w:cstheme="majorBidi"/>
          <w:sz w:val="24"/>
          <w:szCs w:val="24"/>
          <w:shd w:val="clear" w:color="auto" w:fill="FFFFFF"/>
        </w:rPr>
        <w:t>),</w:t>
      </w:r>
      <w:r w:rsidRPr="0035321E">
        <w:rPr>
          <w:rFonts w:asciiTheme="majorBidi" w:hAnsiTheme="majorBidi" w:cstheme="majorBidi"/>
          <w:sz w:val="24"/>
          <w:szCs w:val="24"/>
          <w:shd w:val="clear" w:color="auto" w:fill="FFFFFF"/>
        </w:rPr>
        <w:t xml:space="preserve"> which</w:t>
      </w:r>
      <w:r w:rsidR="002E4522" w:rsidRPr="0035321E">
        <w:rPr>
          <w:rFonts w:asciiTheme="majorBidi" w:hAnsiTheme="majorBidi" w:cstheme="majorBidi"/>
          <w:sz w:val="24"/>
          <w:szCs w:val="24"/>
          <w:shd w:val="clear" w:color="auto" w:fill="FFFFFF"/>
        </w:rPr>
        <w:t xml:space="preserve"> </w:t>
      </w:r>
      <w:r w:rsidR="00E3159F" w:rsidRPr="0035321E">
        <w:rPr>
          <w:rFonts w:asciiTheme="majorBidi" w:hAnsiTheme="majorBidi" w:cstheme="majorBidi"/>
          <w:sz w:val="24"/>
          <w:szCs w:val="24"/>
          <w:shd w:val="clear" w:color="auto" w:fill="FFFFFF"/>
        </w:rPr>
        <w:t>makes</w:t>
      </w:r>
      <w:r w:rsidR="002E4522" w:rsidRPr="0035321E">
        <w:rPr>
          <w:rFonts w:asciiTheme="majorBidi" w:hAnsiTheme="majorBidi" w:cstheme="majorBidi"/>
          <w:sz w:val="24"/>
          <w:szCs w:val="24"/>
          <w:shd w:val="clear" w:color="auto" w:fill="FFFFFF"/>
        </w:rPr>
        <w:t xml:space="preserve"> parathyroid cells more sensitive to extracellular calcium</w:t>
      </w:r>
      <w:r w:rsidR="00E3159F" w:rsidRPr="0035321E">
        <w:rPr>
          <w:rFonts w:asciiTheme="majorBidi" w:hAnsiTheme="majorBidi" w:cstheme="majorBidi"/>
          <w:sz w:val="24"/>
          <w:szCs w:val="24"/>
          <w:shd w:val="clear" w:color="auto" w:fill="FFFFFF"/>
        </w:rPr>
        <w:t xml:space="preserve">. Thus, </w:t>
      </w:r>
      <w:r w:rsidR="002E4522" w:rsidRPr="0035321E">
        <w:rPr>
          <w:rFonts w:asciiTheme="majorBidi" w:hAnsiTheme="majorBidi" w:cstheme="majorBidi"/>
          <w:sz w:val="24"/>
          <w:szCs w:val="24"/>
          <w:shd w:val="clear" w:color="auto" w:fill="FFFFFF"/>
        </w:rPr>
        <w:t>inhibits the release of PTH and lowers serum calcium</w:t>
      </w:r>
      <w:r w:rsidR="00E3159F" w:rsidRPr="0035321E">
        <w:rPr>
          <w:rFonts w:asciiTheme="majorBidi" w:hAnsiTheme="majorBidi" w:cstheme="majorBidi"/>
          <w:sz w:val="24"/>
          <w:szCs w:val="24"/>
          <w:shd w:val="clear" w:color="auto" w:fill="FFFFFF"/>
        </w:rPr>
        <w:t xml:space="preserve"> </w:t>
      </w:r>
      <w:r w:rsidR="002E4522"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Neven&lt;/Author&gt;&lt;Year&gt;2011&lt;/Year&gt;&lt;RecNum&gt;138&lt;/RecNum&gt;&lt;DisplayText&gt;[93]&lt;/DisplayText&gt;&lt;record&gt;&lt;rec-number&gt;138&lt;/rec-number&gt;&lt;foreign-keys&gt;&lt;key app="EN" db-id="rz95zea9std059ewtpuv2wx1rzzsv92rf0pd" timestamp="1690631559"&gt;138&lt;/key&gt;&lt;/foreign-keys&gt;&lt;ref-type name="Journal Article"&gt;17&lt;/ref-type&gt;&lt;contributors&gt;&lt;authors&gt;&lt;author&gt;Neven, Ellen&lt;/author&gt;&lt;author&gt;d&amp;apos;Haese, Patrick C&lt;/author&gt;&lt;/authors&gt;&lt;/contributors&gt;&lt;titles&gt;&lt;title&gt;Vascular calcification in chronic renal failure: what have we learned from animal studies?&lt;/title&gt;&lt;secondary-title&gt;Circulation research&lt;/secondary-title&gt;&lt;/titles&gt;&lt;periodical&gt;&lt;full-title&gt;Circulation research&lt;/full-title&gt;&lt;/periodical&gt;&lt;pages&gt;249-264&lt;/pages&gt;&lt;volume&gt;108&lt;/volume&gt;&lt;number&gt;2&lt;/number&gt;&lt;dates&gt;&lt;year&gt;2011&lt;/year&gt;&lt;/dates&gt;&lt;isbn&gt;0009-7330&lt;/isbn&gt;&lt;urls&gt;&lt;/urls&gt;&lt;/record&gt;&lt;/Cite&gt;&lt;/EndNote&gt;</w:instrText>
      </w:r>
      <w:r w:rsidR="002E4522"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93]</w:t>
      </w:r>
      <w:r w:rsidR="002E4522" w:rsidRPr="0035321E">
        <w:rPr>
          <w:rFonts w:asciiTheme="majorBidi" w:hAnsiTheme="majorBidi" w:cstheme="majorBidi"/>
          <w:sz w:val="24"/>
          <w:szCs w:val="24"/>
          <w:shd w:val="clear" w:color="auto" w:fill="FFFFFF"/>
        </w:rPr>
        <w:fldChar w:fldCharType="end"/>
      </w:r>
      <w:r w:rsidR="002E4522" w:rsidRPr="0035321E">
        <w:rPr>
          <w:rFonts w:asciiTheme="majorBidi" w:hAnsiTheme="majorBidi" w:cstheme="majorBidi"/>
          <w:sz w:val="24"/>
          <w:szCs w:val="24"/>
          <w:shd w:val="clear" w:color="auto" w:fill="FFFFFF"/>
        </w:rPr>
        <w:t>.</w:t>
      </w:r>
      <w:r w:rsidR="002E4522" w:rsidRPr="0035321E">
        <w:rPr>
          <w:rFonts w:asciiTheme="majorBidi" w:eastAsiaTheme="majorEastAsia" w:hAnsiTheme="majorBidi" w:cstheme="majorBidi"/>
          <w:sz w:val="24"/>
          <w:szCs w:val="24"/>
        </w:rPr>
        <w:t xml:space="preserve"> </w:t>
      </w:r>
      <w:r w:rsidR="002E4522" w:rsidRPr="0035321E">
        <w:rPr>
          <w:rFonts w:asciiTheme="majorBidi" w:hAnsiTheme="majorBidi" w:cstheme="majorBidi"/>
          <w:sz w:val="24"/>
          <w:szCs w:val="24"/>
          <w:shd w:val="clear" w:color="auto" w:fill="FFFFFF"/>
        </w:rPr>
        <w:t xml:space="preserve">Patients with ESKD can effectively treat secondary hyperparathyroidism and by targeting </w:t>
      </w:r>
      <w:proofErr w:type="spellStart"/>
      <w:r w:rsidR="002E4522" w:rsidRPr="0035321E">
        <w:rPr>
          <w:rFonts w:asciiTheme="majorBidi" w:hAnsiTheme="majorBidi" w:cstheme="majorBidi"/>
          <w:sz w:val="24"/>
          <w:szCs w:val="24"/>
          <w:shd w:val="clear" w:color="auto" w:fill="FFFFFF"/>
        </w:rPr>
        <w:t>Ca</w:t>
      </w:r>
      <w:r w:rsidR="00E3159F" w:rsidRPr="0035321E">
        <w:rPr>
          <w:rFonts w:asciiTheme="majorBidi" w:hAnsiTheme="majorBidi" w:cstheme="majorBidi"/>
          <w:sz w:val="24"/>
          <w:szCs w:val="24"/>
          <w:shd w:val="clear" w:color="auto" w:fill="FFFFFF"/>
        </w:rPr>
        <w:t>S</w:t>
      </w:r>
      <w:r w:rsidR="002E4522" w:rsidRPr="0035321E">
        <w:rPr>
          <w:rFonts w:asciiTheme="majorBidi" w:hAnsiTheme="majorBidi" w:cstheme="majorBidi"/>
          <w:sz w:val="24"/>
          <w:szCs w:val="24"/>
          <w:shd w:val="clear" w:color="auto" w:fill="FFFFFF"/>
        </w:rPr>
        <w:t>R</w:t>
      </w:r>
      <w:proofErr w:type="spellEnd"/>
      <w:r w:rsidR="002E4522" w:rsidRPr="0035321E">
        <w:rPr>
          <w:rFonts w:asciiTheme="majorBidi" w:hAnsiTheme="majorBidi" w:cstheme="majorBidi"/>
          <w:sz w:val="24"/>
          <w:szCs w:val="24"/>
          <w:shd w:val="clear" w:color="auto" w:fill="FFFFFF"/>
        </w:rPr>
        <w:t xml:space="preserve"> which is found in a variety of organs but mainly in the parathyroid glands </w:t>
      </w:r>
      <w:r w:rsidR="002E4522"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Nelson&lt;/Author&gt;&lt;Year&gt;2020&lt;/Year&gt;&lt;RecNum&gt;139&lt;/RecNum&gt;&lt;DisplayText&gt;[94]&lt;/DisplayText&gt;&lt;record&gt;&lt;rec-number&gt;139&lt;/rec-number&gt;&lt;foreign-keys&gt;&lt;key app="EN" db-id="rz95zea9std059ewtpuv2wx1rzzsv92rf0pd" timestamp="1690631631"&gt;139&lt;/key&gt;&lt;/foreign-keys&gt;&lt;ref-type name="Journal Article"&gt;17&lt;/ref-type&gt;&lt;contributors&gt;&lt;authors&gt;&lt;author&gt;Nelson, Adam J&lt;/author&gt;&lt;author&gt;Raggi, Paolo&lt;/author&gt;&lt;author&gt;Wolf, Myles&lt;/author&gt;&lt;author&gt;Gold, Alexander M&lt;/author&gt;&lt;author&gt;Chertow, Glenn M&lt;/author&gt;&lt;author&gt;Roe, Matthew T&lt;/author&gt;&lt;/authors&gt;&lt;/contributors&gt;&lt;titles&gt;&lt;title&gt;Targeting vascular calcification in chronic kidney disease&lt;/title&gt;&lt;secondary-title&gt;Basic to Translational Science&lt;/secondary-title&gt;&lt;/titles&gt;&lt;periodical&gt;&lt;full-title&gt;Basic to Translational Science&lt;/full-title&gt;&lt;/periodical&gt;&lt;pages&gt;398-412&lt;/pages&gt;&lt;volume&gt;5&lt;/volume&gt;&lt;number&gt;4&lt;/number&gt;&lt;dates&gt;&lt;year&gt;2020&lt;/year&gt;&lt;/dates&gt;&lt;isbn&gt;2452-302X&lt;/isbn&gt;&lt;urls&gt;&lt;/urls&gt;&lt;/record&gt;&lt;/Cite&gt;&lt;/EndNote&gt;</w:instrText>
      </w:r>
      <w:r w:rsidR="002E4522"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94]</w:t>
      </w:r>
      <w:r w:rsidR="002E4522" w:rsidRPr="0035321E">
        <w:rPr>
          <w:rFonts w:asciiTheme="majorBidi" w:hAnsiTheme="majorBidi" w:cstheme="majorBidi"/>
          <w:sz w:val="24"/>
          <w:szCs w:val="24"/>
          <w:shd w:val="clear" w:color="auto" w:fill="FFFFFF"/>
        </w:rPr>
        <w:fldChar w:fldCharType="end"/>
      </w:r>
      <w:r w:rsidR="002E4522" w:rsidRPr="0035321E">
        <w:rPr>
          <w:rFonts w:asciiTheme="majorBidi" w:hAnsiTheme="majorBidi" w:cstheme="majorBidi"/>
          <w:sz w:val="24"/>
          <w:szCs w:val="24"/>
          <w:shd w:val="clear" w:color="auto" w:fill="FFFFFF"/>
        </w:rPr>
        <w:t>.</w:t>
      </w:r>
      <w:r w:rsidR="002E4522" w:rsidRPr="0035321E">
        <w:rPr>
          <w:rFonts w:asciiTheme="majorBidi" w:eastAsiaTheme="majorEastAsia" w:hAnsiTheme="majorBidi" w:cstheme="majorBidi"/>
          <w:sz w:val="24"/>
          <w:szCs w:val="24"/>
        </w:rPr>
        <w:t xml:space="preserve"> </w:t>
      </w:r>
      <w:r w:rsidR="00E3159F" w:rsidRPr="0035321E">
        <w:rPr>
          <w:rFonts w:asciiTheme="majorBidi" w:eastAsiaTheme="majorEastAsia" w:hAnsiTheme="majorBidi" w:cstheme="majorBidi"/>
          <w:sz w:val="24"/>
          <w:szCs w:val="24"/>
        </w:rPr>
        <w:t xml:space="preserve">There is  an evidence that VSMCs may </w:t>
      </w:r>
      <w:r w:rsidR="002E4522" w:rsidRPr="0035321E">
        <w:rPr>
          <w:rFonts w:asciiTheme="majorBidi" w:hAnsiTheme="majorBidi" w:cstheme="majorBidi"/>
          <w:sz w:val="24"/>
          <w:szCs w:val="24"/>
          <w:shd w:val="clear" w:color="auto" w:fill="FFFFFF"/>
        </w:rPr>
        <w:t xml:space="preserve">include </w:t>
      </w:r>
      <w:proofErr w:type="spellStart"/>
      <w:r w:rsidR="00E3159F" w:rsidRPr="0035321E">
        <w:rPr>
          <w:rFonts w:asciiTheme="majorBidi" w:hAnsiTheme="majorBidi" w:cstheme="majorBidi"/>
          <w:sz w:val="24"/>
          <w:szCs w:val="24"/>
          <w:shd w:val="clear" w:color="auto" w:fill="FFFFFF"/>
        </w:rPr>
        <w:t>CaSR</w:t>
      </w:r>
      <w:proofErr w:type="spellEnd"/>
      <w:r w:rsidR="002E4522" w:rsidRPr="0035321E">
        <w:rPr>
          <w:rFonts w:asciiTheme="majorBidi" w:hAnsiTheme="majorBidi" w:cstheme="majorBidi"/>
          <w:sz w:val="24"/>
          <w:szCs w:val="24"/>
          <w:shd w:val="clear" w:color="auto" w:fill="FFFFFF"/>
        </w:rPr>
        <w:t xml:space="preserve">, </w:t>
      </w:r>
      <w:r w:rsidR="00E3159F" w:rsidRPr="0035321E">
        <w:rPr>
          <w:rFonts w:asciiTheme="majorBidi" w:hAnsiTheme="majorBidi" w:cstheme="majorBidi"/>
          <w:sz w:val="24"/>
          <w:szCs w:val="24"/>
          <w:shd w:val="clear" w:color="auto" w:fill="FFFFFF"/>
        </w:rPr>
        <w:t xml:space="preserve">based on that  </w:t>
      </w:r>
      <w:r w:rsidR="002E4522" w:rsidRPr="0035321E">
        <w:rPr>
          <w:rFonts w:asciiTheme="majorBidi" w:hAnsiTheme="majorBidi" w:cstheme="majorBidi"/>
          <w:sz w:val="24"/>
          <w:szCs w:val="24"/>
          <w:shd w:val="clear" w:color="auto" w:fill="FFFFFF"/>
        </w:rPr>
        <w:t xml:space="preserve">calcimimetics may directly influence the calcification process in these cells </w:t>
      </w:r>
      <w:r w:rsidR="002E4522"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Molostvov&lt;/Author&gt;&lt;Year&gt;2007&lt;/Year&gt;&lt;RecNum&gt;141&lt;/RecNum&gt;&lt;DisplayText&gt;[95]&lt;/DisplayText&gt;&lt;record&gt;&lt;rec-number&gt;141&lt;/rec-number&gt;&lt;foreign-keys&gt;&lt;key app="EN" db-id="rz95zea9std059ewtpuv2wx1rzzsv92rf0pd" timestamp="1690631696"&gt;141&lt;/key&gt;&lt;/foreign-keys&gt;&lt;ref-type name="Journal Article"&gt;17&lt;/ref-type&gt;&lt;contributors&gt;&lt;authors&gt;&lt;author&gt;Molostvov, Guerman&lt;/author&gt;&lt;author&gt;James, Sean&lt;/author&gt;&lt;author&gt;Fletcher, Simon&lt;/author&gt;&lt;author&gt;Bennett, Jeanette&lt;/author&gt;&lt;author&gt;Lehnert, Hendrik&lt;/author&gt;&lt;author&gt;Bland, Rosemary&lt;/author&gt;&lt;author&gt;Zehnder, Daniel&lt;/author&gt;&lt;/authors&gt;&lt;/contributors&gt;&lt;titles&gt;&lt;title&gt;Extracellular calcium-sensing receptor is functionally expressed in human artery&lt;/title&gt;&lt;secondary-title&gt;American Journal of Physiology-Renal Physiology&lt;/secondary-title&gt;&lt;/titles&gt;&lt;periodical&gt;&lt;full-title&gt;American Journal of Physiology-Renal Physiology&lt;/full-title&gt;&lt;/periodical&gt;&lt;pages&gt;F946-F955&lt;/pages&gt;&lt;volume&gt;293&lt;/volume&gt;&lt;number&gt;3&lt;/number&gt;&lt;dates&gt;&lt;year&gt;2007&lt;/year&gt;&lt;/dates&gt;&lt;isbn&gt;1931-857X&lt;/isbn&gt;&lt;urls&gt;&lt;/urls&gt;&lt;/record&gt;&lt;/Cite&gt;&lt;/EndNote&gt;</w:instrText>
      </w:r>
      <w:r w:rsidR="002E4522"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95]</w:t>
      </w:r>
      <w:r w:rsidR="002E4522" w:rsidRPr="0035321E">
        <w:rPr>
          <w:rFonts w:asciiTheme="majorBidi" w:hAnsiTheme="majorBidi" w:cstheme="majorBidi"/>
          <w:sz w:val="24"/>
          <w:szCs w:val="24"/>
          <w:shd w:val="clear" w:color="auto" w:fill="FFFFFF"/>
        </w:rPr>
        <w:fldChar w:fldCharType="end"/>
      </w:r>
      <w:r w:rsidR="002E4522" w:rsidRPr="0035321E">
        <w:rPr>
          <w:rFonts w:asciiTheme="majorBidi" w:hAnsiTheme="majorBidi" w:cstheme="majorBidi"/>
          <w:sz w:val="24"/>
          <w:szCs w:val="24"/>
          <w:shd w:val="clear" w:color="auto" w:fill="FFFFFF"/>
        </w:rPr>
        <w:t>.</w:t>
      </w:r>
    </w:p>
    <w:p w14:paraId="0B65D7A0" w14:textId="392CE3B6" w:rsidR="00647FF7" w:rsidRPr="0035321E" w:rsidRDefault="002E4522" w:rsidP="00FA48A5">
      <w:pPr>
        <w:shd w:val="clear" w:color="auto" w:fill="FFFFFF"/>
        <w:spacing w:before="100" w:beforeAutospacing="1" w:after="100" w:afterAutospacing="1" w:line="240" w:lineRule="auto"/>
        <w:jc w:val="both"/>
        <w:rPr>
          <w:rFonts w:asciiTheme="majorBidi" w:eastAsia="Times New Roman" w:hAnsiTheme="majorBidi" w:cstheme="majorBidi"/>
          <w:kern w:val="0"/>
          <w:sz w:val="24"/>
          <w:szCs w:val="24"/>
          <w14:ligatures w14:val="none"/>
        </w:rPr>
      </w:pPr>
      <w:r w:rsidRPr="0035321E">
        <w:rPr>
          <w:rFonts w:asciiTheme="majorBidi" w:hAnsiTheme="majorBidi" w:cstheme="majorBidi"/>
          <w:sz w:val="24"/>
          <w:szCs w:val="24"/>
          <w:shd w:val="clear" w:color="auto" w:fill="FFFFFF"/>
        </w:rPr>
        <w:lastRenderedPageBreak/>
        <w:t>It appears that calcimimetics</w:t>
      </w:r>
      <w:r w:rsidR="00E3159F" w:rsidRPr="0035321E">
        <w:rPr>
          <w:rFonts w:asciiTheme="majorBidi" w:hAnsiTheme="majorBidi" w:cstheme="majorBidi"/>
          <w:sz w:val="24"/>
          <w:szCs w:val="24"/>
          <w:shd w:val="clear" w:color="auto" w:fill="FFFFFF"/>
        </w:rPr>
        <w:t xml:space="preserve"> may</w:t>
      </w:r>
      <w:r w:rsidRPr="0035321E">
        <w:rPr>
          <w:rFonts w:asciiTheme="majorBidi" w:hAnsiTheme="majorBidi" w:cstheme="majorBidi"/>
          <w:sz w:val="24"/>
          <w:szCs w:val="24"/>
          <w:shd w:val="clear" w:color="auto" w:fill="FFFFFF"/>
        </w:rPr>
        <w:t xml:space="preserve"> slow down </w:t>
      </w:r>
      <w:r w:rsidR="00E3159F" w:rsidRPr="0035321E">
        <w:rPr>
          <w:rFonts w:asciiTheme="majorBidi" w:hAnsiTheme="majorBidi" w:cstheme="majorBidi"/>
          <w:sz w:val="24"/>
          <w:szCs w:val="24"/>
          <w:shd w:val="clear" w:color="auto" w:fill="FFFFFF"/>
        </w:rPr>
        <w:t>VC</w:t>
      </w:r>
      <w:r w:rsidRPr="0035321E">
        <w:rPr>
          <w:rFonts w:asciiTheme="majorBidi" w:hAnsiTheme="majorBidi" w:cstheme="majorBidi"/>
          <w:sz w:val="24"/>
          <w:szCs w:val="24"/>
          <w:shd w:val="clear" w:color="auto" w:fill="FFFFFF"/>
        </w:rPr>
        <w:t xml:space="preserve"> progression </w:t>
      </w:r>
      <w:r w:rsidR="00E3159F" w:rsidRPr="0035321E">
        <w:rPr>
          <w:rFonts w:asciiTheme="majorBidi" w:hAnsiTheme="majorBidi" w:cstheme="majorBidi"/>
          <w:sz w:val="24"/>
          <w:szCs w:val="24"/>
          <w:shd w:val="clear" w:color="auto" w:fill="FFFFFF"/>
        </w:rPr>
        <w:t xml:space="preserve">and decrease cardiovascular risk </w:t>
      </w:r>
      <w:r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Joki&lt;/Author&gt;&lt;Year&gt;2009&lt;/Year&gt;&lt;RecNum&gt;142&lt;/RecNum&gt;&lt;DisplayText&gt;[96]&lt;/DisplayText&gt;&lt;record&gt;&lt;rec-number&gt;142&lt;/rec-number&gt;&lt;foreign-keys&gt;&lt;key app="EN" db-id="rz95zea9std059ewtpuv2wx1rzzsv92rf0pd" timestamp="1690631753"&gt;142&lt;/key&gt;&lt;/foreign-keys&gt;&lt;ref-type name="Journal Article"&gt;17&lt;/ref-type&gt;&lt;contributors&gt;&lt;authors&gt;&lt;author&gt;Joki, Nobuhiko&lt;/author&gt;&lt;author&gt;Nikolov, Igor G&lt;/author&gt;&lt;author&gt;Caudrillier, Axelle&lt;/author&gt;&lt;author&gt;Mentaverri, Romuald&lt;/author&gt;&lt;author&gt;Massy, Ziad A&lt;/author&gt;&lt;author&gt;Drüeke, Tilman B&lt;/author&gt;&lt;/authors&gt;&lt;/contributors&gt;&lt;titles&gt;&lt;title&gt;Effects of calcimimetic on vascular calcification and atherosclerosis in uremic mice&lt;/title&gt;&lt;secondary-title&gt;Bone&lt;/secondary-title&gt;&lt;/titles&gt;&lt;periodical&gt;&lt;full-title&gt;Bone&lt;/full-title&gt;&lt;/periodical&gt;&lt;pages&gt;S30-S34&lt;/pages&gt;&lt;volume&gt;45&lt;/volume&gt;&lt;dates&gt;&lt;year&gt;2009&lt;/year&gt;&lt;/dates&gt;&lt;isbn&gt;8756-3282&lt;/isbn&gt;&lt;urls&gt;&lt;/urls&gt;&lt;/record&gt;&lt;/Cite&gt;&lt;/EndNote&gt;</w:instrText>
      </w:r>
      <w:r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96]</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 In one trial evaluating cinacalcet's impact on cardiovascular morbidity and mortality, participants receiving cinacalcet saw significantly lower hospitalization rates and a tendency towards lower mortality</w:t>
      </w:r>
      <w:r w:rsidR="001156BC" w:rsidRPr="0035321E">
        <w:rPr>
          <w:rFonts w:asciiTheme="majorBidi" w:hAnsiTheme="majorBidi" w:cstheme="majorBidi"/>
          <w:sz w:val="24"/>
          <w:szCs w:val="24"/>
          <w:shd w:val="clear" w:color="auto" w:fill="FFFFFF"/>
        </w:rPr>
        <w:t xml:space="preserve"> </w:t>
      </w:r>
      <w:r w:rsidR="001156BC"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Cunningham&lt;/Author&gt;&lt;Year&gt;2005&lt;/Year&gt;&lt;RecNum&gt;144&lt;/RecNum&gt;&lt;DisplayText&gt;[97]&lt;/DisplayText&gt;&lt;record&gt;&lt;rec-number&gt;144&lt;/rec-number&gt;&lt;foreign-keys&gt;&lt;key app="EN" db-id="rz95zea9std059ewtpuv2wx1rzzsv92rf0pd" timestamp="1690631816"&gt;144&lt;/key&gt;&lt;/foreign-keys&gt;&lt;ref-type name="Journal Article"&gt;17&lt;/ref-type&gt;&lt;contributors&gt;&lt;authors&gt;&lt;author&gt;Cunningham, John&lt;/author&gt;&lt;author&gt;Danese, Mark&lt;/author&gt;&lt;author&gt;Olson, Kurt&lt;/author&gt;&lt;author&gt;Klassen, Preston&lt;/author&gt;&lt;author&gt;Chertow, Glenn M&lt;/author&gt;&lt;/authors&gt;&lt;/contributors&gt;&lt;titles&gt;&lt;title&gt;Effects of the calcimimetic cinacalcet HCl on cardiovascular disease, fracture, and health-related quality of life in secondary hyperparathyroidism&lt;/title&gt;&lt;secondary-title&gt;Kidney international&lt;/secondary-title&gt;&lt;/titles&gt;&lt;periodical&gt;&lt;full-title&gt;Kidney international&lt;/full-title&gt;&lt;/periodical&gt;&lt;pages&gt;1793-1800&lt;/pages&gt;&lt;volume&gt;68&lt;/volume&gt;&lt;number&gt;4&lt;/number&gt;&lt;dates&gt;&lt;year&gt;2005&lt;/year&gt;&lt;/dates&gt;&lt;isbn&gt;0085-2538&lt;/isbn&gt;&lt;urls&gt;&lt;/urls&gt;&lt;/record&gt;&lt;/Cite&gt;&lt;/EndNote&gt;</w:instrText>
      </w:r>
      <w:r w:rsidR="001156BC"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97]</w:t>
      </w:r>
      <w:r w:rsidR="001156BC"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w:t>
      </w:r>
      <w:r w:rsidR="007235F0" w:rsidRPr="0035321E">
        <w:rPr>
          <w:rFonts w:asciiTheme="majorBidi" w:hAnsiTheme="majorBidi" w:cstheme="majorBidi"/>
          <w:sz w:val="24"/>
          <w:szCs w:val="24"/>
          <w:shd w:val="clear" w:color="auto" w:fill="FFFFFF"/>
        </w:rPr>
        <w:t xml:space="preserve"> </w:t>
      </w:r>
      <w:r w:rsidRPr="0035321E">
        <w:rPr>
          <w:rFonts w:asciiTheme="majorBidi" w:eastAsia="Times New Roman" w:hAnsiTheme="majorBidi" w:cstheme="majorBidi"/>
          <w:kern w:val="0"/>
          <w:sz w:val="24"/>
          <w:szCs w:val="24"/>
          <w14:ligatures w14:val="none"/>
        </w:rPr>
        <w:t xml:space="preserve">Etelcalcetide, an intravenous calcimimetic that acts at a different location on the </w:t>
      </w:r>
      <w:proofErr w:type="spellStart"/>
      <w:r w:rsidRPr="0035321E">
        <w:rPr>
          <w:rFonts w:asciiTheme="majorBidi" w:eastAsia="Times New Roman" w:hAnsiTheme="majorBidi" w:cstheme="majorBidi"/>
          <w:kern w:val="0"/>
          <w:sz w:val="24"/>
          <w:szCs w:val="24"/>
          <w14:ligatures w14:val="none"/>
        </w:rPr>
        <w:t>Ca</w:t>
      </w:r>
      <w:r w:rsidR="007235F0" w:rsidRPr="0035321E">
        <w:rPr>
          <w:rFonts w:asciiTheme="majorBidi" w:eastAsia="Times New Roman" w:hAnsiTheme="majorBidi" w:cstheme="majorBidi"/>
          <w:kern w:val="0"/>
          <w:sz w:val="24"/>
          <w:szCs w:val="24"/>
          <w14:ligatures w14:val="none"/>
        </w:rPr>
        <w:t>S</w:t>
      </w:r>
      <w:r w:rsidRPr="0035321E">
        <w:rPr>
          <w:rFonts w:asciiTheme="majorBidi" w:eastAsia="Times New Roman" w:hAnsiTheme="majorBidi" w:cstheme="majorBidi"/>
          <w:kern w:val="0"/>
          <w:sz w:val="24"/>
          <w:szCs w:val="24"/>
          <w14:ligatures w14:val="none"/>
        </w:rPr>
        <w:t>R</w:t>
      </w:r>
      <w:proofErr w:type="spellEnd"/>
      <w:r w:rsidRPr="0035321E">
        <w:rPr>
          <w:rFonts w:asciiTheme="majorBidi" w:eastAsia="Times New Roman" w:hAnsiTheme="majorBidi" w:cstheme="majorBidi"/>
          <w:kern w:val="0"/>
          <w:sz w:val="24"/>
          <w:szCs w:val="24"/>
          <w14:ligatures w14:val="none"/>
        </w:rPr>
        <w:t xml:space="preserve">, outperformed cinacalcet on biochemical endpoints and was highly effective at reducing PTH and FGF-23. </w:t>
      </w:r>
      <w:r w:rsidR="007235F0" w:rsidRPr="0035321E">
        <w:rPr>
          <w:rFonts w:asciiTheme="majorBidi" w:eastAsia="Times New Roman" w:hAnsiTheme="majorBidi" w:cstheme="majorBidi"/>
          <w:kern w:val="0"/>
          <w:sz w:val="24"/>
          <w:szCs w:val="24"/>
          <w14:ligatures w14:val="none"/>
        </w:rPr>
        <w:t>A</w:t>
      </w:r>
      <w:r w:rsidRPr="0035321E">
        <w:rPr>
          <w:rFonts w:asciiTheme="majorBidi" w:eastAsia="Times New Roman" w:hAnsiTheme="majorBidi" w:cstheme="majorBidi"/>
          <w:kern w:val="0"/>
          <w:sz w:val="24"/>
          <w:szCs w:val="24"/>
          <w14:ligatures w14:val="none"/>
        </w:rPr>
        <w:t>lthough neither </w:t>
      </w:r>
      <w:r w:rsidR="007235F0" w:rsidRPr="0035321E">
        <w:rPr>
          <w:rFonts w:asciiTheme="majorBidi" w:eastAsia="Times New Roman" w:hAnsiTheme="majorBidi" w:cstheme="majorBidi"/>
          <w:kern w:val="0"/>
          <w:sz w:val="24"/>
          <w:szCs w:val="24"/>
          <w14:ligatures w14:val="none"/>
        </w:rPr>
        <w:t>VC</w:t>
      </w:r>
      <w:r w:rsidRPr="0035321E">
        <w:rPr>
          <w:rFonts w:asciiTheme="majorBidi" w:eastAsia="Times New Roman" w:hAnsiTheme="majorBidi" w:cstheme="majorBidi"/>
          <w:kern w:val="0"/>
          <w:sz w:val="24"/>
          <w:szCs w:val="24"/>
          <w14:ligatures w14:val="none"/>
        </w:rPr>
        <w:t xml:space="preserve"> nor clinical outcomes have not been studied in relation to </w:t>
      </w:r>
      <w:r w:rsidR="007235F0" w:rsidRPr="0035321E">
        <w:rPr>
          <w:rFonts w:asciiTheme="majorBidi" w:eastAsia="Times New Roman" w:hAnsiTheme="majorBidi" w:cstheme="majorBidi"/>
          <w:kern w:val="0"/>
          <w:sz w:val="24"/>
          <w:szCs w:val="24"/>
          <w14:ligatures w14:val="none"/>
        </w:rPr>
        <w:t>Etelcalcetide</w:t>
      </w:r>
      <w:r w:rsidRPr="0035321E">
        <w:rPr>
          <w:rFonts w:asciiTheme="majorBidi" w:eastAsia="Times New Roman" w:hAnsiTheme="majorBidi" w:cstheme="majorBidi"/>
          <w:kern w:val="0"/>
          <w:sz w:val="24"/>
          <w:szCs w:val="24"/>
          <w14:ligatures w14:val="none"/>
        </w:rPr>
        <w:t xml:space="preserve"> effects </w:t>
      </w:r>
      <w:r w:rsidR="007B2B18" w:rsidRPr="0035321E">
        <w:rPr>
          <w:rFonts w:asciiTheme="majorBidi" w:eastAsia="Times New Roman" w:hAnsiTheme="majorBidi" w:cstheme="majorBidi"/>
          <w:kern w:val="0"/>
          <w:sz w:val="24"/>
          <w:szCs w:val="24"/>
          <w14:ligatures w14:val="none"/>
        </w:rPr>
        <w:fldChar w:fldCharType="begin">
          <w:fldData xml:space="preserve">PEVuZE5vdGU+PENpdGU+PEF1dGhvcj5OZWxzb248L0F1dGhvcj48WWVhcj4yMDIwPC9ZZWFyPjxS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</w:fldData>
        </w:fldChar>
      </w:r>
      <w:r w:rsidR="000617CA">
        <w:rPr>
          <w:rFonts w:asciiTheme="majorBidi" w:eastAsia="Times New Roman" w:hAnsiTheme="majorBidi" w:cstheme="majorBidi"/>
          <w:kern w:val="0"/>
          <w:sz w:val="24"/>
          <w:szCs w:val="24"/>
          <w14:ligatures w14:val="none"/>
        </w:rPr>
        <w:instrText xml:space="preserve"> ADDIN EN.CITE </w:instrText>
      </w:r>
      <w:r w:rsidR="000617CA">
        <w:rPr>
          <w:rFonts w:asciiTheme="majorBidi" w:eastAsia="Times New Roman" w:hAnsiTheme="majorBidi" w:cstheme="majorBidi"/>
          <w:kern w:val="0"/>
          <w:sz w:val="24"/>
          <w:szCs w:val="24"/>
          <w14:ligatures w14:val="none"/>
        </w:rPr>
        <w:fldChar w:fldCharType="begin">
          <w:fldData xml:space="preserve">PEVuZE5vdGU+PENpdGU+PEF1dGhvcj5OZWxzb248L0F1dGhvcj48WWVhcj4yMDIwPC9ZZWFyPjxS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</w:fldData>
        </w:fldChar>
      </w:r>
      <w:r w:rsidR="000617CA">
        <w:rPr>
          <w:rFonts w:asciiTheme="majorBidi" w:eastAsia="Times New Roman" w:hAnsiTheme="majorBidi" w:cstheme="majorBidi"/>
          <w:kern w:val="0"/>
          <w:sz w:val="24"/>
          <w:szCs w:val="24"/>
          <w14:ligatures w14:val="none"/>
        </w:rPr>
        <w:instrText xml:space="preserve"> ADDIN EN.CITE.DATA </w:instrText>
      </w:r>
      <w:r w:rsidR="000617CA">
        <w:rPr>
          <w:rFonts w:asciiTheme="majorBidi" w:eastAsia="Times New Roman" w:hAnsiTheme="majorBidi" w:cstheme="majorBidi"/>
          <w:kern w:val="0"/>
          <w:sz w:val="24"/>
          <w:szCs w:val="24"/>
          <w14:ligatures w14:val="none"/>
        </w:rPr>
      </w:r>
      <w:r w:rsidR="000617CA">
        <w:rPr>
          <w:rFonts w:asciiTheme="majorBidi" w:eastAsia="Times New Roman" w:hAnsiTheme="majorBidi" w:cstheme="majorBidi"/>
          <w:kern w:val="0"/>
          <w:sz w:val="24"/>
          <w:szCs w:val="24"/>
          <w14:ligatures w14:val="none"/>
        </w:rPr>
        <w:fldChar w:fldCharType="end"/>
      </w:r>
      <w:r w:rsidR="007B2B18" w:rsidRPr="0035321E">
        <w:rPr>
          <w:rFonts w:asciiTheme="majorBidi" w:eastAsia="Times New Roman" w:hAnsiTheme="majorBidi" w:cstheme="majorBidi"/>
          <w:kern w:val="0"/>
          <w:sz w:val="24"/>
          <w:szCs w:val="24"/>
          <w14:ligatures w14:val="none"/>
        </w:rPr>
        <w:fldChar w:fldCharType="separate"/>
      </w:r>
      <w:r w:rsidR="000617CA">
        <w:rPr>
          <w:rFonts w:asciiTheme="majorBidi" w:eastAsia="Times New Roman" w:hAnsiTheme="majorBidi" w:cstheme="majorBidi"/>
          <w:noProof/>
          <w:kern w:val="0"/>
          <w:sz w:val="24"/>
          <w:szCs w:val="24"/>
          <w14:ligatures w14:val="none"/>
        </w:rPr>
        <w:t>[86]</w:t>
      </w:r>
      <w:r w:rsidR="007B2B18" w:rsidRPr="0035321E">
        <w:rPr>
          <w:rFonts w:asciiTheme="majorBidi" w:eastAsia="Times New Roman" w:hAnsiTheme="majorBidi" w:cstheme="majorBidi"/>
          <w:kern w:val="0"/>
          <w:sz w:val="24"/>
          <w:szCs w:val="24"/>
          <w14:ligatures w14:val="none"/>
        </w:rPr>
        <w:fldChar w:fldCharType="end"/>
      </w:r>
      <w:r w:rsidR="00647FF7" w:rsidRPr="0035321E">
        <w:rPr>
          <w:rFonts w:asciiTheme="majorBidi" w:eastAsia="Times New Roman" w:hAnsiTheme="majorBidi" w:cstheme="majorBidi"/>
          <w:kern w:val="0"/>
          <w:sz w:val="24"/>
          <w:szCs w:val="24"/>
          <w14:ligatures w14:val="none"/>
        </w:rPr>
        <w:t>.</w:t>
      </w:r>
    </w:p>
    <w:p w14:paraId="7024BA35" w14:textId="4CC1B7F8" w:rsidR="003C2351" w:rsidRPr="0035321E" w:rsidRDefault="003C2351"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Vitamin D</w:t>
      </w:r>
    </w:p>
    <w:p w14:paraId="3687D4E1" w14:textId="3A1BABEF" w:rsidR="007068BC" w:rsidRPr="0035321E" w:rsidRDefault="00B7250E"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Vitamin D deficiency </w:t>
      </w:r>
      <w:r w:rsidR="007068BC" w:rsidRPr="0035321E">
        <w:rPr>
          <w:rFonts w:asciiTheme="majorBidi" w:hAnsiTheme="majorBidi" w:cstheme="majorBidi"/>
          <w:sz w:val="24"/>
          <w:szCs w:val="24"/>
          <w:shd w:val="clear" w:color="auto" w:fill="FFFFFF"/>
        </w:rPr>
        <w:t xml:space="preserve">may have </w:t>
      </w:r>
      <w:r w:rsidRPr="0035321E">
        <w:rPr>
          <w:rFonts w:asciiTheme="majorBidi" w:hAnsiTheme="majorBidi" w:cstheme="majorBidi"/>
          <w:sz w:val="24"/>
          <w:szCs w:val="24"/>
          <w:shd w:val="clear" w:color="auto" w:fill="FFFFFF"/>
        </w:rPr>
        <w:t>a major negative influence on CV risk</w:t>
      </w:r>
      <w:r w:rsidR="007068BC" w:rsidRPr="0035321E">
        <w:rPr>
          <w:rFonts w:asciiTheme="majorBidi" w:hAnsiTheme="majorBidi" w:cstheme="majorBidi"/>
          <w:sz w:val="24"/>
          <w:szCs w:val="24"/>
          <w:shd w:val="clear" w:color="auto" w:fill="FFFFFF"/>
        </w:rPr>
        <w:t>. V</w:t>
      </w:r>
      <w:r w:rsidRPr="0035321E">
        <w:rPr>
          <w:rFonts w:asciiTheme="majorBidi" w:hAnsiTheme="majorBidi" w:cstheme="majorBidi"/>
          <w:sz w:val="24"/>
          <w:szCs w:val="24"/>
          <w:shd w:val="clear" w:color="auto" w:fill="FFFFFF"/>
        </w:rPr>
        <w:t xml:space="preserve">itamin D receptor activation has been associated to better blood pressure control and prevention of diabetic nephropathy </w:t>
      </w:r>
      <w:r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Cozzolino&lt;/Author&gt;&lt;Year&gt;2012&lt;/Year&gt;&lt;RecNum&gt;89&lt;/RecNum&gt;&lt;DisplayText&gt;[98]&lt;/DisplayText&gt;&lt;record&gt;&lt;rec-number&gt;89&lt;/rec-number&gt;&lt;foreign-keys&gt;&lt;key app="EN" db-id="dd5tvszwnvee5aeze0ovx0vde0dxvrwf55a5" timestamp="1690364137"&gt;89&lt;/key&gt;&lt;/foreign-keys&gt;&lt;ref-type name="Journal Article"&gt;17&lt;/ref-type&gt;&lt;contributors&gt;&lt;authors&gt;&lt;author&gt;Cozzolino, M.&lt;/author&gt;&lt;author&gt;Stucchi, A.&lt;/author&gt;&lt;author&gt;Rizzo, M. A.&lt;/author&gt;&lt;author&gt;Soldati, L.&lt;/author&gt;&lt;author&gt;Cusi, D.&lt;/author&gt;&lt;author&gt;Ciceri, P.&lt;/author&gt;&lt;author&gt;Brenna, I.&lt;/author&gt;&lt;author&gt;Elli, F.&lt;/author&gt;&lt;author&gt;Gallieni, M.&lt;/author&gt;&lt;/authors&gt;&lt;/contributors&gt;&lt;auth-address&gt;Renal Division, DMCO, University of Milan, San Paolo Hospital, Via A. di Rudinì 8, Milan, Italy. mario.cozzolino@unimi.it&lt;/auth-address&gt;&lt;titles&gt;&lt;title&gt;Vitamin D receptor activation and prevention of arterial ageing&lt;/title&gt;&lt;secondary-title&gt;Nutr Metab Cardiovasc Dis&lt;/secondary-title&gt;&lt;/titles&gt;&lt;periodical&gt;&lt;full-title&gt;Nutr Metab Cardiovasc Dis&lt;/full-title&gt;&lt;/periodical&gt;&lt;pages&gt;547-52&lt;/pages&gt;&lt;volume&gt;22&lt;/volume&gt;&lt;number&gt;7&lt;/number&gt;&lt;edition&gt;20120524&lt;/edition&gt;&lt;keywords&gt;&lt;keyword&gt;Aging/*drug effects&lt;/keyword&gt;&lt;keyword&gt;Blood Pressure/drug effects&lt;/keyword&gt;&lt;keyword&gt;Calcitriol/pharmacology&lt;/keyword&gt;&lt;keyword&gt;Calcium/blood&lt;/keyword&gt;&lt;keyword&gt;Cardiovascular Diseases/complications/drug therapy&lt;/keyword&gt;&lt;keyword&gt;Ergocalciferols/pharmacology&lt;/keyword&gt;&lt;keyword&gt;Humans&lt;/keyword&gt;&lt;keyword&gt;Hypertension/complications/drug therapy&lt;/keyword&gt;&lt;keyword&gt;Kidney Failure, Chronic/complications/drug therapy&lt;/keyword&gt;&lt;keyword&gt;Phosphates/blood&lt;/keyword&gt;&lt;keyword&gt;Receptors, Calcitriol/drug effects/*metabolism&lt;/keyword&gt;&lt;keyword&gt;Vascular Calcification/complications/drug therapy&lt;/keyword&gt;&lt;/keywords&gt;&lt;dates&gt;&lt;year&gt;2012&lt;/year&gt;&lt;pub-dates&gt;&lt;date&gt;Jul&lt;/date&gt;&lt;/pub-dates&gt;&lt;/dates&gt;&lt;isbn&gt;0939-4753&lt;/isbn&gt;&lt;accession-num&gt;22633189&lt;/accession-num&gt;&lt;urls&gt;&lt;/urls&gt;&lt;electronic-resource-num&gt;10.1016/j.numecd.2012.03.010&lt;/electronic-resource-num&gt;&lt;remote-database-provider&gt;NLM&lt;/remote-database-provider&gt;&lt;language&gt;eng&lt;/language&gt;&lt;/record&gt;&lt;/Cite&gt;&lt;/EndNote&gt;</w:instrText>
      </w:r>
      <w:r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98]</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w:t>
      </w:r>
      <w:r w:rsidR="007068BC" w:rsidRPr="0035321E">
        <w:rPr>
          <w:rFonts w:asciiTheme="majorBidi" w:hAnsiTheme="majorBidi" w:cstheme="majorBidi"/>
          <w:sz w:val="24"/>
          <w:szCs w:val="24"/>
          <w:shd w:val="clear" w:color="auto" w:fill="FFFFFF"/>
        </w:rPr>
        <w:t xml:space="preserve"> </w:t>
      </w:r>
    </w:p>
    <w:p w14:paraId="4C0864CF" w14:textId="3B682542" w:rsidR="003C2351" w:rsidRPr="0035321E" w:rsidRDefault="007068BC"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On the other side, natural calcitriol, a</w:t>
      </w:r>
      <w:r w:rsidR="00B7250E" w:rsidRPr="0035321E">
        <w:rPr>
          <w:rFonts w:asciiTheme="majorBidi" w:hAnsiTheme="majorBidi" w:cstheme="majorBidi"/>
          <w:sz w:val="24"/>
          <w:szCs w:val="24"/>
          <w:shd w:val="clear" w:color="auto" w:fill="FFFFFF"/>
        </w:rPr>
        <w:t xml:space="preserve"> non-selective activator of vitamin D receptors, raises calcium and phosphate level</w:t>
      </w:r>
      <w:r w:rsidRPr="0035321E">
        <w:rPr>
          <w:rFonts w:asciiTheme="majorBidi" w:hAnsiTheme="majorBidi" w:cstheme="majorBidi"/>
          <w:sz w:val="24"/>
          <w:szCs w:val="24"/>
          <w:shd w:val="clear" w:color="auto" w:fill="FFFFFF"/>
        </w:rPr>
        <w:t>s which would</w:t>
      </w:r>
      <w:r w:rsidR="00B7250E" w:rsidRPr="0035321E">
        <w:rPr>
          <w:rFonts w:asciiTheme="majorBidi" w:hAnsiTheme="majorBidi" w:cstheme="majorBidi"/>
          <w:sz w:val="24"/>
          <w:szCs w:val="24"/>
          <w:shd w:val="clear" w:color="auto" w:fill="FFFFFF"/>
        </w:rPr>
        <w:t xml:space="preserve"> exacerbat</w:t>
      </w:r>
      <w:r w:rsidRPr="0035321E">
        <w:rPr>
          <w:rFonts w:asciiTheme="majorBidi" w:hAnsiTheme="majorBidi" w:cstheme="majorBidi"/>
          <w:sz w:val="24"/>
          <w:szCs w:val="24"/>
          <w:shd w:val="clear" w:color="auto" w:fill="FFFFFF"/>
        </w:rPr>
        <w:t>e</w:t>
      </w:r>
      <w:r w:rsidR="00B7250E" w:rsidRPr="0035321E">
        <w:rPr>
          <w:rFonts w:asciiTheme="majorBidi" w:hAnsiTheme="majorBidi" w:cstheme="majorBidi"/>
          <w:sz w:val="24"/>
          <w:szCs w:val="24"/>
          <w:shd w:val="clear" w:color="auto" w:fill="FFFFFF"/>
        </w:rPr>
        <w:t xml:space="preserve"> the CV risk in CKD. Recent research revealed that Paricalcitol, a selective VDRA, may have ameliorative effects on CV</w:t>
      </w:r>
      <w:r w:rsidRPr="0035321E">
        <w:rPr>
          <w:rFonts w:asciiTheme="majorBidi" w:hAnsiTheme="majorBidi" w:cstheme="majorBidi"/>
          <w:sz w:val="24"/>
          <w:szCs w:val="24"/>
          <w:shd w:val="clear" w:color="auto" w:fill="FFFFFF"/>
        </w:rPr>
        <w:t xml:space="preserve"> disease</w:t>
      </w:r>
      <w:r w:rsidR="00B7250E" w:rsidRPr="0035321E">
        <w:rPr>
          <w:rFonts w:asciiTheme="majorBidi" w:hAnsiTheme="majorBidi" w:cstheme="majorBidi"/>
          <w:sz w:val="24"/>
          <w:szCs w:val="24"/>
          <w:shd w:val="clear" w:color="auto" w:fill="FFFFFF"/>
        </w:rPr>
        <w:t>. Its potential benefit for diabetic nephropathy, cardiac illness, hypertension, and VC may pave the way for novel pathways in the treatment of CV</w:t>
      </w:r>
      <w:r w:rsidR="00B9076A" w:rsidRPr="0035321E">
        <w:rPr>
          <w:rFonts w:asciiTheme="majorBidi" w:hAnsiTheme="majorBidi" w:cstheme="majorBidi"/>
          <w:sz w:val="24"/>
          <w:szCs w:val="24"/>
          <w:shd w:val="clear" w:color="auto" w:fill="FFFFFF"/>
        </w:rPr>
        <w:t xml:space="preserve">D </w:t>
      </w:r>
      <w:r w:rsidR="00B7250E" w:rsidRPr="0035321E">
        <w:rPr>
          <w:rFonts w:asciiTheme="majorBidi" w:hAnsiTheme="majorBidi" w:cstheme="majorBidi"/>
          <w:sz w:val="24"/>
          <w:szCs w:val="24"/>
          <w:shd w:val="clear" w:color="auto" w:fill="FFFFFF"/>
        </w:rPr>
        <w:t xml:space="preserve">in </w:t>
      </w:r>
      <w:r w:rsidR="00B9076A" w:rsidRPr="0035321E">
        <w:rPr>
          <w:rFonts w:asciiTheme="majorBidi" w:hAnsiTheme="majorBidi" w:cstheme="majorBidi"/>
          <w:sz w:val="24"/>
          <w:szCs w:val="24"/>
          <w:shd w:val="clear" w:color="auto" w:fill="FFFFFF"/>
        </w:rPr>
        <w:t xml:space="preserve">patients with </w:t>
      </w:r>
      <w:r w:rsidR="00B7250E" w:rsidRPr="0035321E">
        <w:rPr>
          <w:rFonts w:asciiTheme="majorBidi" w:hAnsiTheme="majorBidi" w:cstheme="majorBidi"/>
          <w:sz w:val="24"/>
          <w:szCs w:val="24"/>
          <w:shd w:val="clear" w:color="auto" w:fill="FFFFFF"/>
        </w:rPr>
        <w:t xml:space="preserve">CKD </w:t>
      </w:r>
      <w:r w:rsidR="00364C3B"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Cozzolino&lt;/Author&gt;&lt;Year&gt;2012&lt;/Year&gt;&lt;RecNum&gt;89&lt;/RecNum&gt;&lt;DisplayText&gt;[98]&lt;/DisplayText&gt;&lt;record&gt;&lt;rec-number&gt;89&lt;/rec-number&gt;&lt;foreign-keys&gt;&lt;key app="EN" db-id="dd5tvszwnvee5aeze0ovx0vde0dxvrwf55a5" timestamp="1690364137"&gt;89&lt;/key&gt;&lt;/foreign-keys&gt;&lt;ref-type name="Journal Article"&gt;17&lt;/ref-type&gt;&lt;contributors&gt;&lt;authors&gt;&lt;author&gt;Cozzolino, M.&lt;/author&gt;&lt;author&gt;Stucchi, A.&lt;/author&gt;&lt;author&gt;Rizzo, M. A.&lt;/author&gt;&lt;author&gt;Soldati, L.&lt;/author&gt;&lt;author&gt;Cusi, D.&lt;/author&gt;&lt;author&gt;Ciceri, P.&lt;/author&gt;&lt;author&gt;Brenna, I.&lt;/author&gt;&lt;author&gt;Elli, F.&lt;/author&gt;&lt;author&gt;Gallieni, M.&lt;/author&gt;&lt;/authors&gt;&lt;/contributors&gt;&lt;auth-address&gt;Renal Division, DMCO, University of Milan, San Paolo Hospital, Via A. di Rudinì 8, Milan, Italy. mario.cozzolino@unimi.it&lt;/auth-address&gt;&lt;titles&gt;&lt;title&gt;Vitamin D receptor activation and prevention of arterial ageing&lt;/title&gt;&lt;secondary-title&gt;Nutr Metab Cardiovasc Dis&lt;/secondary-title&gt;&lt;/titles&gt;&lt;periodical&gt;&lt;full-title&gt;Nutr Metab Cardiovasc Dis&lt;/full-title&gt;&lt;/periodical&gt;&lt;pages&gt;547-52&lt;/pages&gt;&lt;volume&gt;22&lt;/volume&gt;&lt;number&gt;7&lt;/number&gt;&lt;edition&gt;20120524&lt;/edition&gt;&lt;keywords&gt;&lt;keyword&gt;Aging/*drug effects&lt;/keyword&gt;&lt;keyword&gt;Blood Pressure/drug effects&lt;/keyword&gt;&lt;keyword&gt;Calcitriol/pharmacology&lt;/keyword&gt;&lt;keyword&gt;Calcium/blood&lt;/keyword&gt;&lt;keyword&gt;Cardiovascular Diseases/complications/drug therapy&lt;/keyword&gt;&lt;keyword&gt;Ergocalciferols/pharmacology&lt;/keyword&gt;&lt;keyword&gt;Humans&lt;/keyword&gt;&lt;keyword&gt;Hypertension/complications/drug therapy&lt;/keyword&gt;&lt;keyword&gt;Kidney Failure, Chronic/complications/drug therapy&lt;/keyword&gt;&lt;keyword&gt;Phosphates/blood&lt;/keyword&gt;&lt;keyword&gt;Receptors, Calcitriol/drug effects/*metabolism&lt;/keyword&gt;&lt;keyword&gt;Vascular Calcification/complications/drug therapy&lt;/keyword&gt;&lt;/keywords&gt;&lt;dates&gt;&lt;year&gt;2012&lt;/year&gt;&lt;pub-dates&gt;&lt;date&gt;Jul&lt;/date&gt;&lt;/pub-dates&gt;&lt;/dates&gt;&lt;isbn&gt;0939-4753&lt;/isbn&gt;&lt;accession-num&gt;22633189&lt;/accession-num&gt;&lt;urls&gt;&lt;/urls&gt;&lt;electronic-resource-num&gt;10.1016/j.numecd.2012.03.010&lt;/electronic-resource-num&gt;&lt;remote-database-provider&gt;NLM&lt;/remote-database-provider&gt;&lt;language&gt;eng&lt;/language&gt;&lt;/record&gt;&lt;/Cite&gt;&lt;/EndNote&gt;</w:instrText>
      </w:r>
      <w:r w:rsidR="00364C3B"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98]</w:t>
      </w:r>
      <w:r w:rsidR="00364C3B" w:rsidRPr="0035321E">
        <w:rPr>
          <w:rFonts w:asciiTheme="majorBidi" w:hAnsiTheme="majorBidi" w:cstheme="majorBidi"/>
          <w:sz w:val="24"/>
          <w:szCs w:val="24"/>
          <w:shd w:val="clear" w:color="auto" w:fill="FFFFFF"/>
        </w:rPr>
        <w:fldChar w:fldCharType="end"/>
      </w:r>
      <w:r w:rsidR="003C2351" w:rsidRPr="0035321E">
        <w:rPr>
          <w:rFonts w:asciiTheme="majorBidi" w:hAnsiTheme="majorBidi" w:cstheme="majorBidi"/>
          <w:sz w:val="24"/>
          <w:szCs w:val="24"/>
          <w:shd w:val="clear" w:color="auto" w:fill="FFFFFF"/>
        </w:rPr>
        <w:t>.</w:t>
      </w:r>
    </w:p>
    <w:p w14:paraId="79104637" w14:textId="38E085AC" w:rsidR="003C2351" w:rsidRPr="0035321E" w:rsidRDefault="00B7250E"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PTH </w:t>
      </w:r>
      <w:r w:rsidR="00B9076A" w:rsidRPr="0035321E">
        <w:rPr>
          <w:rFonts w:asciiTheme="majorBidi" w:hAnsiTheme="majorBidi" w:cstheme="majorBidi"/>
          <w:sz w:val="24"/>
          <w:szCs w:val="24"/>
          <w:shd w:val="clear" w:color="auto" w:fill="FFFFFF"/>
        </w:rPr>
        <w:t>could be</w:t>
      </w:r>
      <w:r w:rsidRPr="0035321E">
        <w:rPr>
          <w:rFonts w:asciiTheme="majorBidi" w:hAnsiTheme="majorBidi" w:cstheme="majorBidi"/>
          <w:sz w:val="24"/>
          <w:szCs w:val="24"/>
          <w:shd w:val="clear" w:color="auto" w:fill="FFFFFF"/>
        </w:rPr>
        <w:t xml:space="preserve"> regulated in advanced CKD by active vitamin D. Retrospective studies have also revealed lower cardiovascular mortality in </w:t>
      </w:r>
      <w:r w:rsidR="00B9076A" w:rsidRPr="0035321E">
        <w:rPr>
          <w:rFonts w:asciiTheme="majorBidi" w:hAnsiTheme="majorBidi" w:cstheme="majorBidi"/>
          <w:sz w:val="24"/>
          <w:szCs w:val="24"/>
          <w:shd w:val="clear" w:color="auto" w:fill="FFFFFF"/>
        </w:rPr>
        <w:t>dialysis patients</w:t>
      </w:r>
      <w:r w:rsidRPr="0035321E">
        <w:rPr>
          <w:rFonts w:asciiTheme="majorBidi" w:hAnsiTheme="majorBidi" w:cstheme="majorBidi"/>
          <w:sz w:val="24"/>
          <w:szCs w:val="24"/>
          <w:shd w:val="clear" w:color="auto" w:fill="FFFFFF"/>
        </w:rPr>
        <w:t xml:space="preserve"> getting active vitamin D supplements</w:t>
      </w:r>
      <w:r w:rsidR="00B9076A" w:rsidRPr="0035321E">
        <w:rPr>
          <w:rFonts w:asciiTheme="majorBidi" w:hAnsiTheme="majorBidi" w:cstheme="majorBidi"/>
          <w:sz w:val="24"/>
          <w:szCs w:val="24"/>
          <w:shd w:val="clear" w:color="auto" w:fill="FFFFFF"/>
        </w:rPr>
        <w:t xml:space="preserve"> </w:t>
      </w:r>
      <w:r w:rsidR="00895867" w:rsidRPr="0035321E">
        <w:rPr>
          <w:rFonts w:asciiTheme="majorBidi" w:hAnsiTheme="majorBidi" w:cstheme="majorBidi"/>
          <w:sz w:val="24"/>
          <w:szCs w:val="24"/>
          <w:shd w:val="clear" w:color="auto" w:fill="FFFFFF"/>
        </w:rPr>
        <w:fldChar w:fldCharType="begin">
          <w:fldData xml:space="preserve">PEVuZE5vdGU+PENpdGU+PEF1dGhvcj5Ib3U8L0F1dGhvcj48WWVhcj4yMDE3PC9ZZWFyPjxSZWNO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</w:fldData>
        </w:fldChar>
      </w:r>
      <w:r w:rsidR="000617CA">
        <w:rPr>
          <w:rFonts w:asciiTheme="majorBidi" w:hAnsiTheme="majorBidi" w:cstheme="majorBidi"/>
          <w:sz w:val="24"/>
          <w:szCs w:val="24"/>
          <w:shd w:val="clear" w:color="auto" w:fill="FFFFFF"/>
        </w:rPr>
        <w:instrText xml:space="preserve"> ADDIN EN.CITE </w:instrText>
      </w:r>
      <w:r w:rsidR="000617CA">
        <w:rPr>
          <w:rFonts w:asciiTheme="majorBidi" w:hAnsiTheme="majorBidi" w:cstheme="majorBidi"/>
          <w:sz w:val="24"/>
          <w:szCs w:val="24"/>
          <w:shd w:val="clear" w:color="auto" w:fill="FFFFFF"/>
        </w:rPr>
        <w:fldChar w:fldCharType="begin">
          <w:fldData xml:space="preserve">PEVuZE5vdGU+PENpdGU+PEF1dGhvcj5Ib3U8L0F1dGhvcj48WWVhcj4yMDE3PC9ZZWFyPjxSZWNO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</w:fldData>
        </w:fldChar>
      </w:r>
      <w:r w:rsidR="000617CA">
        <w:rPr>
          <w:rFonts w:asciiTheme="majorBidi" w:hAnsiTheme="majorBidi" w:cstheme="majorBidi"/>
          <w:sz w:val="24"/>
          <w:szCs w:val="24"/>
          <w:shd w:val="clear" w:color="auto" w:fill="FFFFFF"/>
        </w:rPr>
        <w:instrText xml:space="preserve"> ADDIN EN.CITE.DATA </w:instrText>
      </w:r>
      <w:r w:rsidR="000617CA">
        <w:rPr>
          <w:rFonts w:asciiTheme="majorBidi" w:hAnsiTheme="majorBidi" w:cstheme="majorBidi"/>
          <w:sz w:val="24"/>
          <w:szCs w:val="24"/>
          <w:shd w:val="clear" w:color="auto" w:fill="FFFFFF"/>
        </w:rPr>
      </w:r>
      <w:r w:rsidR="000617CA">
        <w:rPr>
          <w:rFonts w:asciiTheme="majorBidi" w:hAnsiTheme="majorBidi" w:cstheme="majorBidi"/>
          <w:sz w:val="24"/>
          <w:szCs w:val="24"/>
          <w:shd w:val="clear" w:color="auto" w:fill="FFFFFF"/>
        </w:rPr>
        <w:fldChar w:fldCharType="end"/>
      </w:r>
      <w:r w:rsidR="00895867"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99]</w:t>
      </w:r>
      <w:r w:rsidR="00895867" w:rsidRPr="0035321E">
        <w:rPr>
          <w:rFonts w:asciiTheme="majorBidi" w:hAnsiTheme="majorBidi" w:cstheme="majorBidi"/>
          <w:sz w:val="24"/>
          <w:szCs w:val="24"/>
          <w:shd w:val="clear" w:color="auto" w:fill="FFFFFF"/>
        </w:rPr>
        <w:fldChar w:fldCharType="end"/>
      </w:r>
      <w:r w:rsidR="00895867" w:rsidRPr="0035321E">
        <w:rPr>
          <w:rFonts w:asciiTheme="majorBidi" w:hAnsiTheme="majorBidi" w:cstheme="majorBidi"/>
          <w:sz w:val="24"/>
          <w:szCs w:val="24"/>
          <w:shd w:val="clear" w:color="auto" w:fill="FFFFFF"/>
        </w:rPr>
        <w:t>.</w:t>
      </w:r>
    </w:p>
    <w:p w14:paraId="0410126E" w14:textId="4F120CC9" w:rsidR="00B9076A" w:rsidRPr="0035321E" w:rsidRDefault="00357D6F"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Despite the limited number of clinical trials supporting the use of either native or active vitamin D analogues to stop the progression of VC, low doses of vitamin D or vitamin D analogues </w:t>
      </w:r>
      <w:r w:rsidRPr="0035321E">
        <w:rPr>
          <w:rFonts w:asciiTheme="majorBidi" w:eastAsiaTheme="majorEastAsia" w:hAnsiTheme="majorBidi" w:cstheme="majorBidi"/>
          <w:sz w:val="24"/>
          <w:szCs w:val="24"/>
        </w:rPr>
        <w:t xml:space="preserve">could be taken to </w:t>
      </w:r>
      <w:r w:rsidRPr="0035321E">
        <w:rPr>
          <w:rFonts w:asciiTheme="majorBidi" w:hAnsiTheme="majorBidi" w:cstheme="majorBidi"/>
          <w:sz w:val="24"/>
          <w:szCs w:val="24"/>
        </w:rPr>
        <w:t xml:space="preserve">prevent extremely high parathyroid hormone concentrations. On the other side, low parathyroid hormone concentrations (over suppression) are noticeable side effects of overzealous use of calcium and vitamin D </w:t>
      </w:r>
      <w:r w:rsidRPr="0035321E">
        <w:rPr>
          <w:rFonts w:asciiTheme="majorBidi" w:hAnsiTheme="majorBidi" w:cstheme="majorBidi"/>
          <w:sz w:val="24"/>
          <w:szCs w:val="24"/>
          <w:shd w:val="clear" w:color="auto" w:fill="FFFFFF"/>
        </w:rPr>
        <w:fldChar w:fldCharType="begin">
          <w:fldData xml:space="preserve">PEVuZE5vdGU+PENpdGU+PEF1dGhvcj5DaG91PC9BdXRob3I+PFllYXI+MjAyMTwvWWVhcj48UmVj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==
</w:fldData>
        </w:fldChar>
      </w:r>
      <w:r w:rsidR="000617CA">
        <w:rPr>
          <w:rFonts w:asciiTheme="majorBidi" w:hAnsiTheme="majorBidi" w:cstheme="majorBidi"/>
          <w:sz w:val="24"/>
          <w:szCs w:val="24"/>
          <w:shd w:val="clear" w:color="auto" w:fill="FFFFFF"/>
        </w:rPr>
        <w:instrText xml:space="preserve"> ADDIN EN.CITE </w:instrText>
      </w:r>
      <w:r w:rsidR="000617CA">
        <w:rPr>
          <w:rFonts w:asciiTheme="majorBidi" w:hAnsiTheme="majorBidi" w:cstheme="majorBidi"/>
          <w:sz w:val="24"/>
          <w:szCs w:val="24"/>
          <w:shd w:val="clear" w:color="auto" w:fill="FFFFFF"/>
        </w:rPr>
        <w:fldChar w:fldCharType="begin">
          <w:fldData xml:space="preserve">PEVuZE5vdGU+PENpdGU+PEF1dGhvcj5DaG91PC9BdXRob3I+PFllYXI+MjAyMTwvWWVhcj48UmVj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==
</w:fldData>
        </w:fldChar>
      </w:r>
      <w:r w:rsidR="000617CA">
        <w:rPr>
          <w:rFonts w:asciiTheme="majorBidi" w:hAnsiTheme="majorBidi" w:cstheme="majorBidi"/>
          <w:sz w:val="24"/>
          <w:szCs w:val="24"/>
          <w:shd w:val="clear" w:color="auto" w:fill="FFFFFF"/>
        </w:rPr>
        <w:instrText xml:space="preserve"> ADDIN EN.CITE.DATA </w:instrText>
      </w:r>
      <w:r w:rsidR="000617CA">
        <w:rPr>
          <w:rFonts w:asciiTheme="majorBidi" w:hAnsiTheme="majorBidi" w:cstheme="majorBidi"/>
          <w:sz w:val="24"/>
          <w:szCs w:val="24"/>
          <w:shd w:val="clear" w:color="auto" w:fill="FFFFFF"/>
        </w:rPr>
      </w:r>
      <w:r w:rsidR="000617CA">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8, 100, 101]</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rPr>
        <w:t xml:space="preserve">. </w:t>
      </w:r>
      <w:r w:rsidR="00B9076A" w:rsidRPr="0035321E">
        <w:rPr>
          <w:rFonts w:asciiTheme="majorBidi" w:hAnsiTheme="majorBidi" w:cstheme="majorBidi"/>
          <w:sz w:val="24"/>
          <w:szCs w:val="24"/>
          <w:shd w:val="clear" w:color="auto" w:fill="FFFFFF"/>
        </w:rPr>
        <w:t xml:space="preserve">Repleting vitamin D deficiency with nutritional vitamin D, in addition to controlling PTH in patients with advanced CKD and secondary hyperparathyroidism with non-high calcium and phosphorus could be beneficial for CVD management in patients with CKD. </w:t>
      </w:r>
    </w:p>
    <w:p w14:paraId="10079645" w14:textId="77777777" w:rsidR="007235F0" w:rsidRPr="0035321E" w:rsidRDefault="007235F0"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Vitamin K</w:t>
      </w:r>
    </w:p>
    <w:p w14:paraId="0E1C95F5" w14:textId="5D1F5114" w:rsidR="007235F0" w:rsidRPr="0035321E" w:rsidRDefault="007235F0" w:rsidP="00FA48A5">
      <w:pPr>
        <w:shd w:val="clear" w:color="auto" w:fill="FFFFFF"/>
        <w:spacing w:before="100" w:beforeAutospacing="1" w:after="100" w:afterAutospacing="1" w:line="240" w:lineRule="auto"/>
        <w:jc w:val="both"/>
        <w:rPr>
          <w:rFonts w:asciiTheme="majorBidi" w:eastAsia="Times New Roman" w:hAnsiTheme="majorBidi" w:cstheme="majorBidi"/>
          <w:kern w:val="0"/>
          <w:sz w:val="24"/>
          <w:szCs w:val="24"/>
          <w14:ligatures w14:val="none"/>
        </w:rPr>
      </w:pPr>
      <w:r w:rsidRPr="0035321E">
        <w:rPr>
          <w:rFonts w:asciiTheme="majorBidi" w:hAnsiTheme="majorBidi" w:cstheme="majorBidi"/>
          <w:sz w:val="24"/>
          <w:szCs w:val="24"/>
          <w:shd w:val="clear" w:color="auto" w:fill="FFFFFF"/>
        </w:rPr>
        <w:t xml:space="preserve">The protein matrix </w:t>
      </w:r>
      <w:proofErr w:type="spellStart"/>
      <w:r w:rsidRPr="0035321E">
        <w:rPr>
          <w:rFonts w:asciiTheme="majorBidi" w:hAnsiTheme="majorBidi" w:cstheme="majorBidi"/>
          <w:sz w:val="24"/>
          <w:szCs w:val="24"/>
          <w:shd w:val="clear" w:color="auto" w:fill="FFFFFF"/>
        </w:rPr>
        <w:t>GIa</w:t>
      </w:r>
      <w:proofErr w:type="spellEnd"/>
      <w:r w:rsidRPr="0035321E">
        <w:rPr>
          <w:rFonts w:asciiTheme="majorBidi" w:hAnsiTheme="majorBidi" w:cstheme="majorBidi"/>
          <w:sz w:val="24"/>
          <w:szCs w:val="24"/>
          <w:shd w:val="clear" w:color="auto" w:fill="FFFFFF"/>
        </w:rPr>
        <w:t xml:space="preserve"> protein (MGP), which depends on vitamin K for synthesis</w:t>
      </w:r>
      <w:r w:rsidR="00B57B19" w:rsidRPr="0035321E">
        <w:rPr>
          <w:rFonts w:asciiTheme="majorBidi" w:hAnsiTheme="majorBidi" w:cstheme="majorBidi"/>
          <w:sz w:val="24"/>
          <w:szCs w:val="24"/>
          <w:shd w:val="clear" w:color="auto" w:fill="FFFFFF"/>
        </w:rPr>
        <w:t xml:space="preserve"> has an inhibitory role in VC as it prevents the development of calcium crystals</w:t>
      </w:r>
      <w:r w:rsidR="00B57B19" w:rsidRPr="000617CA">
        <w:rPr>
          <w:rFonts w:asciiTheme="majorBidi" w:hAnsiTheme="majorBidi" w:cstheme="majorBidi"/>
          <w:color w:val="C00000"/>
          <w:sz w:val="24"/>
          <w:szCs w:val="24"/>
          <w:shd w:val="clear" w:color="auto" w:fill="FFFFFF"/>
        </w:rPr>
        <w:t xml:space="preserve"> </w:t>
      </w:r>
      <w:r w:rsidRPr="000617CA">
        <w:rPr>
          <w:rFonts w:asciiTheme="majorBidi" w:hAnsiTheme="majorBidi" w:cstheme="majorBidi"/>
          <w:color w:val="C00000"/>
          <w:sz w:val="24"/>
          <w:szCs w:val="24"/>
          <w:shd w:val="clear" w:color="auto" w:fill="FFFFFF"/>
        </w:rPr>
        <w:fldChar w:fldCharType="begin">
          <w:fldData xml:space="preserve">PEVuZE5vdGU+PENpdGU+PEF1dGhvcj5Cb3N0cm9tPC9BdXRob3I+PFllYXI+MjAwMTwvWWVhcj48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</w:fldData>
        </w:fldChar>
      </w:r>
      <w:r w:rsidR="000617CA">
        <w:rPr>
          <w:rFonts w:asciiTheme="majorBidi" w:hAnsiTheme="majorBidi" w:cstheme="majorBidi"/>
          <w:color w:val="C00000"/>
          <w:sz w:val="24"/>
          <w:szCs w:val="24"/>
          <w:shd w:val="clear" w:color="auto" w:fill="FFFFFF"/>
        </w:rPr>
        <w:instrText xml:space="preserve"> ADDIN EN.CITE </w:instrText>
      </w:r>
      <w:r w:rsidR="000617CA">
        <w:rPr>
          <w:rFonts w:asciiTheme="majorBidi" w:hAnsiTheme="majorBidi" w:cstheme="majorBidi"/>
          <w:color w:val="C00000"/>
          <w:sz w:val="24"/>
          <w:szCs w:val="24"/>
          <w:shd w:val="clear" w:color="auto" w:fill="FFFFFF"/>
        </w:rPr>
        <w:fldChar w:fldCharType="begin">
          <w:fldData xml:space="preserve">PEVuZE5vdGU+PENpdGU+PEF1dGhvcj5Cb3N0cm9tPC9BdXRob3I+PFllYXI+MjAwMTwvWWVhcj48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</w:fldData>
        </w:fldChar>
      </w:r>
      <w:r w:rsidR="000617CA">
        <w:rPr>
          <w:rFonts w:asciiTheme="majorBidi" w:hAnsiTheme="majorBidi" w:cstheme="majorBidi"/>
          <w:color w:val="C00000"/>
          <w:sz w:val="24"/>
          <w:szCs w:val="24"/>
          <w:shd w:val="clear" w:color="auto" w:fill="FFFFFF"/>
        </w:rPr>
        <w:instrText xml:space="preserve"> ADDIN EN.CITE.DATA </w:instrText>
      </w:r>
      <w:r w:rsidR="000617CA">
        <w:rPr>
          <w:rFonts w:asciiTheme="majorBidi" w:hAnsiTheme="majorBidi" w:cstheme="majorBidi"/>
          <w:color w:val="C00000"/>
          <w:sz w:val="24"/>
          <w:szCs w:val="24"/>
          <w:shd w:val="clear" w:color="auto" w:fill="FFFFFF"/>
        </w:rPr>
      </w:r>
      <w:r w:rsidR="000617CA">
        <w:rPr>
          <w:rFonts w:asciiTheme="majorBidi" w:hAnsiTheme="majorBidi" w:cstheme="majorBidi"/>
          <w:color w:val="C00000"/>
          <w:sz w:val="24"/>
          <w:szCs w:val="24"/>
          <w:shd w:val="clear" w:color="auto" w:fill="FFFFFF"/>
        </w:rPr>
        <w:fldChar w:fldCharType="end"/>
      </w:r>
      <w:r w:rsidRPr="000617CA">
        <w:rPr>
          <w:rFonts w:asciiTheme="majorBidi" w:hAnsiTheme="majorBidi" w:cstheme="majorBidi"/>
          <w:color w:val="C00000"/>
          <w:sz w:val="24"/>
          <w:szCs w:val="24"/>
          <w:shd w:val="clear" w:color="auto" w:fill="FFFFFF"/>
        </w:rPr>
        <w:fldChar w:fldCharType="separate"/>
      </w:r>
      <w:r w:rsidR="000617CA">
        <w:rPr>
          <w:rFonts w:asciiTheme="majorBidi" w:hAnsiTheme="majorBidi" w:cstheme="majorBidi"/>
          <w:noProof/>
          <w:color w:val="C00000"/>
          <w:sz w:val="24"/>
          <w:szCs w:val="24"/>
          <w:shd w:val="clear" w:color="auto" w:fill="FFFFFF"/>
        </w:rPr>
        <w:t>[102, 103]</w:t>
      </w:r>
      <w:r w:rsidRPr="000617CA">
        <w:rPr>
          <w:rFonts w:asciiTheme="majorBidi" w:hAnsiTheme="majorBidi" w:cstheme="majorBidi"/>
          <w:color w:val="C00000"/>
          <w:sz w:val="24"/>
          <w:szCs w:val="24"/>
          <w:shd w:val="clear" w:color="auto" w:fill="FFFFFF"/>
        </w:rPr>
        <w:fldChar w:fldCharType="end"/>
      </w:r>
      <w:r w:rsidRPr="0035321E">
        <w:rPr>
          <w:rFonts w:asciiTheme="majorBidi" w:hAnsiTheme="majorBidi" w:cstheme="majorBidi"/>
          <w:sz w:val="24"/>
          <w:szCs w:val="24"/>
          <w:shd w:val="clear" w:color="auto" w:fill="FFFFFF"/>
        </w:rPr>
        <w:t xml:space="preserve">. </w:t>
      </w:r>
      <w:r w:rsidR="00B57B19" w:rsidRPr="0035321E">
        <w:rPr>
          <w:rFonts w:asciiTheme="majorBidi" w:eastAsia="Times New Roman" w:hAnsiTheme="majorBidi" w:cstheme="majorBidi"/>
          <w:kern w:val="0"/>
          <w:sz w:val="24"/>
          <w:szCs w:val="24"/>
          <w14:ligatures w14:val="none"/>
        </w:rPr>
        <w:t xml:space="preserve">To gain its calcification inhibitory capacity, vitamin K must decarboxylate MGP. Vitamin K antagonists use, vitamin K insufficiency, and, as a result, </w:t>
      </w:r>
      <w:r w:rsidR="00B57B19" w:rsidRPr="0035321E">
        <w:rPr>
          <w:rFonts w:asciiTheme="majorBidi" w:hAnsiTheme="majorBidi" w:cstheme="majorBidi"/>
          <w:sz w:val="24"/>
          <w:szCs w:val="24"/>
          <w:shd w:val="clear" w:color="auto" w:fill="FFFFFF"/>
        </w:rPr>
        <w:t>decreased uncarboxylated MGP level</w:t>
      </w:r>
      <w:r w:rsidR="00B57B19" w:rsidRPr="0035321E">
        <w:rPr>
          <w:rFonts w:asciiTheme="majorBidi" w:eastAsia="Times New Roman" w:hAnsiTheme="majorBidi" w:cstheme="majorBidi"/>
          <w:kern w:val="0"/>
          <w:sz w:val="24"/>
          <w:szCs w:val="24"/>
          <w14:ligatures w14:val="none"/>
        </w:rPr>
        <w:t xml:space="preserve"> have been associated with VC </w:t>
      </w:r>
      <w:r w:rsidR="00B57B19" w:rsidRPr="0035321E">
        <w:rPr>
          <w:rFonts w:asciiTheme="majorBidi" w:eastAsia="Times New Roman" w:hAnsiTheme="majorBidi" w:cstheme="majorBidi"/>
          <w:kern w:val="0"/>
          <w:sz w:val="24"/>
          <w:szCs w:val="24"/>
          <w14:ligatures w14:val="none"/>
        </w:rPr>
        <w:fldChar w:fldCharType="begin"/>
      </w:r>
      <w:r w:rsidR="000617CA">
        <w:rPr>
          <w:rFonts w:asciiTheme="majorBidi" w:eastAsia="Times New Roman" w:hAnsiTheme="majorBidi" w:cstheme="majorBidi"/>
          <w:kern w:val="0"/>
          <w:sz w:val="24"/>
          <w:szCs w:val="24"/>
          <w14:ligatures w14:val="none"/>
        </w:rPr>
        <w:instrText xml:space="preserve"> ADDIN EN.CITE &lt;EndNote&gt;&lt;Cite&gt;&lt;Author&gt;Nelson&lt;/Author&gt;&lt;Year&gt;2020&lt;/Year&gt;&lt;RecNum&gt;154&lt;/RecNum&gt;&lt;DisplayText&gt;[94, 104]&lt;/DisplayText&gt;&lt;record&gt;&lt;rec-number&gt;154&lt;/rec-number&gt;&lt;foreign-keys&gt;&lt;key app="EN" db-id="rz95zea9std059ewtpuv2wx1rzzsv92rf0pd" timestamp="1690632965"&gt;154&lt;/key&gt;&lt;/foreign-keys&gt;&lt;ref-type name="Journal Article"&gt;17&lt;/ref-type&gt;&lt;contributors&gt;&lt;authors&gt;&lt;author&gt;Nelson, Adam J&lt;/author&gt;&lt;author&gt;Raggi, Paolo&lt;/author&gt;&lt;author&gt;Wolf, Myles&lt;/author&gt;&lt;author&gt;Gold, Alexander M&lt;/author&gt;&lt;author&gt;Chertow, Glenn M&lt;/author&gt;&lt;author&gt;Roe, Matthew T&lt;/author&gt;&lt;/authors&gt;&lt;/contributors&gt;&lt;titles&gt;&lt;title&gt;Targeting vascular calcification in chronic kidney disease&lt;/title&gt;&lt;secondary-title&gt;Basic to Translational Science&lt;/secondary-title&gt;&lt;/titles&gt;&lt;periodical&gt;&lt;full-title&gt;Basic to Translational Science&lt;/full-title&gt;&lt;/periodical&gt;&lt;pages&gt;398-412&lt;/pages&gt;&lt;volume&gt;5&lt;/volume&gt;&lt;number&gt;4&lt;/number&gt;&lt;dates&gt;&lt;year&gt;2020&lt;/year&gt;&lt;/dates&gt;&lt;isbn&gt;2452-302X&lt;/isbn&gt;&lt;urls&gt;&lt;/urls&gt;&lt;/record&gt;&lt;/Cite&gt;&lt;Cite&gt;&lt;Author&gt;Parker&lt;/Author&gt;&lt;Year&gt;2009&lt;/Year&gt;&lt;RecNum&gt;152&lt;/RecNum&gt;&lt;record&gt;&lt;rec-number&gt;152&lt;/rec-number&gt;&lt;foreign-keys&gt;&lt;key app="EN" db-id="rz95zea9std059ewtpuv2wx1rzzsv92rf0pd" timestamp="1690632516"&gt;152&lt;/key&gt;&lt;/foreign-keys&gt;&lt;ref-type name="Journal Article"&gt;17&lt;/ref-type&gt;&lt;contributors&gt;&lt;authors&gt;&lt;author&gt;Parker, Benjamin D&lt;/author&gt;&lt;author&gt;Ix, Joachim H&lt;/author&gt;&lt;author&gt;Cranenburg, Ellen CM&lt;/author&gt;&lt;author&gt;Vermeer, Cees&lt;/author&gt;&lt;author&gt;Whooley, Mary A&lt;/author&gt;&lt;author&gt;Schurgers, Leon J&lt;/author&gt;&lt;/authors&gt;&lt;/contributors&gt;&lt;titles&gt;&lt;title&gt;Association of kidney function and uncarboxylated matrix Gla protein: data from the Heart and Soul Study&lt;/title&gt;&lt;secondary-title&gt;Nephrology Dialysis Transplantation&lt;/secondary-title&gt;&lt;/titles&gt;&lt;periodical&gt;&lt;full-title&gt;Nephrology Dialysis Transplantation&lt;/full-title&gt;&lt;/periodical&gt;&lt;pages&gt;2095-2101&lt;/pages&gt;&lt;volume&gt;24&lt;/volume&gt;&lt;number&gt;7&lt;/number&gt;&lt;dates&gt;&lt;year&gt;2009&lt;/year&gt;&lt;/dates&gt;&lt;isbn&gt;1460-2385&lt;/isbn&gt;&lt;urls&gt;&lt;/urls&gt;&lt;/record&gt;&lt;/Cite&gt;&lt;/EndNote&gt;</w:instrText>
      </w:r>
      <w:r w:rsidR="00B57B19" w:rsidRPr="0035321E">
        <w:rPr>
          <w:rFonts w:asciiTheme="majorBidi" w:eastAsia="Times New Roman" w:hAnsiTheme="majorBidi" w:cstheme="majorBidi"/>
          <w:kern w:val="0"/>
          <w:sz w:val="24"/>
          <w:szCs w:val="24"/>
          <w14:ligatures w14:val="none"/>
        </w:rPr>
        <w:fldChar w:fldCharType="separate"/>
      </w:r>
      <w:r w:rsidR="000617CA">
        <w:rPr>
          <w:rFonts w:asciiTheme="majorBidi" w:eastAsia="Times New Roman" w:hAnsiTheme="majorBidi" w:cstheme="majorBidi"/>
          <w:noProof/>
          <w:kern w:val="0"/>
          <w:sz w:val="24"/>
          <w:szCs w:val="24"/>
          <w14:ligatures w14:val="none"/>
        </w:rPr>
        <w:t>[94, 104]</w:t>
      </w:r>
      <w:r w:rsidR="00B57B19" w:rsidRPr="0035321E">
        <w:rPr>
          <w:rFonts w:asciiTheme="majorBidi" w:eastAsia="Times New Roman" w:hAnsiTheme="majorBidi" w:cstheme="majorBidi"/>
          <w:kern w:val="0"/>
          <w:sz w:val="24"/>
          <w:szCs w:val="24"/>
          <w14:ligatures w14:val="none"/>
        </w:rPr>
        <w:fldChar w:fldCharType="end"/>
      </w:r>
      <w:r w:rsidRPr="0035321E">
        <w:rPr>
          <w:rFonts w:asciiTheme="majorBidi" w:hAnsiTheme="majorBidi" w:cstheme="majorBidi"/>
          <w:sz w:val="24"/>
          <w:szCs w:val="24"/>
          <w:shd w:val="clear" w:color="auto" w:fill="FFFFFF"/>
        </w:rPr>
        <w:t>.</w:t>
      </w:r>
    </w:p>
    <w:p w14:paraId="21E64C3B" w14:textId="4EC64A17" w:rsidR="007235F0" w:rsidRPr="00540CE7" w:rsidRDefault="007235F0" w:rsidP="00540CE7">
      <w:pPr>
        <w:spacing w:line="240" w:lineRule="auto"/>
        <w:jc w:val="both"/>
        <w:rPr>
          <w:rFonts w:asciiTheme="majorBidi" w:eastAsiaTheme="majorEastAsia" w:hAnsiTheme="majorBidi" w:cstheme="majorBidi"/>
          <w:kern w:val="0"/>
          <w:sz w:val="24"/>
          <w:szCs w:val="24"/>
          <w14:ligatures w14:val="none"/>
        </w:rPr>
      </w:pPr>
      <w:proofErr w:type="spellStart"/>
      <w:r w:rsidRPr="0035321E">
        <w:rPr>
          <w:rFonts w:asciiTheme="majorBidi" w:hAnsiTheme="majorBidi" w:cstheme="majorBidi"/>
          <w:sz w:val="24"/>
          <w:szCs w:val="24"/>
        </w:rPr>
        <w:t>Schurgers</w:t>
      </w:r>
      <w:proofErr w:type="spellEnd"/>
      <w:r w:rsidRPr="0035321E">
        <w:rPr>
          <w:rFonts w:asciiTheme="majorBidi" w:hAnsiTheme="majorBidi" w:cstheme="majorBidi"/>
          <w:sz w:val="24"/>
          <w:szCs w:val="24"/>
        </w:rPr>
        <w:t xml:space="preserve"> et al. demonstrated in animal models that </w:t>
      </w:r>
      <w:proofErr w:type="spellStart"/>
      <w:r w:rsidRPr="0035321E">
        <w:rPr>
          <w:rFonts w:asciiTheme="majorBidi" w:hAnsiTheme="majorBidi" w:cstheme="majorBidi"/>
          <w:sz w:val="24"/>
          <w:szCs w:val="24"/>
        </w:rPr>
        <w:t>undercarboxylation</w:t>
      </w:r>
      <w:proofErr w:type="spellEnd"/>
      <w:r w:rsidRPr="0035321E">
        <w:rPr>
          <w:rFonts w:asciiTheme="majorBidi" w:hAnsiTheme="majorBidi" w:cstheme="majorBidi"/>
          <w:sz w:val="24"/>
          <w:szCs w:val="24"/>
        </w:rPr>
        <w:t xml:space="preserve"> of MGP—caused by 6 weeks of therapy with the vitamin K antagonist warfarin—was related with accelerated </w:t>
      </w:r>
      <w:r w:rsidR="00B57B19" w:rsidRPr="0035321E">
        <w:rPr>
          <w:rFonts w:asciiTheme="majorBidi" w:hAnsiTheme="majorBidi" w:cstheme="majorBidi"/>
          <w:sz w:val="24"/>
          <w:szCs w:val="24"/>
        </w:rPr>
        <w:t xml:space="preserve">VC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Roumeliotis&lt;/Author&gt;&lt;Year&gt;2020&lt;/Year&gt;&lt;RecNum&gt;155&lt;/RecNum&gt;&lt;DisplayText&gt;[105]&lt;/DisplayText&gt;&lt;record&gt;&lt;rec-number&gt;155&lt;/rec-number&gt;&lt;foreign-keys&gt;&lt;key app="EN" db-id="rz95zea9std059ewtpuv2wx1rzzsv92rf0pd" timestamp="1690633019"&gt;155&lt;/key&gt;&lt;/foreign-keys&gt;&lt;ref-type name="Journal Article"&gt;17&lt;/ref-type&gt;&lt;contributors&gt;&lt;authors&gt;&lt;author&gt;Roumeliotis, Stefanos&lt;/author&gt;&lt;author&gt;Dounousi, Evangelia&lt;/author&gt;&lt;author&gt;Salmas, Marios&lt;/author&gt;&lt;author&gt;Eleftheriadis, Theodoros&lt;/author&gt;&lt;author&gt;Liakopoulos, Vassilios&lt;/author&gt;&lt;/authors&gt;&lt;/contributors&gt;&lt;titles&gt;&lt;title&gt;Vascular calcification in chronic kidney disease: the role of vitamin K-dependent matrix Gla protein&lt;/title&gt;&lt;secondary-title&gt;Frontiers in medicine&lt;/secondary-title&gt;&lt;/titles&gt;&lt;periodical&gt;&lt;full-title&gt;Frontiers in medicine&lt;/full-title&gt;&lt;/periodical&gt;&lt;pages&gt;154&lt;/pages&gt;&lt;volume&gt;7&lt;/volume&gt;&lt;dates&gt;&lt;year&gt;2020&lt;/year&gt;&lt;/dates&gt;&lt;isbn&gt;2296-858X&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105]</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540CE7" w:rsidRPr="00540CE7">
        <w:rPr>
          <w:rFonts w:asciiTheme="majorBidi" w:hAnsiTheme="majorBidi" w:cstheme="majorBidi"/>
          <w:sz w:val="24"/>
          <w:szCs w:val="24"/>
        </w:rPr>
        <w:t>When compared to rats who received vitamin K supplements, the warfarin group showed quick VC, high atherogenic status, and notably higher levels of circulating undercarboxylated MGP, whereas high dosages of vitamin K led to a 37% regression of VC status</w:t>
      </w:r>
      <w:r w:rsidRPr="0035321E">
        <w:rPr>
          <w:rFonts w:asciiTheme="majorBidi" w:hAnsiTheme="majorBidi" w:cstheme="majorBidi"/>
          <w:sz w:val="24"/>
          <w:szCs w:val="24"/>
        </w:rPr>
        <w:t>.</w:t>
      </w:r>
      <w:r w:rsidR="00B57B19" w:rsidRPr="0035321E">
        <w:rPr>
          <w:rFonts w:asciiTheme="majorBidi" w:hAnsiTheme="majorBidi" w:cstheme="majorBidi"/>
          <w:sz w:val="24"/>
          <w:szCs w:val="24"/>
        </w:rPr>
        <w:t xml:space="preserve"> </w:t>
      </w:r>
      <w:r w:rsidRPr="0035321E">
        <w:rPr>
          <w:rFonts w:asciiTheme="majorBidi" w:hAnsiTheme="majorBidi" w:cstheme="majorBidi"/>
          <w:sz w:val="24"/>
          <w:szCs w:val="24"/>
        </w:rPr>
        <w:t xml:space="preserve">This was the first in vivo study to demonstrate that vitamin K treatment may be able to prevent and even reverse vascular calcification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Roumeliotis&lt;/Author&gt;&lt;Year&gt;2020&lt;/Year&gt;&lt;RecNum&gt;87&lt;/RecNum&gt;&lt;DisplayText&gt;[106]&lt;/DisplayText&gt;&lt;record&gt;&lt;rec-number&gt;87&lt;/rec-number&gt;&lt;foreign-keys&gt;&lt;key app="EN" db-id="dd5tvszwnvee5aeze0ovx0vde0dxvrwf55a5" timestamp="1690363892"&gt;87&lt;/key&gt;&lt;/foreign-keys&gt;&lt;ref-type name="Journal Article"&gt;17&lt;/ref-type&gt;&lt;contributors&gt;&lt;authors&gt;&lt;author&gt;Roumeliotis, S.&lt;/author&gt;&lt;author&gt;Dounousi, E.&lt;/author&gt;&lt;author&gt;Salmas, M.&lt;/author&gt;&lt;author&gt;Eleftheriadis, T.&lt;/author&gt;&lt;author&gt;Liakopoulos, V.&lt;/author&gt;&lt;/authors&gt;&lt;/contributors&gt;&lt;auth-address&gt;Department of Internal Medicine, School of Medicine, Aristotle University of Thessaloniki, Thessaloniki, Greece.&amp;#xD;Department of Nephrology, Faculty of Medicine, School of Health Sciences, University of Ioannina, Ioannina, Greece.&amp;#xD;Department of Anatomy, School of Medicine, National and Kapodistrian University of Athens, Athens, Greece.&amp;#xD;Department of Nephrology, University Hospital of Larissa, Larissa, Greece.&lt;/auth-address&gt;&lt;titles&gt;&lt;title&gt;Vascular Calcification in Chronic Kidney Disease: The Role of Vitamin K- Dependent Matrix Gla Protein&lt;/title&gt;&lt;secondary-title&gt;Front Med (Lausanne)&lt;/secondary-title&gt;&lt;/titles&gt;&lt;periodical&gt;&lt;full-title&gt;Front Med (Lausanne)&lt;/full-title&gt;&lt;/periodical&gt;&lt;pages&gt;154&lt;/pages&gt;&lt;volume&gt;7&lt;/volume&gt;&lt;edition&gt;20200424&lt;/edition&gt;&lt;keywords&gt;&lt;keyword&gt;Matrix Gla protein&lt;/keyword&gt;&lt;keyword&gt;chronic kidney disease&lt;/keyword&gt;&lt;keyword&gt;dephosphorylated uncarboxylated Matrix Gla protein&lt;/keyword&gt;&lt;keyword&gt;end-stage renal disease&lt;/keyword&gt;&lt;keyword&gt;vascular calcification&lt;/keyword&gt;&lt;keyword&gt;vitamin K&lt;/keyword&gt;&lt;keyword&gt;vitamin K-dependent protein&lt;/keyword&gt;&lt;/keywords&gt;&lt;dates&gt;&lt;year&gt;2020&lt;/year&gt;&lt;/dates&gt;&lt;isbn&gt;2296-858X (Print)&amp;#xD;2296-858x&lt;/isbn&gt;&lt;accession-num&gt;32391368&lt;/accession-num&gt;&lt;urls&gt;&lt;/urls&gt;&lt;custom2&gt;PMC7193028&lt;/custom2&gt;&lt;electronic-resource-num&gt;10.3389/fmed.2020.00154&lt;/electronic-resource-num&gt;&lt;remote-database-provider&gt;NLM&lt;/remote-database-provider&gt;&lt;language&gt;eng&lt;/language&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10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1B0739F2" w14:textId="08914446" w:rsidR="007235F0" w:rsidRPr="0035321E" w:rsidRDefault="00B57B19" w:rsidP="00FA48A5">
      <w:pPr>
        <w:shd w:val="clear" w:color="auto" w:fill="FFFFFF"/>
        <w:spacing w:before="100" w:beforeAutospacing="1" w:after="100" w:afterAutospacing="1" w:line="240" w:lineRule="auto"/>
        <w:jc w:val="both"/>
        <w:rPr>
          <w:rFonts w:asciiTheme="majorBidi" w:hAnsiTheme="majorBidi" w:cstheme="majorBidi"/>
          <w:sz w:val="24"/>
          <w:szCs w:val="24"/>
        </w:rPr>
      </w:pPr>
      <w:r w:rsidRPr="0035321E">
        <w:rPr>
          <w:rFonts w:asciiTheme="majorBidi" w:hAnsiTheme="majorBidi" w:cstheme="majorBidi"/>
          <w:sz w:val="24"/>
          <w:szCs w:val="24"/>
        </w:rPr>
        <w:lastRenderedPageBreak/>
        <w:t>T</w:t>
      </w:r>
      <w:r w:rsidR="007235F0" w:rsidRPr="0035321E">
        <w:rPr>
          <w:rFonts w:asciiTheme="majorBidi" w:hAnsiTheme="majorBidi" w:cstheme="majorBidi"/>
          <w:sz w:val="24"/>
          <w:szCs w:val="24"/>
        </w:rPr>
        <w:t>here a</w:t>
      </w:r>
      <w:r w:rsidRPr="0035321E">
        <w:rPr>
          <w:rFonts w:asciiTheme="majorBidi" w:hAnsiTheme="majorBidi" w:cstheme="majorBidi"/>
          <w:sz w:val="24"/>
          <w:szCs w:val="24"/>
        </w:rPr>
        <w:t xml:space="preserve">re no </w:t>
      </w:r>
      <w:r w:rsidR="007235F0" w:rsidRPr="0035321E">
        <w:rPr>
          <w:rFonts w:asciiTheme="majorBidi" w:hAnsiTheme="majorBidi" w:cstheme="majorBidi"/>
          <w:sz w:val="24"/>
          <w:szCs w:val="24"/>
        </w:rPr>
        <w:t>recommendations for</w:t>
      </w:r>
      <w:r w:rsidRPr="0035321E">
        <w:rPr>
          <w:rFonts w:asciiTheme="majorBidi" w:hAnsiTheme="majorBidi" w:cstheme="majorBidi"/>
          <w:sz w:val="24"/>
          <w:szCs w:val="24"/>
        </w:rPr>
        <w:t xml:space="preserve"> the use of vitamin K supplements in patients with </w:t>
      </w:r>
      <w:r w:rsidR="007235F0" w:rsidRPr="0035321E">
        <w:rPr>
          <w:rFonts w:asciiTheme="majorBidi" w:hAnsiTheme="majorBidi" w:cstheme="majorBidi"/>
          <w:sz w:val="24"/>
          <w:szCs w:val="24"/>
        </w:rPr>
        <w:t xml:space="preserve">CKD. </w:t>
      </w:r>
      <w:r w:rsidRPr="0035321E">
        <w:rPr>
          <w:rFonts w:asciiTheme="majorBidi" w:hAnsiTheme="majorBidi" w:cstheme="majorBidi"/>
          <w:sz w:val="24"/>
          <w:szCs w:val="24"/>
        </w:rPr>
        <w:t>Of note, their use has not been associated with t</w:t>
      </w:r>
      <w:r w:rsidR="007235F0" w:rsidRPr="0035321E">
        <w:rPr>
          <w:rFonts w:asciiTheme="majorBidi" w:hAnsiTheme="majorBidi" w:cstheme="majorBidi"/>
          <w:sz w:val="24"/>
          <w:szCs w:val="24"/>
        </w:rPr>
        <w:t>oxicity or serious side effect</w:t>
      </w:r>
      <w:r w:rsidRPr="0035321E">
        <w:rPr>
          <w:rFonts w:asciiTheme="majorBidi" w:hAnsiTheme="majorBidi" w:cstheme="majorBidi"/>
          <w:sz w:val="24"/>
          <w:szCs w:val="24"/>
        </w:rPr>
        <w:t>s</w:t>
      </w:r>
      <w:r w:rsidR="007235F0" w:rsidRPr="0035321E">
        <w:rPr>
          <w:rFonts w:asciiTheme="majorBidi" w:hAnsiTheme="majorBidi" w:cstheme="majorBidi"/>
          <w:sz w:val="24"/>
          <w:szCs w:val="24"/>
        </w:rPr>
        <w:t xml:space="preserve"> in any interventional research to yet</w:t>
      </w:r>
      <w:r w:rsidRPr="0035321E">
        <w:rPr>
          <w:rFonts w:asciiTheme="majorBidi" w:hAnsiTheme="majorBidi" w:cstheme="majorBidi"/>
          <w:sz w:val="24"/>
          <w:szCs w:val="24"/>
        </w:rPr>
        <w:t>. I</w:t>
      </w:r>
      <w:r w:rsidR="007235F0" w:rsidRPr="0035321E">
        <w:rPr>
          <w:rFonts w:asciiTheme="majorBidi" w:hAnsiTheme="majorBidi" w:cstheme="majorBidi"/>
          <w:sz w:val="24"/>
          <w:szCs w:val="24"/>
        </w:rPr>
        <w:t xml:space="preserve">t </w:t>
      </w:r>
      <w:r w:rsidRPr="0035321E">
        <w:rPr>
          <w:rFonts w:asciiTheme="majorBidi" w:hAnsiTheme="majorBidi" w:cstheme="majorBidi"/>
          <w:sz w:val="24"/>
          <w:szCs w:val="24"/>
        </w:rPr>
        <w:t>could be a</w:t>
      </w:r>
      <w:r w:rsidR="007235F0" w:rsidRPr="0035321E">
        <w:rPr>
          <w:rFonts w:asciiTheme="majorBidi" w:hAnsiTheme="majorBidi" w:cstheme="majorBidi"/>
          <w:sz w:val="24"/>
          <w:szCs w:val="24"/>
        </w:rPr>
        <w:t xml:space="preserve"> potentially </w:t>
      </w:r>
      <w:r w:rsidRPr="0035321E">
        <w:rPr>
          <w:rFonts w:asciiTheme="majorBidi" w:hAnsiTheme="majorBidi" w:cstheme="majorBidi"/>
          <w:sz w:val="24"/>
          <w:szCs w:val="24"/>
        </w:rPr>
        <w:t>safe supplement with probable benefit for CVD management in selected patients</w:t>
      </w:r>
      <w:r w:rsidR="007235F0" w:rsidRPr="0035321E">
        <w:rPr>
          <w:rFonts w:asciiTheme="majorBidi" w:hAnsiTheme="majorBidi" w:cstheme="majorBidi"/>
          <w:sz w:val="24"/>
          <w:szCs w:val="24"/>
        </w:rPr>
        <w:t>.</w:t>
      </w:r>
    </w:p>
    <w:p w14:paraId="79CF1AC8" w14:textId="77777777" w:rsidR="007235F0" w:rsidRPr="0035321E" w:rsidRDefault="007235F0"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Magnesium</w:t>
      </w:r>
    </w:p>
    <w:p w14:paraId="1943708E" w14:textId="18B59E82" w:rsidR="007235F0" w:rsidRPr="0035321E" w:rsidRDefault="007235F0" w:rsidP="00FA48A5">
      <w:pPr>
        <w:shd w:val="clear" w:color="auto" w:fill="FFFFFF"/>
        <w:spacing w:before="100" w:beforeAutospacing="1" w:after="100" w:afterAutospacing="1"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rPr>
        <w:t xml:space="preserve">Recent studies have emphasized magnesium's possible involvement in preventing vascular calcification </w:t>
      </w:r>
      <w:r w:rsidRPr="0035321E">
        <w:rPr>
          <w:rFonts w:asciiTheme="majorBidi" w:hAnsiTheme="majorBidi" w:cstheme="majorBidi"/>
          <w:sz w:val="24"/>
          <w:szCs w:val="24"/>
        </w:rPr>
        <w:fldChar w:fldCharType="begin">
          <w:fldData xml:space="preserve">PEVuZE5vdGU+PENpdGU+PEF1dGhvcj5LaXJjZWxsaTwvQXV0aG9yPjxZZWFyPjIwMTI8L1llYXI+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</w:fldData>
        </w:fldChar>
      </w:r>
      <w:r w:rsidR="000617CA">
        <w:rPr>
          <w:rFonts w:asciiTheme="majorBidi" w:hAnsiTheme="majorBidi" w:cstheme="majorBidi"/>
          <w:sz w:val="24"/>
          <w:szCs w:val="24"/>
        </w:rPr>
        <w:instrText xml:space="preserve"> ADDIN EN.CITE </w:instrText>
      </w:r>
      <w:r w:rsidR="000617CA">
        <w:rPr>
          <w:rFonts w:asciiTheme="majorBidi" w:hAnsiTheme="majorBidi" w:cstheme="majorBidi"/>
          <w:sz w:val="24"/>
          <w:szCs w:val="24"/>
        </w:rPr>
        <w:fldChar w:fldCharType="begin">
          <w:fldData xml:space="preserve">PEVuZE5vdGU+PENpdGU+PEF1dGhvcj5LaXJjZWxsaTwvQXV0aG9yPjxZZWFyPjIwMTI8L1llYXI+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</w:fldData>
        </w:fldChar>
      </w:r>
      <w:r w:rsidR="000617CA">
        <w:rPr>
          <w:rFonts w:asciiTheme="majorBidi" w:hAnsiTheme="majorBidi" w:cstheme="majorBidi"/>
          <w:sz w:val="24"/>
          <w:szCs w:val="24"/>
        </w:rPr>
        <w:instrText xml:space="preserve"> ADDIN EN.CITE.DATA </w:instrText>
      </w:r>
      <w:r w:rsidR="000617CA">
        <w:rPr>
          <w:rFonts w:asciiTheme="majorBidi" w:hAnsiTheme="majorBidi" w:cstheme="majorBidi"/>
          <w:sz w:val="24"/>
          <w:szCs w:val="24"/>
        </w:rPr>
      </w:r>
      <w:r w:rsidR="000617CA">
        <w:rPr>
          <w:rFonts w:asciiTheme="majorBidi" w:hAnsiTheme="majorBidi" w:cstheme="majorBidi"/>
          <w:sz w:val="24"/>
          <w:szCs w:val="24"/>
        </w:rPr>
        <w:fldChar w:fldCharType="end"/>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107, 108]</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Few human clinical investigations have demonstrated that oral magnesium </w:t>
      </w:r>
      <w:r w:rsidR="00357D6F" w:rsidRPr="0035321E">
        <w:rPr>
          <w:rFonts w:asciiTheme="majorBidi" w:hAnsiTheme="majorBidi" w:cstheme="majorBidi"/>
          <w:sz w:val="24"/>
          <w:szCs w:val="24"/>
        </w:rPr>
        <w:t>given</w:t>
      </w:r>
      <w:r w:rsidRPr="0035321E">
        <w:rPr>
          <w:rFonts w:asciiTheme="majorBidi" w:hAnsiTheme="majorBidi" w:cstheme="majorBidi"/>
          <w:sz w:val="24"/>
          <w:szCs w:val="24"/>
        </w:rPr>
        <w:t xml:space="preserve"> to individuals with </w:t>
      </w:r>
      <w:r w:rsidR="00357D6F" w:rsidRPr="0035321E">
        <w:rPr>
          <w:rFonts w:asciiTheme="majorBidi" w:hAnsiTheme="majorBidi" w:cstheme="majorBidi"/>
          <w:sz w:val="24"/>
          <w:szCs w:val="24"/>
        </w:rPr>
        <w:t>moderate to advanced</w:t>
      </w:r>
      <w:r w:rsidRPr="0035321E">
        <w:rPr>
          <w:rFonts w:asciiTheme="majorBidi" w:hAnsiTheme="majorBidi" w:cstheme="majorBidi"/>
          <w:sz w:val="24"/>
          <w:szCs w:val="24"/>
        </w:rPr>
        <w:t xml:space="preserve"> CKD, in the form of a phosphate binder or as a supplement, </w:t>
      </w:r>
      <w:r w:rsidR="00357D6F" w:rsidRPr="0035321E">
        <w:rPr>
          <w:rFonts w:asciiTheme="majorBidi" w:hAnsiTheme="majorBidi" w:cstheme="majorBidi"/>
          <w:sz w:val="24"/>
          <w:szCs w:val="24"/>
        </w:rPr>
        <w:t>may reduce</w:t>
      </w:r>
      <w:r w:rsidRPr="0035321E">
        <w:rPr>
          <w:rFonts w:asciiTheme="majorBidi" w:hAnsiTheme="majorBidi" w:cstheme="majorBidi"/>
          <w:sz w:val="24"/>
          <w:szCs w:val="24"/>
        </w:rPr>
        <w:t xml:space="preserve"> </w:t>
      </w:r>
      <w:r w:rsidR="00357D6F" w:rsidRPr="0035321E">
        <w:rPr>
          <w:rFonts w:asciiTheme="majorBidi" w:hAnsiTheme="majorBidi" w:cstheme="majorBidi"/>
          <w:sz w:val="24"/>
          <w:szCs w:val="24"/>
        </w:rPr>
        <w:t>VC</w:t>
      </w:r>
      <w:r w:rsidRPr="0035321E">
        <w:rPr>
          <w:rFonts w:asciiTheme="majorBidi" w:hAnsiTheme="majorBidi" w:cstheme="majorBidi"/>
          <w:sz w:val="24"/>
          <w:szCs w:val="24"/>
        </w:rPr>
        <w:t xml:space="preserve"> progression or lowered the tendency for calcification </w:t>
      </w:r>
      <w:r w:rsidRPr="0035321E">
        <w:rPr>
          <w:rFonts w:asciiTheme="majorBidi" w:hAnsiTheme="majorBidi" w:cstheme="majorBidi"/>
          <w:sz w:val="24"/>
          <w:szCs w:val="24"/>
        </w:rPr>
        <w:fldChar w:fldCharType="begin"/>
      </w:r>
      <w:r w:rsidR="000617CA">
        <w:rPr>
          <w:rFonts w:asciiTheme="majorBidi" w:hAnsiTheme="majorBidi" w:cstheme="majorBidi"/>
          <w:sz w:val="24"/>
          <w:szCs w:val="24"/>
        </w:rPr>
        <w:instrText xml:space="preserve"> ADDIN EN.CITE &lt;EndNote&gt;&lt;Cite&gt;&lt;Author&gt;Xu&lt;/Author&gt;&lt;Year&gt;2015&lt;/Year&gt;&lt;RecNum&gt;165&lt;/RecNum&gt;&lt;DisplayText&gt;[108]&lt;/DisplayText&gt;&lt;record&gt;&lt;rec-number&gt;165&lt;/rec-number&gt;&lt;foreign-keys&gt;&lt;key app="EN" db-id="rz95zea9std059ewtpuv2wx1rzzsv92rf0pd" timestamp="1690635950"&gt;165&lt;/key&gt;&lt;/foreign-keys&gt;&lt;ref-type name="Journal Article"&gt;17&lt;/ref-type&gt;&lt;contributors&gt;&lt;authors&gt;&lt;author&gt;Xu, Jinsheng&lt;/author&gt;&lt;author&gt;Bai, Yaling&lt;/author&gt;&lt;author&gt;Jin, Jingjing&lt;/author&gt;&lt;author&gt;Zhang, Junxia&lt;/author&gt;&lt;author&gt;Zhang, Shenglei&lt;/author&gt;&lt;author&gt;Cui, Liwen&lt;/author&gt;&lt;author&gt;Zhang, Huiran&lt;/author&gt;&lt;/authors&gt;&lt;/contributors&gt;&lt;titles&gt;&lt;title&gt;Magnesium modulates the expression levels of calcification-associated factors to inhibit calcification in a time-dependent manner&lt;/title&gt;&lt;secondary-title&gt;Experimental and therapeutic medicine&lt;/secondary-title&gt;&lt;/titles&gt;&lt;periodical&gt;&lt;full-title&gt;Experimental and therapeutic medicine&lt;/full-title&gt;&lt;/periodical&gt;&lt;pages&gt;1028-1034&lt;/pages&gt;&lt;volume&gt;9&lt;/volume&gt;&lt;number&gt;3&lt;/number&gt;&lt;dates&gt;&lt;year&gt;2015&lt;/year&gt;&lt;/dates&gt;&lt;isbn&gt;1792-0981&lt;/isbn&gt;&lt;urls&gt;&lt;/urls&gt;&lt;/record&gt;&lt;/Cite&gt;&lt;/EndNote&gt;</w:instrText>
      </w:r>
      <w:r w:rsidRPr="0035321E">
        <w:rPr>
          <w:rFonts w:asciiTheme="majorBidi" w:hAnsiTheme="majorBidi" w:cstheme="majorBidi"/>
          <w:sz w:val="24"/>
          <w:szCs w:val="24"/>
        </w:rPr>
        <w:fldChar w:fldCharType="separate"/>
      </w:r>
      <w:r w:rsidR="000617CA">
        <w:rPr>
          <w:rFonts w:asciiTheme="majorBidi" w:hAnsiTheme="majorBidi" w:cstheme="majorBidi"/>
          <w:noProof/>
          <w:sz w:val="24"/>
          <w:szCs w:val="24"/>
        </w:rPr>
        <w:t>[108]</w:t>
      </w:r>
      <w:r w:rsidRPr="0035321E">
        <w:rPr>
          <w:rFonts w:asciiTheme="majorBidi" w:hAnsiTheme="majorBidi" w:cstheme="majorBidi"/>
          <w:sz w:val="24"/>
          <w:szCs w:val="24"/>
        </w:rPr>
        <w:fldChar w:fldCharType="end"/>
      </w:r>
      <w:r w:rsidRPr="0035321E">
        <w:rPr>
          <w:rFonts w:asciiTheme="majorBidi" w:hAnsiTheme="majorBidi" w:cstheme="majorBidi"/>
          <w:sz w:val="24"/>
          <w:szCs w:val="24"/>
          <w:shd w:val="clear" w:color="auto" w:fill="FFFFFF"/>
        </w:rPr>
        <w:t>.</w:t>
      </w:r>
    </w:p>
    <w:p w14:paraId="5D1E99E0" w14:textId="77777777" w:rsidR="00371F8E" w:rsidRPr="0035321E" w:rsidRDefault="00371F8E"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Renal transplantation and Renal Replacement Therapy</w:t>
      </w:r>
    </w:p>
    <w:p w14:paraId="7A021950" w14:textId="1D654F2B" w:rsidR="00371F8E" w:rsidRPr="0035321E" w:rsidRDefault="00371F8E"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As kidney function falls towards ESKD, important decisions regarding starting dialysis must be made. Regular or continuous dialysis treatments may be advantageous for CKD 5D patients with CHF </w:t>
      </w:r>
      <w:r w:rsidRPr="0035321E">
        <w:rPr>
          <w:rFonts w:asciiTheme="majorBidi" w:hAnsiTheme="majorBidi" w:cstheme="majorBidi"/>
          <w:sz w:val="24"/>
          <w:szCs w:val="24"/>
          <w:shd w:val="clear" w:color="auto" w:fill="FFFFFF"/>
        </w:rPr>
        <w:fldChar w:fldCharType="begin">
          <w:fldData xml:space="preserve">PEVuZE5vdGU+PENpdGU+PEF1dGhvcj5DaG91PC9BdXRob3I+PFllYXI+MjAyMTwvWWVhcj48UmVj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==
</w:fldData>
        </w:fldChar>
      </w:r>
      <w:r w:rsidR="000617CA">
        <w:rPr>
          <w:rFonts w:asciiTheme="majorBidi" w:hAnsiTheme="majorBidi" w:cstheme="majorBidi"/>
          <w:sz w:val="24"/>
          <w:szCs w:val="24"/>
          <w:shd w:val="clear" w:color="auto" w:fill="FFFFFF"/>
        </w:rPr>
        <w:instrText xml:space="preserve"> ADDIN EN.CITE </w:instrText>
      </w:r>
      <w:r w:rsidR="000617CA">
        <w:rPr>
          <w:rFonts w:asciiTheme="majorBidi" w:hAnsiTheme="majorBidi" w:cstheme="majorBidi"/>
          <w:sz w:val="24"/>
          <w:szCs w:val="24"/>
          <w:shd w:val="clear" w:color="auto" w:fill="FFFFFF"/>
        </w:rPr>
        <w:fldChar w:fldCharType="begin">
          <w:fldData xml:space="preserve">PEVuZE5vdGU+PENpdGU+PEF1dGhvcj5DaG91PC9BdXRob3I+PFllYXI+MjAyMTwvWWVhcj48UmVj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==
</w:fldData>
        </w:fldChar>
      </w:r>
      <w:r w:rsidR="000617CA">
        <w:rPr>
          <w:rFonts w:asciiTheme="majorBidi" w:hAnsiTheme="majorBidi" w:cstheme="majorBidi"/>
          <w:sz w:val="24"/>
          <w:szCs w:val="24"/>
          <w:shd w:val="clear" w:color="auto" w:fill="FFFFFF"/>
        </w:rPr>
        <w:instrText xml:space="preserve"> ADDIN EN.CITE.DATA </w:instrText>
      </w:r>
      <w:r w:rsidR="000617CA">
        <w:rPr>
          <w:rFonts w:asciiTheme="majorBidi" w:hAnsiTheme="majorBidi" w:cstheme="majorBidi"/>
          <w:sz w:val="24"/>
          <w:szCs w:val="24"/>
          <w:shd w:val="clear" w:color="auto" w:fill="FFFFFF"/>
        </w:rPr>
      </w:r>
      <w:r w:rsidR="000617CA">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8, 100, 101]</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w:t>
      </w:r>
      <w:r w:rsidR="00597D34" w:rsidRPr="0035321E">
        <w:rPr>
          <w:rFonts w:asciiTheme="majorBidi" w:hAnsiTheme="majorBidi" w:cstheme="majorBidi"/>
          <w:sz w:val="24"/>
          <w:szCs w:val="24"/>
          <w:shd w:val="clear" w:color="auto" w:fill="FFFFFF"/>
        </w:rPr>
        <w:t xml:space="preserve"> </w:t>
      </w:r>
    </w:p>
    <w:p w14:paraId="3D6B6C18" w14:textId="792C13BA" w:rsidR="00371F8E" w:rsidRPr="0035321E" w:rsidRDefault="00371F8E"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Renal transplantation may reverse uremia, which is a major trigger to development of VC in people with ESKD </w:t>
      </w:r>
      <w:r w:rsidRPr="0035321E">
        <w:rPr>
          <w:rFonts w:asciiTheme="majorBidi" w:hAnsiTheme="majorBidi" w:cstheme="majorBidi"/>
          <w:sz w:val="24"/>
          <w:szCs w:val="24"/>
          <w:shd w:val="clear" w:color="auto" w:fill="FFFFFF"/>
        </w:rPr>
        <w:fldChar w:fldCharType="begin">
          <w:fldData xml:space="preserve">PEVuZE5vdGU+PENpdGU+PEF1dGhvcj5NYXRoZXc8L0F1dGhvcj48WWVhcj4yMDE3PC9ZZWFyPjxS
ZWNOdW0+ODI8L1JlY051bT48RGlzcGxheVRleHQ+Wzgx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0617CA">
        <w:rPr>
          <w:rFonts w:asciiTheme="majorBidi" w:hAnsiTheme="majorBidi" w:cstheme="majorBidi"/>
          <w:sz w:val="24"/>
          <w:szCs w:val="24"/>
          <w:shd w:val="clear" w:color="auto" w:fill="FFFFFF"/>
        </w:rPr>
        <w:instrText xml:space="preserve"> ADDIN EN.CITE </w:instrText>
      </w:r>
      <w:r w:rsidR="000617CA">
        <w:rPr>
          <w:rFonts w:asciiTheme="majorBidi" w:hAnsiTheme="majorBidi" w:cstheme="majorBidi"/>
          <w:sz w:val="24"/>
          <w:szCs w:val="24"/>
          <w:shd w:val="clear" w:color="auto" w:fill="FFFFFF"/>
        </w:rPr>
        <w:fldChar w:fldCharType="begin">
          <w:fldData xml:space="preserve">PEVuZE5vdGU+PENpdGU+PEF1dGhvcj5NYXRoZXc8L0F1dGhvcj48WWVhcj4yMDE3PC9ZZWFyPjxS
ZWNOdW0+ODI8L1JlY051bT48RGlzcGxheVRleHQ+Wzgx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0617CA">
        <w:rPr>
          <w:rFonts w:asciiTheme="majorBidi" w:hAnsiTheme="majorBidi" w:cstheme="majorBidi"/>
          <w:sz w:val="24"/>
          <w:szCs w:val="24"/>
          <w:shd w:val="clear" w:color="auto" w:fill="FFFFFF"/>
        </w:rPr>
        <w:instrText xml:space="preserve"> ADDIN EN.CITE.DATA </w:instrText>
      </w:r>
      <w:r w:rsidR="000617CA">
        <w:rPr>
          <w:rFonts w:asciiTheme="majorBidi" w:hAnsiTheme="majorBidi" w:cstheme="majorBidi"/>
          <w:sz w:val="24"/>
          <w:szCs w:val="24"/>
          <w:shd w:val="clear" w:color="auto" w:fill="FFFFFF"/>
        </w:rPr>
      </w:r>
      <w:r w:rsidR="000617CA">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81]</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 xml:space="preserve">. Pre-emptive kidney transplantation is the best option for patients with advanced CKD </w:t>
      </w:r>
      <w:r w:rsidRPr="0035321E">
        <w:rPr>
          <w:rFonts w:asciiTheme="majorBidi" w:hAnsiTheme="majorBidi" w:cstheme="majorBidi"/>
          <w:sz w:val="24"/>
          <w:szCs w:val="24"/>
          <w:shd w:val="clear" w:color="auto" w:fill="FFFFFF"/>
        </w:rPr>
        <w:fldChar w:fldCharType="begin"/>
      </w:r>
      <w:r w:rsidR="000617CA">
        <w:rPr>
          <w:rFonts w:asciiTheme="majorBidi" w:hAnsiTheme="majorBidi" w:cstheme="majorBidi"/>
          <w:sz w:val="24"/>
          <w:szCs w:val="24"/>
          <w:shd w:val="clear" w:color="auto" w:fill="FFFFFF"/>
        </w:rPr>
        <w:instrText xml:space="preserve"> ADDIN EN.CITE &lt;EndNote&gt;&lt;Cite&gt;&lt;Author&gt;El Din&lt;/Author&gt;&lt;Year&gt;2016&lt;/Year&gt;&lt;RecNum&gt;135&lt;/RecNum&gt;&lt;DisplayText&gt;[101]&lt;/DisplayText&gt;&lt;record&gt;&lt;rec-number&gt;135&lt;/rec-number&gt;&lt;foreign-keys&gt;&lt;key app="EN" db-id="rz95zea9std059ewtpuv2wx1rzzsv92rf0pd" timestamp="1690631019"&gt;135&lt;/key&gt;&lt;/foreign-keys&gt;&lt;ref-type name="Journal Article"&gt;17&lt;/ref-type&gt;&lt;contributors&gt;&lt;authors&gt;&lt;author&gt;El Din, Usama Abdel Azim Sharaf&lt;/author&gt;&lt;author&gt;Salem, Mona Mansour&lt;/author&gt;&lt;author&gt;Abdulazim, Dina Ossama&lt;/author&gt;&lt;/authors&gt;&lt;/contributors&gt;&lt;titles&gt;&lt;title&gt;Vascular calcification: When should we interfere in chronic kidney disease patients and how?&lt;/title&gt;&lt;secondary-title&gt;World journal of nephrology&lt;/secondary-title&gt;&lt;/titles&gt;&lt;periodical&gt;&lt;full-title&gt;World journal of nephrology&lt;/full-title&gt;&lt;/periodical&gt;&lt;pages&gt;398&lt;/pages&gt;&lt;volume&gt;5&lt;/volume&gt;&lt;number&gt;5&lt;/number&gt;&lt;dates&gt;&lt;year&gt;2016&lt;/year&gt;&lt;/dates&gt;&lt;urls&gt;&lt;/urls&gt;&lt;/record&gt;&lt;/Cite&gt;&lt;/EndNote&gt;</w:instrText>
      </w:r>
      <w:r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101]</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 xml:space="preserve">. Patients with CKD who undergo renal transplantation have some reduction in their cardiovascular risk </w:t>
      </w:r>
      <w:r w:rsidRPr="0035321E">
        <w:rPr>
          <w:rFonts w:asciiTheme="majorBidi" w:hAnsiTheme="majorBidi" w:cstheme="majorBidi"/>
          <w:sz w:val="24"/>
          <w:szCs w:val="24"/>
          <w:shd w:val="clear" w:color="auto" w:fill="FFFFFF"/>
        </w:rPr>
        <w:fldChar w:fldCharType="begin">
          <w:fldData xml:space="preserve">PEVuZE5vdGU+PENpdGU+PEF1dGhvcj5NYXRoZXc8L0F1dGhvcj48WWVhcj4yMDE3PC9ZZWFyPjxS
ZWNOdW0+ODI8L1JlY051bT48RGlzcGxheVRleHQ+Wzgx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0617CA">
        <w:rPr>
          <w:rFonts w:asciiTheme="majorBidi" w:hAnsiTheme="majorBidi" w:cstheme="majorBidi"/>
          <w:sz w:val="24"/>
          <w:szCs w:val="24"/>
          <w:shd w:val="clear" w:color="auto" w:fill="FFFFFF"/>
        </w:rPr>
        <w:instrText xml:space="preserve"> ADDIN EN.CITE </w:instrText>
      </w:r>
      <w:r w:rsidR="000617CA">
        <w:rPr>
          <w:rFonts w:asciiTheme="majorBidi" w:hAnsiTheme="majorBidi" w:cstheme="majorBidi"/>
          <w:sz w:val="24"/>
          <w:szCs w:val="24"/>
          <w:shd w:val="clear" w:color="auto" w:fill="FFFFFF"/>
        </w:rPr>
        <w:fldChar w:fldCharType="begin">
          <w:fldData xml:space="preserve">PEVuZE5vdGU+PENpdGU+PEF1dGhvcj5NYXRoZXc8L0F1dGhvcj48WWVhcj4yMDE3PC9ZZWFyPjxS
ZWNOdW0+ODI8L1JlY051bT48RGlzcGxheVRleHQ+Wzgx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0617CA">
        <w:rPr>
          <w:rFonts w:asciiTheme="majorBidi" w:hAnsiTheme="majorBidi" w:cstheme="majorBidi"/>
          <w:sz w:val="24"/>
          <w:szCs w:val="24"/>
          <w:shd w:val="clear" w:color="auto" w:fill="FFFFFF"/>
        </w:rPr>
        <w:instrText xml:space="preserve"> ADDIN EN.CITE.DATA </w:instrText>
      </w:r>
      <w:r w:rsidR="000617CA">
        <w:rPr>
          <w:rFonts w:asciiTheme="majorBidi" w:hAnsiTheme="majorBidi" w:cstheme="majorBidi"/>
          <w:sz w:val="24"/>
          <w:szCs w:val="24"/>
          <w:shd w:val="clear" w:color="auto" w:fill="FFFFFF"/>
        </w:rPr>
      </w:r>
      <w:r w:rsidR="000617CA">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81]</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 xml:space="preserve">. </w:t>
      </w:r>
    </w:p>
    <w:p w14:paraId="315D21F1" w14:textId="0F7B7E8E" w:rsidR="00371F8E" w:rsidRPr="0035321E" w:rsidRDefault="00371F8E"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 xml:space="preserve">Potential Novel Medications: </w:t>
      </w:r>
    </w:p>
    <w:p w14:paraId="43A13DC5" w14:textId="08EC704D" w:rsidR="00371F8E" w:rsidRPr="0035321E" w:rsidRDefault="00371F8E" w:rsidP="00FA48A5">
      <w:pPr>
        <w:pStyle w:val="ListParagraph"/>
        <w:numPr>
          <w:ilvl w:val="0"/>
          <w:numId w:val="9"/>
        </w:numPr>
        <w:jc w:val="both"/>
        <w:rPr>
          <w:rFonts w:asciiTheme="majorBidi" w:hAnsiTheme="majorBidi" w:cstheme="majorBidi"/>
          <w:b/>
          <w:bCs/>
        </w:rPr>
      </w:pPr>
      <w:r w:rsidRPr="0035321E">
        <w:rPr>
          <w:rFonts w:asciiTheme="majorBidi" w:eastAsiaTheme="majorEastAsia" w:hAnsiTheme="majorBidi" w:cstheme="majorBidi"/>
          <w:b/>
          <w:bCs/>
        </w:rPr>
        <w:t xml:space="preserve">The silent information regulator </w:t>
      </w:r>
      <w:proofErr w:type="spellStart"/>
      <w:r w:rsidRPr="0035321E">
        <w:rPr>
          <w:rFonts w:asciiTheme="majorBidi" w:eastAsiaTheme="majorEastAsia" w:hAnsiTheme="majorBidi" w:cstheme="majorBidi"/>
          <w:b/>
          <w:bCs/>
        </w:rPr>
        <w:t>sirtuin</w:t>
      </w:r>
      <w:proofErr w:type="spellEnd"/>
      <w:r w:rsidRPr="0035321E">
        <w:rPr>
          <w:rFonts w:asciiTheme="majorBidi" w:eastAsiaTheme="majorEastAsia" w:hAnsiTheme="majorBidi" w:cstheme="majorBidi"/>
          <w:b/>
          <w:bCs/>
        </w:rPr>
        <w:t xml:space="preserve"> 1 (sIRT1)</w:t>
      </w:r>
    </w:p>
    <w:p w14:paraId="1BCB9825" w14:textId="65FE991C" w:rsidR="00371F8E" w:rsidRPr="0035321E" w:rsidRDefault="00371F8E"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Through its control of fibrosis, apoptosis, and senescence, as well as oxidative stress, inflammation, VC, and ageing process, SIRT1, a NAD+-dependent deacetylase, may have a protective role in CKD and its consequences on cardiovascular system. It could be a potential target for CVD management in CKD as it suppresses VSMCs osteoblastic trans differentiation induced  by hyperphosphatemia </w:t>
      </w:r>
      <w:r w:rsidRPr="0035321E">
        <w:rPr>
          <w:rFonts w:asciiTheme="majorBidi" w:hAnsiTheme="majorBidi" w:cstheme="majorBidi"/>
          <w:sz w:val="24"/>
          <w:szCs w:val="24"/>
          <w:shd w:val="clear" w:color="auto" w:fill="FFFFFF"/>
        </w:rPr>
        <w:fldChar w:fldCharType="begin">
          <w:fldData xml:space="preserve">PEVuZE5vdGU+PENpdGU+PEF1dGhvcj5UYWtlbXVyYTwvQXV0aG9yPjxZZWFyPjIwMTE8L1llYXI+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kyNTExMTQ8L2N1c3RvbTI+PGVsZWN0cm9uaWMtcmVzb3VyY2UtbnVtPjEwLjMzODkvZmVuZG8u
MjAyMi45MTc3NzM8L2VsZWN0cm9uaWMtcmVzb3VyY2UtbnVtPjxyZW1vdGUtZGF0YWJhc2UtcHJv
dmlkZXI+TkxNPC9yZW1vdGUtZGF0YWJhc2UtcHJvdmlkZXI+PGxhbmd1YWdlPmVuZzwvbGFuZ3Vh
Z2U+PC9yZWNvcmQ+PC9DaXRlPjwvRW5kTm90ZT4A
</w:fldData>
        </w:fldChar>
      </w:r>
      <w:r w:rsidR="000617CA">
        <w:rPr>
          <w:rFonts w:asciiTheme="majorBidi" w:hAnsiTheme="majorBidi" w:cstheme="majorBidi"/>
          <w:sz w:val="24"/>
          <w:szCs w:val="24"/>
          <w:shd w:val="clear" w:color="auto" w:fill="FFFFFF"/>
        </w:rPr>
        <w:instrText xml:space="preserve"> ADDIN EN.CITE </w:instrText>
      </w:r>
      <w:r w:rsidR="000617CA">
        <w:rPr>
          <w:rFonts w:asciiTheme="majorBidi" w:hAnsiTheme="majorBidi" w:cstheme="majorBidi"/>
          <w:sz w:val="24"/>
          <w:szCs w:val="24"/>
          <w:shd w:val="clear" w:color="auto" w:fill="FFFFFF"/>
        </w:rPr>
        <w:fldChar w:fldCharType="begin">
          <w:fldData xml:space="preserve">PEVuZE5vdGU+PENpdGU+PEF1dGhvcj5UYWtlbXVyYTwvQXV0aG9yPjxZZWFyPjIwMTE8L1llYXI+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kyNTExMTQ8L2N1c3RvbTI+PGVsZWN0cm9uaWMtcmVzb3VyY2UtbnVtPjEwLjMzODkvZmVuZG8u
MjAyMi45MTc3NzM8L2VsZWN0cm9uaWMtcmVzb3VyY2UtbnVtPjxyZW1vdGUtZGF0YWJhc2UtcHJv
dmlkZXI+TkxNPC9yZW1vdGUtZGF0YWJhc2UtcHJvdmlkZXI+PGxhbmd1YWdlPmVuZzwvbGFuZ3Vh
Z2U+PC9yZWNvcmQ+PC9DaXRlPjwvRW5kTm90ZT4A
</w:fldData>
        </w:fldChar>
      </w:r>
      <w:r w:rsidR="000617CA">
        <w:rPr>
          <w:rFonts w:asciiTheme="majorBidi" w:hAnsiTheme="majorBidi" w:cstheme="majorBidi"/>
          <w:sz w:val="24"/>
          <w:szCs w:val="24"/>
          <w:shd w:val="clear" w:color="auto" w:fill="FFFFFF"/>
        </w:rPr>
        <w:instrText xml:space="preserve"> ADDIN EN.CITE.DATA </w:instrText>
      </w:r>
      <w:r w:rsidR="000617CA">
        <w:rPr>
          <w:rFonts w:asciiTheme="majorBidi" w:hAnsiTheme="majorBidi" w:cstheme="majorBidi"/>
          <w:sz w:val="24"/>
          <w:szCs w:val="24"/>
          <w:shd w:val="clear" w:color="auto" w:fill="FFFFFF"/>
        </w:rPr>
      </w:r>
      <w:r w:rsidR="000617CA">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fldChar w:fldCharType="separate"/>
      </w:r>
      <w:r w:rsidR="000617CA">
        <w:rPr>
          <w:rFonts w:asciiTheme="majorBidi" w:hAnsiTheme="majorBidi" w:cstheme="majorBidi"/>
          <w:noProof/>
          <w:sz w:val="24"/>
          <w:szCs w:val="24"/>
          <w:shd w:val="clear" w:color="auto" w:fill="FFFFFF"/>
        </w:rPr>
        <w:t>[109, 110]</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w:t>
      </w:r>
    </w:p>
    <w:p w14:paraId="4B41C1D7" w14:textId="0A15CA0D" w:rsidR="007235F0" w:rsidRPr="0035321E" w:rsidRDefault="0035321E" w:rsidP="00FA48A5">
      <w:pPr>
        <w:pStyle w:val="ListParagraph"/>
        <w:numPr>
          <w:ilvl w:val="0"/>
          <w:numId w:val="9"/>
        </w:numPr>
        <w:jc w:val="both"/>
        <w:rPr>
          <w:rFonts w:asciiTheme="majorBidi" w:eastAsiaTheme="majorEastAsia" w:hAnsiTheme="majorBidi" w:cstheme="majorBidi"/>
          <w:b/>
          <w:bCs/>
        </w:rPr>
      </w:pPr>
      <w:r>
        <w:rPr>
          <w:rFonts w:asciiTheme="majorBidi" w:eastAsiaTheme="majorEastAsia" w:hAnsiTheme="majorBidi" w:cstheme="majorBidi"/>
          <w:b/>
          <w:bCs/>
        </w:rPr>
        <w:t xml:space="preserve">SNF472:myo-inositol </w:t>
      </w:r>
      <w:proofErr w:type="spellStart"/>
      <w:r w:rsidR="007235F0" w:rsidRPr="0035321E">
        <w:rPr>
          <w:rFonts w:asciiTheme="majorBidi" w:eastAsiaTheme="majorEastAsia" w:hAnsiTheme="majorBidi" w:cstheme="majorBidi"/>
          <w:b/>
          <w:bCs/>
        </w:rPr>
        <w:t>hexaphosphate</w:t>
      </w:r>
      <w:proofErr w:type="spellEnd"/>
    </w:p>
    <w:p w14:paraId="001A1081" w14:textId="3EA5ECA2" w:rsidR="001A007E" w:rsidRPr="0035321E" w:rsidRDefault="007235F0" w:rsidP="00FA48A5">
      <w:pPr>
        <w:shd w:val="clear" w:color="auto" w:fill="FFFFFF"/>
        <w:spacing w:before="100" w:beforeAutospacing="1" w:after="100" w:afterAutospacing="1" w:line="240" w:lineRule="auto"/>
        <w:jc w:val="both"/>
        <w:rPr>
          <w:rFonts w:asciiTheme="majorBidi" w:hAnsiTheme="majorBidi" w:cstheme="majorBidi"/>
          <w:sz w:val="24"/>
          <w:szCs w:val="24"/>
        </w:rPr>
      </w:pPr>
      <w:r w:rsidRPr="0035321E">
        <w:rPr>
          <w:rFonts w:asciiTheme="majorBidi" w:eastAsia="Times New Roman" w:hAnsiTheme="majorBidi" w:cstheme="majorBidi"/>
          <w:kern w:val="0"/>
          <w:sz w:val="24"/>
          <w:szCs w:val="24"/>
          <w14:ligatures w14:val="none"/>
        </w:rPr>
        <w:t xml:space="preserve">SNF472, a </w:t>
      </w:r>
      <w:proofErr w:type="spellStart"/>
      <w:r w:rsidRPr="0035321E">
        <w:rPr>
          <w:rFonts w:asciiTheme="majorBidi" w:eastAsia="Times New Roman" w:hAnsiTheme="majorBidi" w:cstheme="majorBidi"/>
          <w:kern w:val="0"/>
          <w:sz w:val="24"/>
          <w:szCs w:val="24"/>
          <w14:ligatures w14:val="none"/>
        </w:rPr>
        <w:t>hexasodium</w:t>
      </w:r>
      <w:proofErr w:type="spellEnd"/>
      <w:r w:rsidRPr="0035321E">
        <w:rPr>
          <w:rFonts w:asciiTheme="majorBidi" w:eastAsia="Times New Roman" w:hAnsiTheme="majorBidi" w:cstheme="majorBidi"/>
          <w:kern w:val="0"/>
          <w:sz w:val="24"/>
          <w:szCs w:val="24"/>
          <w14:ligatures w14:val="none"/>
        </w:rPr>
        <w:t xml:space="preserve"> salt of the active component, myo-inositol </w:t>
      </w:r>
      <w:proofErr w:type="spellStart"/>
      <w:r w:rsidRPr="0035321E">
        <w:rPr>
          <w:rFonts w:asciiTheme="majorBidi" w:eastAsia="Times New Roman" w:hAnsiTheme="majorBidi" w:cstheme="majorBidi"/>
          <w:kern w:val="0"/>
          <w:sz w:val="24"/>
          <w:szCs w:val="24"/>
          <w14:ligatures w14:val="none"/>
        </w:rPr>
        <w:t>hexaphosphate</w:t>
      </w:r>
      <w:proofErr w:type="spellEnd"/>
      <w:r w:rsidRPr="0035321E">
        <w:rPr>
          <w:rFonts w:asciiTheme="majorBidi" w:eastAsia="Times New Roman" w:hAnsiTheme="majorBidi" w:cstheme="majorBidi"/>
          <w:kern w:val="0"/>
          <w:sz w:val="24"/>
          <w:szCs w:val="24"/>
          <w14:ligatures w14:val="none"/>
        </w:rPr>
        <w:t xml:space="preserve"> (IP6), or phytate, has shown encouraging benefits in experimental trials. By adhering to hydroxyapatite crystal growth sites, SNF472 prevents the onset and development of calcification. This mechanism appears to be independent of the underlying cause of calcification and may offer a chance to block the final common pathway of </w:t>
      </w:r>
      <w:r w:rsidR="00357D6F" w:rsidRPr="0035321E">
        <w:rPr>
          <w:rFonts w:asciiTheme="majorBidi" w:eastAsia="Times New Roman" w:hAnsiTheme="majorBidi" w:cstheme="majorBidi"/>
          <w:kern w:val="0"/>
          <w:sz w:val="24"/>
          <w:szCs w:val="24"/>
          <w14:ligatures w14:val="none"/>
        </w:rPr>
        <w:t>VC</w:t>
      </w:r>
      <w:r w:rsidRPr="0035321E">
        <w:rPr>
          <w:rFonts w:asciiTheme="majorBidi" w:eastAsia="Times New Roman" w:hAnsiTheme="majorBidi" w:cstheme="majorBidi"/>
          <w:kern w:val="0"/>
          <w:sz w:val="24"/>
          <w:szCs w:val="24"/>
          <w14:ligatures w14:val="none"/>
        </w:rPr>
        <w:t xml:space="preserve"> </w:t>
      </w:r>
      <w:r w:rsidRPr="0035321E">
        <w:rPr>
          <w:rFonts w:asciiTheme="majorBidi" w:eastAsia="Times New Roman" w:hAnsiTheme="majorBidi" w:cstheme="majorBidi"/>
          <w:kern w:val="0"/>
          <w:sz w:val="24"/>
          <w:szCs w:val="24"/>
          <w14:ligatures w14:val="none"/>
        </w:rPr>
        <w:fldChar w:fldCharType="begin"/>
      </w:r>
      <w:r w:rsidR="000617CA">
        <w:rPr>
          <w:rFonts w:asciiTheme="majorBidi" w:eastAsia="Times New Roman" w:hAnsiTheme="majorBidi" w:cstheme="majorBidi"/>
          <w:kern w:val="0"/>
          <w:sz w:val="24"/>
          <w:szCs w:val="24"/>
          <w14:ligatures w14:val="none"/>
        </w:rPr>
        <w:instrText xml:space="preserve"> ADDIN EN.CITE &lt;EndNote&gt;&lt;Cite&gt;&lt;Author&gt;Nelson&lt;/Author&gt;&lt;Year&gt;2020&lt;/Year&gt;&lt;RecNum&gt;139&lt;/RecNum&gt;&lt;DisplayText&gt;[94]&lt;/DisplayText&gt;&lt;record&gt;&lt;rec-number&gt;139&lt;/rec-number&gt;&lt;foreign-keys&gt;&lt;key app="EN" db-id="rz95zea9std059ewtpuv2wx1rzzsv92rf0pd" timestamp="1690631631"&gt;139&lt;/key&gt;&lt;/foreign-keys&gt;&lt;ref-type name="Journal Article"&gt;17&lt;/ref-type&gt;&lt;contributors&gt;&lt;authors&gt;&lt;author&gt;Nelson, Adam J&lt;/author&gt;&lt;author&gt;Raggi, Paolo&lt;/author&gt;&lt;author&gt;Wolf, Myles&lt;/author&gt;&lt;author&gt;Gold, Alexander M&lt;/author&gt;&lt;author&gt;Chertow, Glenn M&lt;/author&gt;&lt;author&gt;Roe, Matthew T&lt;/author&gt;&lt;/authors&gt;&lt;/contributors&gt;&lt;titles&gt;&lt;title&gt;Targeting vascular calcification in chronic kidney disease&lt;/title&gt;&lt;secondary-title&gt;Basic to Translational Science&lt;/secondary-title&gt;&lt;/titles&gt;&lt;periodical&gt;&lt;full-title&gt;Basic to Translational Science&lt;/full-title&gt;&lt;/periodical&gt;&lt;pages&gt;398-412&lt;/pages&gt;&lt;volume&gt;5&lt;/volume&gt;&lt;number&gt;4&lt;/number&gt;&lt;dates&gt;&lt;year&gt;2020&lt;/year&gt;&lt;/dates&gt;&lt;isbn&gt;2452-302X&lt;/isbn&gt;&lt;urls&gt;&lt;/urls&gt;&lt;/record&gt;&lt;/Cite&gt;&lt;/EndNote&gt;</w:instrText>
      </w:r>
      <w:r w:rsidRPr="0035321E">
        <w:rPr>
          <w:rFonts w:asciiTheme="majorBidi" w:eastAsia="Times New Roman" w:hAnsiTheme="majorBidi" w:cstheme="majorBidi"/>
          <w:kern w:val="0"/>
          <w:sz w:val="24"/>
          <w:szCs w:val="24"/>
          <w14:ligatures w14:val="none"/>
        </w:rPr>
        <w:fldChar w:fldCharType="separate"/>
      </w:r>
      <w:r w:rsidR="000617CA">
        <w:rPr>
          <w:rFonts w:asciiTheme="majorBidi" w:eastAsia="Times New Roman" w:hAnsiTheme="majorBidi" w:cstheme="majorBidi"/>
          <w:noProof/>
          <w:kern w:val="0"/>
          <w:sz w:val="24"/>
          <w:szCs w:val="24"/>
          <w14:ligatures w14:val="none"/>
        </w:rPr>
        <w:t>[94]</w:t>
      </w:r>
      <w:r w:rsidRPr="0035321E">
        <w:rPr>
          <w:rFonts w:asciiTheme="majorBidi" w:eastAsia="Times New Roman" w:hAnsiTheme="majorBidi" w:cstheme="majorBidi"/>
          <w:kern w:val="0"/>
          <w:sz w:val="24"/>
          <w:szCs w:val="24"/>
          <w14:ligatures w14:val="none"/>
        </w:rPr>
        <w:fldChar w:fldCharType="end"/>
      </w:r>
      <w:r w:rsidRPr="0035321E">
        <w:rPr>
          <w:rFonts w:asciiTheme="majorBidi" w:eastAsia="Times New Roman" w:hAnsiTheme="majorBidi" w:cstheme="majorBidi"/>
          <w:kern w:val="0"/>
          <w:sz w:val="24"/>
          <w:szCs w:val="24"/>
          <w14:ligatures w14:val="none"/>
        </w:rPr>
        <w:t>.</w:t>
      </w:r>
    </w:p>
    <w:p w14:paraId="1BF060C6" w14:textId="42DF16B5" w:rsidR="00EE200D" w:rsidRPr="0035321E" w:rsidRDefault="0035321E" w:rsidP="00FA48A5">
      <w:pPr>
        <w:spacing w:line="240" w:lineRule="auto"/>
        <w:jc w:val="both"/>
        <w:rPr>
          <w:rFonts w:asciiTheme="majorBidi" w:eastAsiaTheme="majorEastAsia" w:hAnsiTheme="majorBidi" w:cstheme="majorBidi"/>
          <w:b/>
          <w:bCs/>
          <w:sz w:val="24"/>
          <w:szCs w:val="24"/>
          <w:u w:val="single"/>
        </w:rPr>
      </w:pPr>
      <w:r>
        <w:rPr>
          <w:rFonts w:asciiTheme="majorBidi" w:eastAsiaTheme="majorEastAsia" w:hAnsiTheme="majorBidi" w:cstheme="majorBidi"/>
          <w:b/>
          <w:bCs/>
          <w:sz w:val="24"/>
          <w:szCs w:val="24"/>
          <w:u w:val="single"/>
        </w:rPr>
        <w:t>CONCLUSION</w:t>
      </w:r>
    </w:p>
    <w:p w14:paraId="37C73945" w14:textId="3D5FB18A" w:rsidR="00597D34" w:rsidRPr="0035321E" w:rsidRDefault="00EE200D" w:rsidP="00FA48A5">
      <w:pPr>
        <w:spacing w:line="240" w:lineRule="auto"/>
        <w:jc w:val="both"/>
        <w:rPr>
          <w:rFonts w:asciiTheme="majorBidi" w:eastAsiaTheme="majorEastAsia" w:hAnsiTheme="majorBidi" w:cstheme="majorBidi"/>
          <w:sz w:val="24"/>
          <w:szCs w:val="24"/>
        </w:rPr>
      </w:pPr>
      <w:r w:rsidRPr="0035321E">
        <w:rPr>
          <w:rFonts w:asciiTheme="majorBidi" w:hAnsiTheme="majorBidi" w:cstheme="majorBidi"/>
          <w:sz w:val="24"/>
          <w:szCs w:val="24"/>
        </w:rPr>
        <w:t xml:space="preserve">In </w:t>
      </w:r>
      <w:r w:rsidR="0017339B" w:rsidRPr="0035321E">
        <w:rPr>
          <w:rFonts w:asciiTheme="majorBidi" w:hAnsiTheme="majorBidi" w:cstheme="majorBidi"/>
          <w:sz w:val="24"/>
          <w:szCs w:val="24"/>
        </w:rPr>
        <w:t>summary,</w:t>
      </w:r>
      <w:r w:rsidR="00597D34" w:rsidRPr="0035321E">
        <w:rPr>
          <w:rFonts w:asciiTheme="majorBidi" w:hAnsiTheme="majorBidi" w:cstheme="majorBidi"/>
          <w:sz w:val="24"/>
          <w:szCs w:val="24"/>
        </w:rPr>
        <w:t xml:space="preserve"> CKD is a state of accelerated aging. Cardiovascular disease (CVD) is the leading cause of death in patients with CKD. Slowing</w:t>
      </w:r>
      <w:r w:rsidR="00543CD9" w:rsidRPr="0035321E">
        <w:rPr>
          <w:rFonts w:asciiTheme="majorBidi" w:eastAsiaTheme="majorEastAsia" w:hAnsiTheme="majorBidi" w:cstheme="majorBidi"/>
          <w:sz w:val="24"/>
          <w:szCs w:val="24"/>
        </w:rPr>
        <w:t xml:space="preserve"> the progression of </w:t>
      </w:r>
      <w:r w:rsidR="00597D34" w:rsidRPr="0035321E">
        <w:rPr>
          <w:rFonts w:asciiTheme="majorBidi" w:eastAsiaTheme="majorEastAsia" w:hAnsiTheme="majorBidi" w:cstheme="majorBidi"/>
          <w:sz w:val="24"/>
          <w:szCs w:val="24"/>
        </w:rPr>
        <w:t>CVD in CKD</w:t>
      </w:r>
      <w:r w:rsidR="00543CD9" w:rsidRPr="0035321E">
        <w:rPr>
          <w:rFonts w:asciiTheme="majorBidi" w:eastAsiaTheme="majorEastAsia" w:hAnsiTheme="majorBidi" w:cstheme="majorBidi"/>
          <w:sz w:val="24"/>
          <w:szCs w:val="24"/>
        </w:rPr>
        <w:t xml:space="preserve"> </w:t>
      </w:r>
      <w:r w:rsidR="00597D34" w:rsidRPr="0035321E">
        <w:rPr>
          <w:rFonts w:asciiTheme="majorBidi" w:eastAsiaTheme="majorEastAsia" w:hAnsiTheme="majorBidi" w:cstheme="majorBidi"/>
          <w:sz w:val="24"/>
          <w:szCs w:val="24"/>
        </w:rPr>
        <w:t>depends</w:t>
      </w:r>
      <w:r w:rsidR="00543CD9" w:rsidRPr="0035321E">
        <w:rPr>
          <w:rFonts w:asciiTheme="majorBidi" w:eastAsiaTheme="majorEastAsia" w:hAnsiTheme="majorBidi" w:cstheme="majorBidi"/>
          <w:sz w:val="24"/>
          <w:szCs w:val="24"/>
        </w:rPr>
        <w:t xml:space="preserve"> </w:t>
      </w:r>
      <w:r w:rsidR="00597D34" w:rsidRPr="0035321E">
        <w:rPr>
          <w:rFonts w:asciiTheme="majorBidi" w:eastAsiaTheme="majorEastAsia" w:hAnsiTheme="majorBidi" w:cstheme="majorBidi"/>
          <w:sz w:val="24"/>
          <w:szCs w:val="24"/>
        </w:rPr>
        <w:t>greatly</w:t>
      </w:r>
      <w:r w:rsidR="00543CD9" w:rsidRPr="0035321E">
        <w:rPr>
          <w:rFonts w:asciiTheme="majorBidi" w:eastAsiaTheme="majorEastAsia" w:hAnsiTheme="majorBidi" w:cstheme="majorBidi"/>
          <w:sz w:val="24"/>
          <w:szCs w:val="24"/>
        </w:rPr>
        <w:t xml:space="preserve"> on early detection</w:t>
      </w:r>
      <w:r w:rsidR="00597D34" w:rsidRPr="0035321E">
        <w:rPr>
          <w:rFonts w:asciiTheme="majorBidi" w:eastAsiaTheme="majorEastAsia" w:hAnsiTheme="majorBidi" w:cstheme="majorBidi"/>
          <w:sz w:val="24"/>
          <w:szCs w:val="24"/>
        </w:rPr>
        <w:t xml:space="preserve"> and management of possible risk factors. </w:t>
      </w:r>
      <w:r w:rsidR="00543CD9" w:rsidRPr="0035321E">
        <w:rPr>
          <w:rFonts w:asciiTheme="majorBidi" w:eastAsiaTheme="majorEastAsia" w:hAnsiTheme="majorBidi" w:cstheme="majorBidi"/>
          <w:sz w:val="24"/>
          <w:szCs w:val="24"/>
        </w:rPr>
        <w:t xml:space="preserve">CKD patients </w:t>
      </w:r>
      <w:r w:rsidR="00597D34" w:rsidRPr="0035321E">
        <w:rPr>
          <w:rFonts w:asciiTheme="majorBidi" w:eastAsiaTheme="majorEastAsia" w:hAnsiTheme="majorBidi" w:cstheme="majorBidi"/>
          <w:sz w:val="24"/>
          <w:szCs w:val="24"/>
        </w:rPr>
        <w:t>should</w:t>
      </w:r>
      <w:r w:rsidR="00543CD9" w:rsidRPr="0035321E">
        <w:rPr>
          <w:rFonts w:asciiTheme="majorBidi" w:eastAsiaTheme="majorEastAsia" w:hAnsiTheme="majorBidi" w:cstheme="majorBidi"/>
          <w:sz w:val="24"/>
          <w:szCs w:val="24"/>
        </w:rPr>
        <w:t xml:space="preserve"> maintain blood sugar </w:t>
      </w:r>
      <w:r w:rsidR="00597D34" w:rsidRPr="0035321E">
        <w:rPr>
          <w:rFonts w:asciiTheme="majorBidi" w:eastAsiaTheme="majorEastAsia" w:hAnsiTheme="majorBidi" w:cstheme="majorBidi"/>
          <w:sz w:val="24"/>
          <w:szCs w:val="24"/>
        </w:rPr>
        <w:t xml:space="preserve">and blood pressure </w:t>
      </w:r>
      <w:r w:rsidR="00543CD9" w:rsidRPr="0035321E">
        <w:rPr>
          <w:rFonts w:asciiTheme="majorBidi" w:eastAsiaTheme="majorEastAsia" w:hAnsiTheme="majorBidi" w:cstheme="majorBidi"/>
          <w:sz w:val="24"/>
          <w:szCs w:val="24"/>
        </w:rPr>
        <w:t xml:space="preserve">control. </w:t>
      </w:r>
      <w:r w:rsidR="00597D34" w:rsidRPr="0035321E">
        <w:rPr>
          <w:rFonts w:asciiTheme="majorBidi" w:eastAsiaTheme="majorEastAsia" w:hAnsiTheme="majorBidi" w:cstheme="majorBidi"/>
          <w:sz w:val="24"/>
          <w:szCs w:val="24"/>
        </w:rPr>
        <w:t xml:space="preserve">Calcimimetics, non-calcium phosphate binders, and vitamin D have been used to control CKD-mineral and bone disorders. </w:t>
      </w:r>
      <w:r w:rsidR="00543CD9" w:rsidRPr="0035321E">
        <w:rPr>
          <w:rFonts w:asciiTheme="majorBidi" w:eastAsiaTheme="majorEastAsia" w:hAnsiTheme="majorBidi" w:cstheme="majorBidi"/>
          <w:sz w:val="24"/>
          <w:szCs w:val="24"/>
        </w:rPr>
        <w:t>M</w:t>
      </w:r>
      <w:r w:rsidR="00597D34" w:rsidRPr="0035321E">
        <w:rPr>
          <w:rFonts w:asciiTheme="majorBidi" w:eastAsiaTheme="majorEastAsia" w:hAnsiTheme="majorBidi" w:cstheme="majorBidi"/>
          <w:sz w:val="24"/>
          <w:szCs w:val="24"/>
        </w:rPr>
        <w:t xml:space="preserve">agnesium, vitamin K, and vitamin D could be potential therapies. New therapeutic agents and targets have been identified in the last years. </w:t>
      </w:r>
    </w:p>
    <w:p w14:paraId="7C481425" w14:textId="61B3F402" w:rsidR="00543CD9" w:rsidRPr="0035321E" w:rsidRDefault="00543CD9" w:rsidP="00FA48A5">
      <w:pPr>
        <w:spacing w:line="240" w:lineRule="auto"/>
        <w:jc w:val="both"/>
        <w:rPr>
          <w:rFonts w:asciiTheme="majorBidi" w:eastAsiaTheme="majorEastAsia" w:hAnsiTheme="majorBidi" w:cstheme="majorBidi"/>
          <w:sz w:val="24"/>
          <w:szCs w:val="24"/>
        </w:rPr>
      </w:pPr>
      <w:r w:rsidRPr="0035321E">
        <w:rPr>
          <w:rFonts w:asciiTheme="majorBidi" w:eastAsiaTheme="majorEastAsia" w:hAnsiTheme="majorBidi" w:cstheme="majorBidi"/>
          <w:sz w:val="24"/>
          <w:szCs w:val="24"/>
        </w:rPr>
        <w:lastRenderedPageBreak/>
        <w:t xml:space="preserve">It is crucial to address the shortage of data from significant cardiovascular outcome studies in </w:t>
      </w:r>
      <w:r w:rsidR="00540CE7">
        <w:rPr>
          <w:rFonts w:asciiTheme="majorBidi" w:eastAsiaTheme="majorEastAsia" w:hAnsiTheme="majorBidi" w:cstheme="majorBidi"/>
          <w:sz w:val="24"/>
          <w:szCs w:val="24"/>
        </w:rPr>
        <w:t>CKD with</w:t>
      </w:r>
      <w:r w:rsidRPr="0035321E">
        <w:rPr>
          <w:rFonts w:asciiTheme="majorBidi" w:eastAsiaTheme="majorEastAsia" w:hAnsiTheme="majorBidi" w:cstheme="majorBidi"/>
          <w:sz w:val="24"/>
          <w:szCs w:val="24"/>
        </w:rPr>
        <w:t xml:space="preserve"> high-risk </w:t>
      </w:r>
      <w:r w:rsidR="00540CE7">
        <w:rPr>
          <w:rFonts w:asciiTheme="majorBidi" w:eastAsiaTheme="majorEastAsia" w:hAnsiTheme="majorBidi" w:cstheme="majorBidi"/>
          <w:sz w:val="24"/>
          <w:szCs w:val="24"/>
        </w:rPr>
        <w:t>CVD</w:t>
      </w:r>
      <w:r w:rsidRPr="0035321E">
        <w:rPr>
          <w:rFonts w:asciiTheme="majorBidi" w:eastAsiaTheme="majorEastAsia" w:hAnsiTheme="majorBidi" w:cstheme="majorBidi"/>
          <w:sz w:val="24"/>
          <w:szCs w:val="24"/>
        </w:rPr>
        <w:t>. The most ideal strategy</w:t>
      </w:r>
      <w:r w:rsidR="00597D34" w:rsidRPr="0035321E">
        <w:rPr>
          <w:rFonts w:asciiTheme="majorBidi" w:eastAsiaTheme="majorEastAsia" w:hAnsiTheme="majorBidi" w:cstheme="majorBidi"/>
          <w:sz w:val="24"/>
          <w:szCs w:val="24"/>
        </w:rPr>
        <w:t>, till now,</w:t>
      </w:r>
      <w:r w:rsidRPr="0035321E">
        <w:rPr>
          <w:rFonts w:asciiTheme="majorBidi" w:eastAsiaTheme="majorEastAsia" w:hAnsiTheme="majorBidi" w:cstheme="majorBidi"/>
          <w:sz w:val="24"/>
          <w:szCs w:val="24"/>
        </w:rPr>
        <w:t xml:space="preserve"> </w:t>
      </w:r>
      <w:r w:rsidR="00597D34" w:rsidRPr="0035321E">
        <w:rPr>
          <w:rFonts w:asciiTheme="majorBidi" w:eastAsiaTheme="majorEastAsia" w:hAnsiTheme="majorBidi" w:cstheme="majorBidi"/>
          <w:sz w:val="24"/>
          <w:szCs w:val="24"/>
        </w:rPr>
        <w:t xml:space="preserve">for advanced CKD </w:t>
      </w:r>
      <w:r w:rsidRPr="0035321E">
        <w:rPr>
          <w:rFonts w:asciiTheme="majorBidi" w:eastAsiaTheme="majorEastAsia" w:hAnsiTheme="majorBidi" w:cstheme="majorBidi"/>
          <w:sz w:val="24"/>
          <w:szCs w:val="24"/>
        </w:rPr>
        <w:t>may be kidney transplantation, which can improve E</w:t>
      </w:r>
      <w:r w:rsidR="00597D34" w:rsidRPr="0035321E">
        <w:rPr>
          <w:rFonts w:asciiTheme="majorBidi" w:eastAsiaTheme="majorEastAsia" w:hAnsiTheme="majorBidi" w:cstheme="majorBidi"/>
          <w:sz w:val="24"/>
          <w:szCs w:val="24"/>
        </w:rPr>
        <w:t>SKD</w:t>
      </w:r>
      <w:r w:rsidRPr="0035321E">
        <w:rPr>
          <w:rFonts w:asciiTheme="majorBidi" w:eastAsiaTheme="majorEastAsia" w:hAnsiTheme="majorBidi" w:cstheme="majorBidi"/>
          <w:sz w:val="24"/>
          <w:szCs w:val="24"/>
        </w:rPr>
        <w:t>-related cardiovascular outcomes.</w:t>
      </w:r>
    </w:p>
    <w:p w14:paraId="0024A158" w14:textId="61A268AD" w:rsidR="00816C38" w:rsidRPr="0035321E" w:rsidRDefault="00816C38" w:rsidP="00FA48A5">
      <w:pPr>
        <w:spacing w:line="240" w:lineRule="auto"/>
        <w:jc w:val="both"/>
        <w:rPr>
          <w:rFonts w:asciiTheme="majorBidi" w:hAnsiTheme="majorBidi" w:cstheme="majorBidi"/>
          <w:sz w:val="24"/>
          <w:szCs w:val="24"/>
        </w:rPr>
      </w:pPr>
    </w:p>
    <w:p w14:paraId="45850A7E" w14:textId="77777777" w:rsidR="0017339B" w:rsidRDefault="0017339B" w:rsidP="00FA48A5">
      <w:pPr>
        <w:spacing w:line="240" w:lineRule="auto"/>
        <w:jc w:val="both"/>
        <w:rPr>
          <w:rFonts w:asciiTheme="majorBidi" w:hAnsiTheme="majorBidi" w:cstheme="majorBidi"/>
          <w:sz w:val="24"/>
          <w:szCs w:val="24"/>
        </w:rPr>
      </w:pPr>
    </w:p>
    <w:p w14:paraId="44909D50" w14:textId="77777777" w:rsidR="00FA48A5" w:rsidRDefault="00FA48A5" w:rsidP="00FA48A5">
      <w:pPr>
        <w:spacing w:line="240" w:lineRule="auto"/>
        <w:jc w:val="both"/>
        <w:rPr>
          <w:rFonts w:asciiTheme="majorBidi" w:hAnsiTheme="majorBidi" w:cstheme="majorBidi"/>
          <w:sz w:val="24"/>
          <w:szCs w:val="24"/>
        </w:rPr>
      </w:pPr>
    </w:p>
    <w:p w14:paraId="5CD57076" w14:textId="77777777" w:rsidR="00FA48A5" w:rsidRDefault="00FA48A5" w:rsidP="00FA48A5">
      <w:pPr>
        <w:spacing w:line="240" w:lineRule="auto"/>
        <w:jc w:val="both"/>
        <w:rPr>
          <w:rFonts w:asciiTheme="majorBidi" w:hAnsiTheme="majorBidi" w:cstheme="majorBidi"/>
          <w:sz w:val="24"/>
          <w:szCs w:val="24"/>
        </w:rPr>
      </w:pPr>
    </w:p>
    <w:p w14:paraId="09549426" w14:textId="77777777" w:rsidR="00FA48A5" w:rsidRDefault="00FA48A5" w:rsidP="00FA48A5">
      <w:pPr>
        <w:spacing w:line="240" w:lineRule="auto"/>
        <w:jc w:val="both"/>
        <w:rPr>
          <w:rFonts w:asciiTheme="majorBidi" w:hAnsiTheme="majorBidi" w:cstheme="majorBidi"/>
          <w:sz w:val="24"/>
          <w:szCs w:val="24"/>
        </w:rPr>
      </w:pPr>
    </w:p>
    <w:p w14:paraId="5AE3E9AB" w14:textId="77777777" w:rsidR="00FA48A5" w:rsidRPr="0035321E" w:rsidRDefault="00FA48A5" w:rsidP="00FA48A5">
      <w:pPr>
        <w:spacing w:line="240" w:lineRule="auto"/>
        <w:jc w:val="both"/>
        <w:rPr>
          <w:rFonts w:asciiTheme="majorBidi" w:hAnsiTheme="majorBidi" w:cstheme="majorBidi"/>
          <w:sz w:val="24"/>
          <w:szCs w:val="24"/>
        </w:rPr>
      </w:pPr>
    </w:p>
    <w:p w14:paraId="7143CAAF" w14:textId="338DD229" w:rsidR="0017339B" w:rsidRPr="00345D9D" w:rsidRDefault="00345D9D" w:rsidP="00FA48A5">
      <w:pPr>
        <w:spacing w:line="240" w:lineRule="auto"/>
        <w:jc w:val="both"/>
        <w:rPr>
          <w:rFonts w:asciiTheme="majorBidi" w:hAnsiTheme="majorBidi" w:cstheme="majorBidi"/>
          <w:b/>
          <w:bCs/>
          <w:sz w:val="24"/>
          <w:szCs w:val="24"/>
          <w:u w:val="single"/>
        </w:rPr>
      </w:pPr>
      <w:r w:rsidRPr="00345D9D">
        <w:rPr>
          <w:rFonts w:asciiTheme="majorBidi" w:hAnsiTheme="majorBidi" w:cstheme="majorBidi"/>
          <w:b/>
          <w:bCs/>
          <w:sz w:val="24"/>
          <w:szCs w:val="24"/>
          <w:u w:val="single"/>
        </w:rPr>
        <w:t>Figure Legend:</w:t>
      </w:r>
    </w:p>
    <w:p w14:paraId="58FF8642" w14:textId="5DCE69A5" w:rsidR="00345D9D" w:rsidRPr="00E9719F" w:rsidRDefault="00345D9D" w:rsidP="00FA48A5">
      <w:pPr>
        <w:spacing w:line="240" w:lineRule="auto"/>
        <w:jc w:val="both"/>
        <w:rPr>
          <w:rFonts w:asciiTheme="majorBidi" w:hAnsiTheme="majorBidi" w:cstheme="majorBidi"/>
          <w:b/>
          <w:bCs/>
          <w:sz w:val="24"/>
          <w:szCs w:val="24"/>
        </w:rPr>
      </w:pPr>
      <w:r w:rsidRPr="00E9719F">
        <w:rPr>
          <w:rFonts w:asciiTheme="majorBidi" w:hAnsiTheme="majorBidi" w:cstheme="majorBidi"/>
          <w:b/>
          <w:bCs/>
          <w:sz w:val="24"/>
          <w:szCs w:val="24"/>
        </w:rPr>
        <w:t>Figure (1) Non-traditional and traditional risk factors for cardiovascular aging in CKD.</w:t>
      </w:r>
    </w:p>
    <w:p w14:paraId="1E3E689F" w14:textId="44B38FCA" w:rsidR="00E9719F" w:rsidRDefault="00E9719F" w:rsidP="00FA48A5">
      <w:pPr>
        <w:spacing w:line="240" w:lineRule="auto"/>
        <w:jc w:val="both"/>
        <w:rPr>
          <w:rFonts w:asciiTheme="majorBidi" w:hAnsiTheme="majorBidi" w:cstheme="majorBidi"/>
          <w:sz w:val="24"/>
          <w:szCs w:val="24"/>
          <w:rtl/>
          <w:lang w:bidi="ar-EG"/>
        </w:rPr>
      </w:pPr>
      <w:r>
        <w:rPr>
          <w:rFonts w:asciiTheme="majorBidi" w:hAnsiTheme="majorBidi" w:cstheme="majorBidi"/>
          <w:sz w:val="24"/>
          <w:szCs w:val="24"/>
        </w:rPr>
        <w:t>There are many traditional and non-traditional risk factors that promotes vascular calcification and premature cardiovascular aging in CKD. D</w:t>
      </w:r>
      <w:r w:rsidRPr="00E9719F">
        <w:rPr>
          <w:rFonts w:asciiTheme="majorBidi" w:hAnsiTheme="majorBidi" w:cstheme="majorBidi"/>
          <w:sz w:val="24"/>
          <w:szCs w:val="24"/>
        </w:rPr>
        <w:t>iabetes mellitus, dyslipidemia, hypertension, and obesity</w:t>
      </w:r>
      <w:r>
        <w:rPr>
          <w:rFonts w:asciiTheme="majorBidi" w:hAnsiTheme="majorBidi" w:cstheme="majorBidi"/>
          <w:sz w:val="24"/>
          <w:szCs w:val="24"/>
        </w:rPr>
        <w:t xml:space="preserve"> are among the most common traditional risk factors among patient with CKD</w:t>
      </w:r>
      <w:r w:rsidRPr="00E9719F">
        <w:rPr>
          <w:rFonts w:asciiTheme="majorBidi" w:hAnsiTheme="majorBidi" w:cstheme="majorBidi"/>
          <w:sz w:val="24"/>
          <w:szCs w:val="24"/>
        </w:rPr>
        <w:t xml:space="preserve">. On the other hand, non-traditional factors, include vascular calcification, phosphate imbalance, inflammation, oxidative stress, and cellular senescence. </w:t>
      </w:r>
      <w:r>
        <w:rPr>
          <w:rFonts w:asciiTheme="majorBidi" w:hAnsiTheme="majorBidi" w:cstheme="majorBidi"/>
          <w:sz w:val="24"/>
          <w:szCs w:val="24"/>
        </w:rPr>
        <w:t>T</w:t>
      </w:r>
      <w:r w:rsidRPr="00E9719F">
        <w:rPr>
          <w:rFonts w:asciiTheme="majorBidi" w:hAnsiTheme="majorBidi" w:cstheme="majorBidi"/>
          <w:sz w:val="24"/>
          <w:szCs w:val="24"/>
        </w:rPr>
        <w:t>his figure was created with BioRender.com.</w:t>
      </w:r>
    </w:p>
    <w:p w14:paraId="7D720D73" w14:textId="714A59CB" w:rsidR="00345D9D" w:rsidRPr="00E9719F" w:rsidRDefault="00345D9D" w:rsidP="00FA48A5">
      <w:pPr>
        <w:spacing w:line="240" w:lineRule="auto"/>
        <w:jc w:val="both"/>
        <w:rPr>
          <w:rFonts w:asciiTheme="majorBidi" w:hAnsiTheme="majorBidi" w:cstheme="majorBidi"/>
          <w:b/>
          <w:bCs/>
          <w:sz w:val="24"/>
          <w:szCs w:val="24"/>
        </w:rPr>
      </w:pPr>
      <w:r w:rsidRPr="00E9719F">
        <w:rPr>
          <w:rFonts w:asciiTheme="majorBidi" w:hAnsiTheme="majorBidi" w:cstheme="majorBidi"/>
          <w:b/>
          <w:bCs/>
          <w:sz w:val="24"/>
          <w:szCs w:val="24"/>
        </w:rPr>
        <w:t xml:space="preserve">Figure (2) Vascular Calcification Promoters and Inhibitors. </w:t>
      </w:r>
    </w:p>
    <w:p w14:paraId="439EA14B" w14:textId="5A6A5C22" w:rsidR="00E9719F" w:rsidRDefault="00E9719F" w:rsidP="00FA48A5">
      <w:pPr>
        <w:spacing w:line="240" w:lineRule="auto"/>
        <w:jc w:val="both"/>
        <w:rPr>
          <w:rFonts w:asciiTheme="majorBidi" w:hAnsiTheme="majorBidi" w:cstheme="majorBidi"/>
          <w:sz w:val="24"/>
          <w:szCs w:val="24"/>
          <w:lang w:bidi="ar-EG"/>
        </w:rPr>
      </w:pPr>
      <w:r>
        <w:rPr>
          <w:rFonts w:asciiTheme="majorBidi" w:hAnsiTheme="majorBidi" w:cstheme="majorBidi"/>
          <w:sz w:val="24"/>
          <w:szCs w:val="24"/>
        </w:rPr>
        <w:t>In CKD there is an imbalance between calcification promoters and inhibitors leading to vascular calcification and premature cardiovascular aging. T</w:t>
      </w:r>
      <w:r w:rsidRPr="00E9719F">
        <w:rPr>
          <w:rFonts w:asciiTheme="majorBidi" w:hAnsiTheme="majorBidi" w:cstheme="majorBidi"/>
          <w:sz w:val="24"/>
          <w:szCs w:val="24"/>
        </w:rPr>
        <w:t>his figure was created with BioRender.com.</w:t>
      </w:r>
    </w:p>
    <w:p w14:paraId="27FCB279" w14:textId="08C5DE27" w:rsidR="00345D9D" w:rsidRDefault="00345D9D" w:rsidP="00FA48A5">
      <w:pPr>
        <w:spacing w:line="240" w:lineRule="auto"/>
        <w:jc w:val="both"/>
        <w:rPr>
          <w:rFonts w:asciiTheme="majorBidi" w:hAnsiTheme="majorBidi" w:cstheme="majorBidi"/>
          <w:b/>
          <w:bCs/>
          <w:sz w:val="24"/>
          <w:szCs w:val="24"/>
        </w:rPr>
      </w:pPr>
      <w:r w:rsidRPr="00E9719F">
        <w:rPr>
          <w:rFonts w:asciiTheme="majorBidi" w:hAnsiTheme="majorBidi" w:cstheme="majorBidi"/>
          <w:b/>
          <w:bCs/>
          <w:sz w:val="24"/>
          <w:szCs w:val="24"/>
        </w:rPr>
        <w:t>Figure (3) Non-pharmacological Interventions of Cardiovascular Disease Management in CKD.</w:t>
      </w:r>
    </w:p>
    <w:p w14:paraId="46FA530C" w14:textId="72275F2C" w:rsidR="00E9719F" w:rsidRDefault="00E9719F" w:rsidP="00FA48A5">
      <w:pPr>
        <w:spacing w:line="240" w:lineRule="auto"/>
        <w:jc w:val="both"/>
        <w:rPr>
          <w:rFonts w:asciiTheme="majorBidi" w:hAnsiTheme="majorBidi" w:cstheme="majorBidi"/>
          <w:sz w:val="24"/>
          <w:szCs w:val="24"/>
          <w:lang w:bidi="ar-EG"/>
        </w:rPr>
      </w:pPr>
      <w:r w:rsidRPr="00E9719F">
        <w:rPr>
          <w:rFonts w:asciiTheme="majorBidi" w:hAnsiTheme="majorBidi" w:cstheme="majorBidi"/>
          <w:sz w:val="24"/>
          <w:szCs w:val="24"/>
        </w:rPr>
        <w:t>Non-pharmacological interventions are often overlooked however they can</w:t>
      </w:r>
      <w:r>
        <w:rPr>
          <w:rFonts w:asciiTheme="majorBidi" w:hAnsiTheme="majorBidi" w:cstheme="majorBidi"/>
          <w:sz w:val="24"/>
          <w:szCs w:val="24"/>
        </w:rPr>
        <w:t xml:space="preserve"> retard the progression of cardiovascular aging in CKD if properly advised and monitored. </w:t>
      </w:r>
      <w:r w:rsidRPr="0035321E">
        <w:rPr>
          <w:rFonts w:asciiTheme="majorBidi" w:hAnsiTheme="majorBidi" w:cstheme="majorBidi"/>
          <w:sz w:val="24"/>
          <w:szCs w:val="24"/>
        </w:rPr>
        <w:t xml:space="preserve">Advising patients for quitting smoking, regular </w:t>
      </w:r>
      <w:r>
        <w:rPr>
          <w:rFonts w:asciiTheme="majorBidi" w:hAnsiTheme="majorBidi" w:cstheme="majorBidi"/>
          <w:sz w:val="24"/>
          <w:szCs w:val="24"/>
        </w:rPr>
        <w:t>exercise</w:t>
      </w:r>
      <w:r w:rsidRPr="0035321E">
        <w:rPr>
          <w:rFonts w:asciiTheme="majorBidi" w:hAnsiTheme="majorBidi" w:cstheme="majorBidi"/>
          <w:sz w:val="24"/>
          <w:szCs w:val="24"/>
        </w:rPr>
        <w:t xml:space="preserve">, salt reduction, and weight loss </w:t>
      </w:r>
      <w:r>
        <w:rPr>
          <w:rFonts w:asciiTheme="majorBidi" w:hAnsiTheme="majorBidi" w:cstheme="majorBidi"/>
          <w:sz w:val="24"/>
          <w:szCs w:val="24"/>
        </w:rPr>
        <w:t xml:space="preserve">is beneficial </w:t>
      </w:r>
      <w:r w:rsidRPr="0035321E">
        <w:rPr>
          <w:rFonts w:asciiTheme="majorBidi" w:hAnsiTheme="majorBidi" w:cstheme="majorBidi"/>
          <w:sz w:val="24"/>
          <w:szCs w:val="24"/>
        </w:rPr>
        <w:t>at all CKD stages</w:t>
      </w:r>
      <w:r>
        <w:rPr>
          <w:rFonts w:asciiTheme="majorBidi" w:hAnsiTheme="majorBidi" w:cstheme="majorBidi"/>
          <w:sz w:val="24"/>
          <w:szCs w:val="24"/>
        </w:rPr>
        <w:t>. Early screening and regular close follow up can also help in early management of cardiovascular disease. T</w:t>
      </w:r>
      <w:r w:rsidRPr="00E9719F">
        <w:rPr>
          <w:rFonts w:asciiTheme="majorBidi" w:hAnsiTheme="majorBidi" w:cstheme="majorBidi"/>
          <w:sz w:val="24"/>
          <w:szCs w:val="24"/>
        </w:rPr>
        <w:t>his figure was created with BioRender.com.</w:t>
      </w:r>
    </w:p>
    <w:p w14:paraId="11021C3D" w14:textId="0C50C8B5" w:rsidR="00E9719F" w:rsidRPr="00E9719F" w:rsidRDefault="00E9719F" w:rsidP="00FA48A5">
      <w:pPr>
        <w:spacing w:line="240" w:lineRule="auto"/>
        <w:jc w:val="both"/>
        <w:rPr>
          <w:rFonts w:asciiTheme="majorBidi" w:hAnsiTheme="majorBidi" w:cstheme="majorBidi"/>
          <w:sz w:val="24"/>
          <w:szCs w:val="24"/>
        </w:rPr>
      </w:pPr>
    </w:p>
    <w:p w14:paraId="14108947" w14:textId="77777777" w:rsidR="00345D9D" w:rsidRPr="00E9719F" w:rsidRDefault="00345D9D" w:rsidP="00FA48A5">
      <w:pPr>
        <w:spacing w:line="240" w:lineRule="auto"/>
        <w:jc w:val="both"/>
        <w:rPr>
          <w:rFonts w:asciiTheme="majorBidi" w:hAnsiTheme="majorBidi" w:cstheme="majorBidi"/>
          <w:sz w:val="24"/>
          <w:szCs w:val="24"/>
        </w:rPr>
      </w:pPr>
    </w:p>
    <w:p w14:paraId="12919EAF" w14:textId="4D98822E" w:rsidR="00816C38" w:rsidRPr="0035321E" w:rsidRDefault="0035321E" w:rsidP="00FA48A5">
      <w:pPr>
        <w:spacing w:line="240" w:lineRule="auto"/>
        <w:jc w:val="both"/>
        <w:rPr>
          <w:rFonts w:asciiTheme="majorBidi" w:hAnsiTheme="majorBidi" w:cstheme="majorBidi"/>
          <w:b/>
          <w:bCs/>
          <w:sz w:val="24"/>
          <w:szCs w:val="24"/>
          <w:u w:val="single"/>
        </w:rPr>
      </w:pPr>
      <w:r>
        <w:rPr>
          <w:rFonts w:asciiTheme="majorBidi" w:hAnsiTheme="majorBidi" w:cstheme="majorBidi"/>
          <w:b/>
          <w:bCs/>
          <w:sz w:val="24"/>
          <w:szCs w:val="24"/>
          <w:u w:val="single"/>
        </w:rPr>
        <w:t>References</w:t>
      </w:r>
    </w:p>
    <w:p w14:paraId="5F46B6DF" w14:textId="77777777" w:rsidR="000617CA" w:rsidRPr="000617CA" w:rsidRDefault="00816C38" w:rsidP="000617CA">
      <w:pPr>
        <w:pStyle w:val="EndNoteBibliography"/>
        <w:spacing w:after="0"/>
        <w:ind w:left="720" w:hanging="720"/>
      </w:pP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REFLIST </w:instrText>
      </w:r>
      <w:r w:rsidRPr="0035321E">
        <w:rPr>
          <w:rFonts w:asciiTheme="majorBidi" w:hAnsiTheme="majorBidi" w:cstheme="majorBidi"/>
          <w:sz w:val="24"/>
          <w:szCs w:val="24"/>
        </w:rPr>
        <w:fldChar w:fldCharType="separate"/>
      </w:r>
      <w:r w:rsidR="000617CA" w:rsidRPr="000617CA">
        <w:t>1.</w:t>
      </w:r>
      <w:r w:rsidR="000617CA" w:rsidRPr="000617CA">
        <w:tab/>
        <w:t xml:space="preserve">Shori, A.B., </w:t>
      </w:r>
      <w:r w:rsidR="000617CA" w:rsidRPr="000617CA">
        <w:rPr>
          <w:i/>
        </w:rPr>
        <w:t>Camel milk as a potential therapy for controlling diabetes and its complications: A review of in vivo studies.</w:t>
      </w:r>
      <w:r w:rsidR="000617CA" w:rsidRPr="000617CA">
        <w:t xml:space="preserve"> Journal of food and drug analysis, 2015. </w:t>
      </w:r>
      <w:r w:rsidR="000617CA" w:rsidRPr="000617CA">
        <w:rPr>
          <w:b/>
        </w:rPr>
        <w:t>23</w:t>
      </w:r>
      <w:r w:rsidR="000617CA" w:rsidRPr="000617CA">
        <w:t>(4): p. 609-618.</w:t>
      </w:r>
    </w:p>
    <w:p w14:paraId="32BB6306" w14:textId="77777777" w:rsidR="000617CA" w:rsidRPr="000617CA" w:rsidRDefault="000617CA" w:rsidP="000617CA">
      <w:pPr>
        <w:pStyle w:val="EndNoteBibliography"/>
        <w:spacing w:after="0"/>
        <w:ind w:left="720" w:hanging="720"/>
      </w:pPr>
      <w:r w:rsidRPr="000617CA">
        <w:t>2.</w:t>
      </w:r>
      <w:r w:rsidRPr="000617CA">
        <w:tab/>
        <w:t xml:space="preserve">Yamany, A., et al., </w:t>
      </w:r>
      <w:r w:rsidRPr="000617CA">
        <w:rPr>
          <w:i/>
        </w:rPr>
        <w:t>Screening of incidental kidney disease in normoglycemic, normotensive healthy adults.</w:t>
      </w:r>
      <w:r w:rsidRPr="000617CA">
        <w:t xml:space="preserve"> The Egyptian Journal of Internal Medicine, 2017. </w:t>
      </w:r>
      <w:r w:rsidRPr="000617CA">
        <w:rPr>
          <w:b/>
        </w:rPr>
        <w:t>29</w:t>
      </w:r>
      <w:r w:rsidRPr="000617CA">
        <w:t>: p. 127-131.</w:t>
      </w:r>
    </w:p>
    <w:p w14:paraId="6C1D36AA" w14:textId="77777777" w:rsidR="000617CA" w:rsidRPr="000617CA" w:rsidRDefault="000617CA" w:rsidP="000617CA">
      <w:pPr>
        <w:pStyle w:val="EndNoteBibliography"/>
        <w:spacing w:after="0"/>
        <w:ind w:left="720" w:hanging="720"/>
      </w:pPr>
      <w:r w:rsidRPr="000617CA">
        <w:t>3.</w:t>
      </w:r>
      <w:r w:rsidRPr="000617CA">
        <w:tab/>
        <w:t xml:space="preserve">Eckardt, K.-U., et al., </w:t>
      </w:r>
      <w:r w:rsidRPr="000617CA">
        <w:rPr>
          <w:i/>
        </w:rPr>
        <w:t>Evolving importance of kidney disease: from subspecialty to global health burden.</w:t>
      </w:r>
      <w:r w:rsidRPr="000617CA">
        <w:t xml:space="preserve"> The Lancet, 2013. </w:t>
      </w:r>
      <w:r w:rsidRPr="000617CA">
        <w:rPr>
          <w:b/>
        </w:rPr>
        <w:t>382</w:t>
      </w:r>
      <w:r w:rsidRPr="000617CA">
        <w:t>(9887): p. 158-169.</w:t>
      </w:r>
    </w:p>
    <w:p w14:paraId="6A768684" w14:textId="77777777" w:rsidR="000617CA" w:rsidRPr="000617CA" w:rsidRDefault="000617CA" w:rsidP="000617CA">
      <w:pPr>
        <w:pStyle w:val="EndNoteBibliography"/>
        <w:spacing w:after="0"/>
        <w:ind w:left="720" w:hanging="720"/>
      </w:pPr>
      <w:r w:rsidRPr="000617CA">
        <w:t>4.</w:t>
      </w:r>
      <w:r w:rsidRPr="000617CA">
        <w:tab/>
        <w:t xml:space="preserve">Hill, N., </w:t>
      </w:r>
      <w:r w:rsidRPr="000617CA">
        <w:rPr>
          <w:i/>
        </w:rPr>
        <w:t>fatoba ST, Oke jl, Hirst jA, O’Callaghan CA, lasserson DS, et al.</w:t>
      </w:r>
      <w:r w:rsidRPr="000617CA">
        <w:t xml:space="preserve"> Global prevalence of chronic kidney disease–a systematic review and meta-analysis. PLoS ONE [Internet], 2016.</w:t>
      </w:r>
    </w:p>
    <w:p w14:paraId="65DCE26B" w14:textId="77777777" w:rsidR="000617CA" w:rsidRPr="000617CA" w:rsidRDefault="000617CA" w:rsidP="000617CA">
      <w:pPr>
        <w:pStyle w:val="EndNoteBibliography"/>
        <w:spacing w:after="0"/>
        <w:ind w:left="720" w:hanging="720"/>
      </w:pPr>
      <w:r w:rsidRPr="000617CA">
        <w:lastRenderedPageBreak/>
        <w:t>5.</w:t>
      </w:r>
      <w:r w:rsidRPr="000617CA">
        <w:tab/>
        <w:t xml:space="preserve">Gadecka, A. and A. Bielak-Zmijewska, </w:t>
      </w:r>
      <w:r w:rsidRPr="000617CA">
        <w:rPr>
          <w:i/>
        </w:rPr>
        <w:t>Slowing down ageing: the role of nutrients and microbiota in modulation of the epigenome.</w:t>
      </w:r>
      <w:r w:rsidRPr="000617CA">
        <w:t xml:space="preserve"> Nutrients, 2019. </w:t>
      </w:r>
      <w:r w:rsidRPr="000617CA">
        <w:rPr>
          <w:b/>
        </w:rPr>
        <w:t>11</w:t>
      </w:r>
      <w:r w:rsidRPr="000617CA">
        <w:t>(6): p. 1251.</w:t>
      </w:r>
    </w:p>
    <w:p w14:paraId="60202972" w14:textId="77777777" w:rsidR="000617CA" w:rsidRPr="000617CA" w:rsidRDefault="000617CA" w:rsidP="000617CA">
      <w:pPr>
        <w:pStyle w:val="EndNoteBibliography"/>
        <w:spacing w:after="0"/>
        <w:ind w:left="720" w:hanging="720"/>
      </w:pPr>
      <w:r w:rsidRPr="000617CA">
        <w:t>6.</w:t>
      </w:r>
      <w:r w:rsidRPr="000617CA">
        <w:tab/>
        <w:t xml:space="preserve">Morales-Vives, F. and J.M. Dueñas, </w:t>
      </w:r>
      <w:r w:rsidRPr="000617CA">
        <w:rPr>
          <w:i/>
        </w:rPr>
        <w:t>Predicting suicidal ideation in adolescent boys and girls: The role of psychological maturity, personality traits, depression and life satisfaction.</w:t>
      </w:r>
      <w:r w:rsidRPr="000617CA">
        <w:t xml:space="preserve"> The Spanish journal of psychology, 2018. </w:t>
      </w:r>
      <w:r w:rsidRPr="000617CA">
        <w:rPr>
          <w:b/>
        </w:rPr>
        <w:t>21</w:t>
      </w:r>
      <w:r w:rsidRPr="000617CA">
        <w:t>: p. E10.</w:t>
      </w:r>
    </w:p>
    <w:p w14:paraId="350C9240" w14:textId="77777777" w:rsidR="000617CA" w:rsidRPr="000617CA" w:rsidRDefault="000617CA" w:rsidP="000617CA">
      <w:pPr>
        <w:pStyle w:val="EndNoteBibliography"/>
        <w:spacing w:after="0"/>
        <w:ind w:left="720" w:hanging="720"/>
      </w:pPr>
      <w:r w:rsidRPr="000617CA">
        <w:t>7.</w:t>
      </w:r>
      <w:r w:rsidRPr="000617CA">
        <w:tab/>
        <w:t xml:space="preserve">Hamczyk, M.R., et al., </w:t>
      </w:r>
      <w:r w:rsidRPr="000617CA">
        <w:rPr>
          <w:i/>
        </w:rPr>
        <w:t>Biological versus chronological aging: JACC focus seminar.</w:t>
      </w:r>
      <w:r w:rsidRPr="000617CA">
        <w:t xml:space="preserve"> Journal of the American College of Cardiology, 2020. </w:t>
      </w:r>
      <w:r w:rsidRPr="000617CA">
        <w:rPr>
          <w:b/>
        </w:rPr>
        <w:t>75</w:t>
      </w:r>
      <w:r w:rsidRPr="000617CA">
        <w:t>(8): p. 919-930.</w:t>
      </w:r>
    </w:p>
    <w:p w14:paraId="1E9079B8" w14:textId="77777777" w:rsidR="000617CA" w:rsidRPr="000617CA" w:rsidRDefault="000617CA" w:rsidP="000617CA">
      <w:pPr>
        <w:pStyle w:val="EndNoteBibliography"/>
        <w:spacing w:after="0"/>
        <w:ind w:left="720" w:hanging="720"/>
      </w:pPr>
      <w:r w:rsidRPr="000617CA">
        <w:t>8.</w:t>
      </w:r>
      <w:r w:rsidRPr="000617CA">
        <w:tab/>
        <w:t xml:space="preserve">Herzog, C.A., et al., </w:t>
      </w:r>
      <w:r w:rsidRPr="000617CA">
        <w:rPr>
          <w:i/>
        </w:rPr>
        <w:t>Cardiovascular disease in chronic kidney disease. A clinical update from Kidney Disease: Improving Global Outcomes (KDIGO).</w:t>
      </w:r>
      <w:r w:rsidRPr="000617CA">
        <w:t xml:space="preserve"> Kidney Int, 2011. </w:t>
      </w:r>
      <w:r w:rsidRPr="000617CA">
        <w:rPr>
          <w:b/>
        </w:rPr>
        <w:t>80</w:t>
      </w:r>
      <w:r w:rsidRPr="000617CA">
        <w:t>(6): p. 572-86.</w:t>
      </w:r>
    </w:p>
    <w:p w14:paraId="0A090D20" w14:textId="77777777" w:rsidR="000617CA" w:rsidRPr="000617CA" w:rsidRDefault="000617CA" w:rsidP="000617CA">
      <w:pPr>
        <w:pStyle w:val="EndNoteBibliography"/>
        <w:spacing w:after="0"/>
        <w:ind w:left="720" w:hanging="720"/>
      </w:pPr>
      <w:r w:rsidRPr="000617CA">
        <w:t>9.</w:t>
      </w:r>
      <w:r w:rsidRPr="000617CA">
        <w:tab/>
        <w:t xml:space="preserve">Matsushita, K., et al., </w:t>
      </w:r>
      <w:r w:rsidRPr="000617CA">
        <w:rPr>
          <w:i/>
        </w:rPr>
        <w:t>Epidemiology and risk of cardiovascular disease in populations with chronic kidney disease.</w:t>
      </w:r>
      <w:r w:rsidRPr="000617CA">
        <w:t xml:space="preserve"> Nature Reviews Nephrology, 2022. </w:t>
      </w:r>
      <w:r w:rsidRPr="000617CA">
        <w:rPr>
          <w:b/>
        </w:rPr>
        <w:t>18</w:t>
      </w:r>
      <w:r w:rsidRPr="000617CA">
        <w:t>(11): p. 696-707.</w:t>
      </w:r>
    </w:p>
    <w:p w14:paraId="6C58D48B" w14:textId="77777777" w:rsidR="000617CA" w:rsidRPr="000617CA" w:rsidRDefault="000617CA" w:rsidP="000617CA">
      <w:pPr>
        <w:pStyle w:val="EndNoteBibliography"/>
        <w:spacing w:after="0"/>
        <w:ind w:left="720" w:hanging="720"/>
      </w:pPr>
      <w:r w:rsidRPr="000617CA">
        <w:t>10.</w:t>
      </w:r>
      <w:r w:rsidRPr="000617CA">
        <w:tab/>
        <w:t xml:space="preserve">Ortiz, A., et al., </w:t>
      </w:r>
      <w:r w:rsidRPr="000617CA">
        <w:rPr>
          <w:i/>
        </w:rPr>
        <w:t>Chronic kidney disease as cardiovascular risk factor in routine clinical practice: a position statement by the Council of the European Renal Association.</w:t>
      </w:r>
      <w:r w:rsidRPr="000617CA">
        <w:t xml:space="preserve"> European journal of preventive cardiology, 2022. </w:t>
      </w:r>
      <w:r w:rsidRPr="000617CA">
        <w:rPr>
          <w:b/>
        </w:rPr>
        <w:t>29</w:t>
      </w:r>
      <w:r w:rsidRPr="000617CA">
        <w:t>(17): p. 2211-2215.</w:t>
      </w:r>
    </w:p>
    <w:p w14:paraId="2D1A599E" w14:textId="77777777" w:rsidR="000617CA" w:rsidRPr="000617CA" w:rsidRDefault="000617CA" w:rsidP="000617CA">
      <w:pPr>
        <w:pStyle w:val="EndNoteBibliography"/>
        <w:spacing w:after="0"/>
        <w:ind w:left="720" w:hanging="720"/>
      </w:pPr>
      <w:r w:rsidRPr="000617CA">
        <w:t>11.</w:t>
      </w:r>
      <w:r w:rsidRPr="000617CA">
        <w:tab/>
        <w:t xml:space="preserve">El-Husseini, A., et al., </w:t>
      </w:r>
      <w:r w:rsidRPr="000617CA">
        <w:rPr>
          <w:i/>
        </w:rPr>
        <w:t>Low Turnover Renal Osteodystrophy With Abnormal Bone Quality and Vascular Calcification in Patients With Mild-to-Moderate CKD.</w:t>
      </w:r>
      <w:r w:rsidRPr="000617CA">
        <w:t xml:space="preserve"> Kidney Int Rep, 2022. </w:t>
      </w:r>
      <w:r w:rsidRPr="000617CA">
        <w:rPr>
          <w:b/>
        </w:rPr>
        <w:t>7</w:t>
      </w:r>
      <w:r w:rsidRPr="000617CA">
        <w:t>(5): p. 1016-1026.</w:t>
      </w:r>
    </w:p>
    <w:p w14:paraId="23FE4D8C" w14:textId="77777777" w:rsidR="000617CA" w:rsidRPr="000617CA" w:rsidRDefault="000617CA" w:rsidP="000617CA">
      <w:pPr>
        <w:pStyle w:val="EndNoteBibliography"/>
        <w:spacing w:after="0"/>
        <w:ind w:left="720" w:hanging="720"/>
      </w:pPr>
      <w:r w:rsidRPr="000617CA">
        <w:t>12.</w:t>
      </w:r>
      <w:r w:rsidRPr="000617CA">
        <w:tab/>
        <w:t xml:space="preserve">Shioi, A. and Y. Ikari, </w:t>
      </w:r>
      <w:r w:rsidRPr="000617CA">
        <w:rPr>
          <w:i/>
        </w:rPr>
        <w:t>Plaque calcification during atherosclerosis progression and regression.</w:t>
      </w:r>
      <w:r w:rsidRPr="000617CA">
        <w:t xml:space="preserve"> Journal of atherosclerosis and thrombosis, 2018. </w:t>
      </w:r>
      <w:r w:rsidRPr="000617CA">
        <w:rPr>
          <w:b/>
        </w:rPr>
        <w:t>25</w:t>
      </w:r>
      <w:r w:rsidRPr="000617CA">
        <w:t>(4): p. 294-303.</w:t>
      </w:r>
    </w:p>
    <w:p w14:paraId="12144CEE" w14:textId="77777777" w:rsidR="000617CA" w:rsidRPr="000617CA" w:rsidRDefault="000617CA" w:rsidP="000617CA">
      <w:pPr>
        <w:pStyle w:val="EndNoteBibliography"/>
        <w:spacing w:after="0"/>
        <w:ind w:left="720" w:hanging="720"/>
      </w:pPr>
      <w:r w:rsidRPr="000617CA">
        <w:t>13.</w:t>
      </w:r>
      <w:r w:rsidRPr="000617CA">
        <w:tab/>
        <w:t xml:space="preserve">Dai, L., et al., </w:t>
      </w:r>
      <w:r w:rsidRPr="000617CA">
        <w:rPr>
          <w:i/>
        </w:rPr>
        <w:t>Early vascular ageing in chronic kidney disease: impact of inflammation, vitamin K, senescence and genomic damage.</w:t>
      </w:r>
      <w:r w:rsidRPr="000617CA">
        <w:t xml:space="preserve"> Nephrology Dialysis Transplantation, 2020. </w:t>
      </w:r>
      <w:r w:rsidRPr="000617CA">
        <w:rPr>
          <w:b/>
        </w:rPr>
        <w:t>35</w:t>
      </w:r>
      <w:r w:rsidRPr="000617CA">
        <w:t>(Supplement_2): p. ii31-ii37.</w:t>
      </w:r>
    </w:p>
    <w:p w14:paraId="2101CBB3" w14:textId="77777777" w:rsidR="000617CA" w:rsidRPr="000617CA" w:rsidRDefault="000617CA" w:rsidP="000617CA">
      <w:pPr>
        <w:pStyle w:val="EndNoteBibliography"/>
        <w:spacing w:after="0"/>
        <w:ind w:left="720" w:hanging="720"/>
      </w:pPr>
      <w:r w:rsidRPr="000617CA">
        <w:t>14.</w:t>
      </w:r>
      <w:r w:rsidRPr="000617CA">
        <w:tab/>
        <w:t xml:space="preserve">Suarez, J., et al., </w:t>
      </w:r>
      <w:r w:rsidRPr="000617CA">
        <w:rPr>
          <w:i/>
        </w:rPr>
        <w:t>Racial disparities in nephrology consultation and disease progression among veterans with CKD: an observational cohort study.</w:t>
      </w:r>
      <w:r w:rsidRPr="000617CA">
        <w:t xml:space="preserve"> Journal of the American Society of Nephrology: JASN, 2018. </w:t>
      </w:r>
      <w:r w:rsidRPr="000617CA">
        <w:rPr>
          <w:b/>
        </w:rPr>
        <w:t>29</w:t>
      </w:r>
      <w:r w:rsidRPr="000617CA">
        <w:t>(10): p. 2563.</w:t>
      </w:r>
    </w:p>
    <w:p w14:paraId="44D3C5FF" w14:textId="77777777" w:rsidR="000617CA" w:rsidRPr="000617CA" w:rsidRDefault="000617CA" w:rsidP="000617CA">
      <w:pPr>
        <w:pStyle w:val="EndNoteBibliography"/>
        <w:spacing w:after="0"/>
        <w:ind w:left="720" w:hanging="720"/>
      </w:pPr>
      <w:r w:rsidRPr="000617CA">
        <w:t>15.</w:t>
      </w:r>
      <w:r w:rsidRPr="000617CA">
        <w:tab/>
        <w:t xml:space="preserve">Tonelli, M., S.A. Karumanchi, and R. Thadhani, </w:t>
      </w:r>
      <w:r w:rsidRPr="000617CA">
        <w:rPr>
          <w:i/>
        </w:rPr>
        <w:t>Epidemiology and mechanisms of uremia-related cardiovascular disease.</w:t>
      </w:r>
      <w:r w:rsidRPr="000617CA">
        <w:t xml:space="preserve"> Circulation, 2016. </w:t>
      </w:r>
      <w:r w:rsidRPr="000617CA">
        <w:rPr>
          <w:b/>
        </w:rPr>
        <w:t>133</w:t>
      </w:r>
      <w:r w:rsidRPr="000617CA">
        <w:t>(5): p. 518-536.</w:t>
      </w:r>
    </w:p>
    <w:p w14:paraId="59CCCBC1" w14:textId="77777777" w:rsidR="000617CA" w:rsidRPr="000617CA" w:rsidRDefault="000617CA" w:rsidP="000617CA">
      <w:pPr>
        <w:pStyle w:val="EndNoteBibliography"/>
        <w:spacing w:after="0"/>
        <w:ind w:left="720" w:hanging="720"/>
      </w:pPr>
      <w:r w:rsidRPr="000617CA">
        <w:t>16.</w:t>
      </w:r>
      <w:r w:rsidRPr="000617CA">
        <w:tab/>
        <w:t xml:space="preserve">Shanahan, C.M., et al., </w:t>
      </w:r>
      <w:r w:rsidRPr="000617CA">
        <w:rPr>
          <w:i/>
        </w:rPr>
        <w:t>Medial localization of mineralization-regulating proteins in association with Monckeberg’s sclerosis: evidence for smooth muscle cell–mediated vascular calcification.</w:t>
      </w:r>
      <w:r w:rsidRPr="000617CA">
        <w:t xml:space="preserve"> Circulation, 1999. </w:t>
      </w:r>
      <w:r w:rsidRPr="000617CA">
        <w:rPr>
          <w:b/>
        </w:rPr>
        <w:t>100</w:t>
      </w:r>
      <w:r w:rsidRPr="000617CA">
        <w:t>(21): p. 2168-2176.</w:t>
      </w:r>
    </w:p>
    <w:p w14:paraId="5523D7DD" w14:textId="77777777" w:rsidR="000617CA" w:rsidRPr="000617CA" w:rsidRDefault="000617CA" w:rsidP="000617CA">
      <w:pPr>
        <w:pStyle w:val="EndNoteBibliography"/>
        <w:spacing w:after="0"/>
        <w:ind w:left="720" w:hanging="720"/>
      </w:pPr>
      <w:r w:rsidRPr="000617CA">
        <w:t>17.</w:t>
      </w:r>
      <w:r w:rsidRPr="000617CA">
        <w:tab/>
        <w:t xml:space="preserve">Kakani, E., et al. </w:t>
      </w:r>
      <w:r w:rsidRPr="000617CA">
        <w:rPr>
          <w:i/>
        </w:rPr>
        <w:t>Pathogenesis and management of vascular calcification in CKD and dialysis patients</w:t>
      </w:r>
      <w:r w:rsidRPr="000617CA">
        <w:t xml:space="preserve">. in </w:t>
      </w:r>
      <w:r w:rsidRPr="000617CA">
        <w:rPr>
          <w:i/>
        </w:rPr>
        <w:t>Seminars in dialysis</w:t>
      </w:r>
      <w:r w:rsidRPr="000617CA">
        <w:t>. 2019. Wiley Online Library.</w:t>
      </w:r>
    </w:p>
    <w:p w14:paraId="66B5ED79" w14:textId="77777777" w:rsidR="000617CA" w:rsidRPr="000617CA" w:rsidRDefault="000617CA" w:rsidP="000617CA">
      <w:pPr>
        <w:pStyle w:val="EndNoteBibliography"/>
        <w:spacing w:after="0"/>
        <w:ind w:left="720" w:hanging="720"/>
      </w:pPr>
      <w:r w:rsidRPr="000617CA">
        <w:t>18.</w:t>
      </w:r>
      <w:r w:rsidRPr="000617CA">
        <w:tab/>
        <w:t xml:space="preserve">Smith, E.R., </w:t>
      </w:r>
      <w:r w:rsidRPr="000617CA">
        <w:rPr>
          <w:i/>
        </w:rPr>
        <w:t>Vascular calcification in uremia: new-age concepts about an old-age problem.</w:t>
      </w:r>
      <w:r w:rsidRPr="000617CA">
        <w:t xml:space="preserve"> Kidney Research: Experimental Protocols, 2016: p. 175-208.</w:t>
      </w:r>
    </w:p>
    <w:p w14:paraId="56FA4238" w14:textId="77777777" w:rsidR="000617CA" w:rsidRPr="000617CA" w:rsidRDefault="000617CA" w:rsidP="000617CA">
      <w:pPr>
        <w:pStyle w:val="EndNoteBibliography"/>
        <w:spacing w:after="0"/>
        <w:ind w:left="720" w:hanging="720"/>
      </w:pPr>
      <w:r w:rsidRPr="000617CA">
        <w:t>19.</w:t>
      </w:r>
      <w:r w:rsidRPr="000617CA">
        <w:tab/>
        <w:t xml:space="preserve">Gomez, D. and G.K. Owens, </w:t>
      </w:r>
      <w:r w:rsidRPr="000617CA">
        <w:rPr>
          <w:i/>
        </w:rPr>
        <w:t>Smooth muscle cell phenotypic switching in atherosclerosis.</w:t>
      </w:r>
      <w:r w:rsidRPr="000617CA">
        <w:t xml:space="preserve"> Cardiovascular research, 2012. </w:t>
      </w:r>
      <w:r w:rsidRPr="000617CA">
        <w:rPr>
          <w:b/>
        </w:rPr>
        <w:t>95</w:t>
      </w:r>
      <w:r w:rsidRPr="000617CA">
        <w:t>(2): p. 156-164.</w:t>
      </w:r>
    </w:p>
    <w:p w14:paraId="0D31F401" w14:textId="77777777" w:rsidR="000617CA" w:rsidRPr="000617CA" w:rsidRDefault="000617CA" w:rsidP="000617CA">
      <w:pPr>
        <w:pStyle w:val="EndNoteBibliography"/>
        <w:spacing w:after="0"/>
        <w:ind w:left="720" w:hanging="720"/>
      </w:pPr>
      <w:r w:rsidRPr="000617CA">
        <w:t>20.</w:t>
      </w:r>
      <w:r w:rsidRPr="000617CA">
        <w:tab/>
        <w:t xml:space="preserve">Paloian, N.J. and C.M. Giachelli, </w:t>
      </w:r>
      <w:r w:rsidRPr="000617CA">
        <w:rPr>
          <w:i/>
        </w:rPr>
        <w:t>A current understanding of vascular calcification in CKD.</w:t>
      </w:r>
      <w:r w:rsidRPr="000617CA">
        <w:t xml:space="preserve"> American Journal of Physiology-Renal Physiology, 2014. </w:t>
      </w:r>
      <w:r w:rsidRPr="000617CA">
        <w:rPr>
          <w:b/>
        </w:rPr>
        <w:t>307</w:t>
      </w:r>
      <w:r w:rsidRPr="000617CA">
        <w:t>(8): p. F891-F900.</w:t>
      </w:r>
    </w:p>
    <w:p w14:paraId="169924BE" w14:textId="77777777" w:rsidR="000617CA" w:rsidRPr="000617CA" w:rsidRDefault="000617CA" w:rsidP="000617CA">
      <w:pPr>
        <w:pStyle w:val="EndNoteBibliography"/>
        <w:spacing w:after="0"/>
        <w:ind w:left="720" w:hanging="720"/>
      </w:pPr>
      <w:r w:rsidRPr="000617CA">
        <w:t>21.</w:t>
      </w:r>
      <w:r w:rsidRPr="000617CA">
        <w:tab/>
        <w:t xml:space="preserve">Schäfer, C., et al., </w:t>
      </w:r>
      <w:r w:rsidRPr="000617CA">
        <w:rPr>
          <w:i/>
        </w:rPr>
        <w:t>The serum protein α 2–Heremans-Schmid glycoprotein/fetuin-A is a systemically acting inhibitor of ectopic calcification.</w:t>
      </w:r>
      <w:r w:rsidRPr="000617CA">
        <w:t xml:space="preserve"> The Journal of clinical investigation, 2003. </w:t>
      </w:r>
      <w:r w:rsidRPr="000617CA">
        <w:rPr>
          <w:b/>
        </w:rPr>
        <w:t>112</w:t>
      </w:r>
      <w:r w:rsidRPr="000617CA">
        <w:t>(3): p. 357-366.</w:t>
      </w:r>
    </w:p>
    <w:p w14:paraId="2C8A4F92" w14:textId="77777777" w:rsidR="000617CA" w:rsidRPr="000617CA" w:rsidRDefault="000617CA" w:rsidP="000617CA">
      <w:pPr>
        <w:pStyle w:val="EndNoteBibliography"/>
        <w:spacing w:after="0"/>
        <w:ind w:left="720" w:hanging="720"/>
      </w:pPr>
      <w:r w:rsidRPr="000617CA">
        <w:t>22.</w:t>
      </w:r>
      <w:r w:rsidRPr="000617CA">
        <w:tab/>
        <w:t xml:space="preserve">Bennett, B.J., et al., </w:t>
      </w:r>
      <w:r w:rsidRPr="000617CA">
        <w:rPr>
          <w:i/>
        </w:rPr>
        <w:t>Osteoprotegerin inactivation accelerates advanced atherosclerotic lesion progression and calcification in older ApoE−/− mice.</w:t>
      </w:r>
      <w:r w:rsidRPr="000617CA">
        <w:t xml:space="preserve"> Arteriosclerosis, thrombosis, and vascular biology, 2006. </w:t>
      </w:r>
      <w:r w:rsidRPr="000617CA">
        <w:rPr>
          <w:b/>
        </w:rPr>
        <w:t>26</w:t>
      </w:r>
      <w:r w:rsidRPr="000617CA">
        <w:t>(9): p. 2117-2124.</w:t>
      </w:r>
    </w:p>
    <w:p w14:paraId="12A2596E" w14:textId="77777777" w:rsidR="000617CA" w:rsidRPr="000617CA" w:rsidRDefault="000617CA" w:rsidP="000617CA">
      <w:pPr>
        <w:pStyle w:val="EndNoteBibliography"/>
        <w:spacing w:after="0"/>
        <w:ind w:left="720" w:hanging="720"/>
      </w:pPr>
      <w:r w:rsidRPr="000617CA">
        <w:t>23.</w:t>
      </w:r>
      <w:r w:rsidRPr="000617CA">
        <w:tab/>
        <w:t xml:space="preserve">McCabe, K.M., et al., </w:t>
      </w:r>
      <w:r w:rsidRPr="000617CA">
        <w:rPr>
          <w:i/>
        </w:rPr>
        <w:t>Dietary vitamin K and therapeutic warfarin alter the susceptibility to vascular calcification in experimental chronic kidney disease.</w:t>
      </w:r>
      <w:r w:rsidRPr="000617CA">
        <w:t xml:space="preserve"> Kidney international, 2013. </w:t>
      </w:r>
      <w:r w:rsidRPr="000617CA">
        <w:rPr>
          <w:b/>
        </w:rPr>
        <w:t>83</w:t>
      </w:r>
      <w:r w:rsidRPr="000617CA">
        <w:t>(5): p. 835-844.</w:t>
      </w:r>
    </w:p>
    <w:p w14:paraId="2C2F61C2" w14:textId="77777777" w:rsidR="000617CA" w:rsidRPr="000617CA" w:rsidRDefault="000617CA" w:rsidP="000617CA">
      <w:pPr>
        <w:pStyle w:val="EndNoteBibliography"/>
        <w:spacing w:after="0"/>
        <w:ind w:left="720" w:hanging="720"/>
      </w:pPr>
      <w:r w:rsidRPr="000617CA">
        <w:lastRenderedPageBreak/>
        <w:t>24.</w:t>
      </w:r>
      <w:r w:rsidRPr="000617CA">
        <w:tab/>
        <w:t xml:space="preserve">O'neill, W.C., et al., </w:t>
      </w:r>
      <w:r w:rsidRPr="000617CA">
        <w:rPr>
          <w:i/>
        </w:rPr>
        <w:t>Treatment with pyrophosphate inhibits uremic vascular calcification.</w:t>
      </w:r>
      <w:r w:rsidRPr="000617CA">
        <w:t xml:space="preserve"> Kidney international, 2011. </w:t>
      </w:r>
      <w:r w:rsidRPr="000617CA">
        <w:rPr>
          <w:b/>
        </w:rPr>
        <w:t>79</w:t>
      </w:r>
      <w:r w:rsidRPr="000617CA">
        <w:t>(5): p. 512-517.</w:t>
      </w:r>
    </w:p>
    <w:p w14:paraId="3CA84CC9" w14:textId="77777777" w:rsidR="000617CA" w:rsidRPr="000617CA" w:rsidRDefault="000617CA" w:rsidP="000617CA">
      <w:pPr>
        <w:pStyle w:val="EndNoteBibliography"/>
        <w:spacing w:after="0"/>
        <w:ind w:left="720" w:hanging="720"/>
      </w:pPr>
      <w:r w:rsidRPr="000617CA">
        <w:t>25.</w:t>
      </w:r>
      <w:r w:rsidRPr="000617CA">
        <w:tab/>
        <w:t xml:space="preserve">Leskinen, Y., et al., </w:t>
      </w:r>
      <w:r w:rsidRPr="000617CA">
        <w:rPr>
          <w:i/>
        </w:rPr>
        <w:t>Valvular calcification and its relationship to atherosclerosis in chronic kidney disease.</w:t>
      </w:r>
      <w:r w:rsidRPr="000617CA">
        <w:t xml:space="preserve"> J Heart Valve Dis, 2009. </w:t>
      </w:r>
      <w:r w:rsidRPr="000617CA">
        <w:rPr>
          <w:b/>
        </w:rPr>
        <w:t>18</w:t>
      </w:r>
      <w:r w:rsidRPr="000617CA">
        <w:t>(4): p. 429-38.</w:t>
      </w:r>
    </w:p>
    <w:p w14:paraId="70076003" w14:textId="77777777" w:rsidR="000617CA" w:rsidRPr="000617CA" w:rsidRDefault="000617CA" w:rsidP="000617CA">
      <w:pPr>
        <w:pStyle w:val="EndNoteBibliography"/>
        <w:spacing w:after="0"/>
        <w:ind w:left="720" w:hanging="720"/>
      </w:pPr>
      <w:r w:rsidRPr="000617CA">
        <w:t>26.</w:t>
      </w:r>
      <w:r w:rsidRPr="000617CA">
        <w:tab/>
        <w:t xml:space="preserve">Cannata-Andia, J.B., P. Roman-Garcia, and K. Hruska, </w:t>
      </w:r>
      <w:r w:rsidRPr="000617CA">
        <w:rPr>
          <w:i/>
        </w:rPr>
        <w:t>The connections between vascular calcification and bone health.</w:t>
      </w:r>
      <w:r w:rsidRPr="000617CA">
        <w:t xml:space="preserve"> Nephrology Dialysis Transplantation, 2011. </w:t>
      </w:r>
      <w:r w:rsidRPr="000617CA">
        <w:rPr>
          <w:b/>
        </w:rPr>
        <w:t>26</w:t>
      </w:r>
      <w:r w:rsidRPr="000617CA">
        <w:t>(11): p. 3429-3436.</w:t>
      </w:r>
    </w:p>
    <w:p w14:paraId="61A66FCB" w14:textId="77777777" w:rsidR="000617CA" w:rsidRPr="000617CA" w:rsidRDefault="000617CA" w:rsidP="000617CA">
      <w:pPr>
        <w:pStyle w:val="EndNoteBibliography"/>
        <w:spacing w:after="0"/>
        <w:ind w:left="720" w:hanging="720"/>
      </w:pPr>
      <w:r w:rsidRPr="000617CA">
        <w:t>27.</w:t>
      </w:r>
      <w:r w:rsidRPr="000617CA">
        <w:tab/>
        <w:t xml:space="preserve">Oliveira, R.B.d., et al., </w:t>
      </w:r>
      <w:r w:rsidRPr="000617CA">
        <w:rPr>
          <w:i/>
        </w:rPr>
        <w:t>Vascular calcification in chronic kidney disease: a review.</w:t>
      </w:r>
      <w:r w:rsidRPr="000617CA">
        <w:t xml:space="preserve"> Brazilian Journal of Nephrology, 2013. </w:t>
      </w:r>
      <w:r w:rsidRPr="000617CA">
        <w:rPr>
          <w:b/>
        </w:rPr>
        <w:t>35</w:t>
      </w:r>
      <w:r w:rsidRPr="000617CA">
        <w:t>: p. 147-161.</w:t>
      </w:r>
    </w:p>
    <w:p w14:paraId="4676B6E6" w14:textId="77777777" w:rsidR="000617CA" w:rsidRPr="000617CA" w:rsidRDefault="000617CA" w:rsidP="000617CA">
      <w:pPr>
        <w:pStyle w:val="EndNoteBibliography"/>
        <w:spacing w:after="0"/>
        <w:ind w:left="720" w:hanging="720"/>
      </w:pPr>
      <w:r w:rsidRPr="000617CA">
        <w:t>28.</w:t>
      </w:r>
      <w:r w:rsidRPr="000617CA">
        <w:tab/>
        <w:t xml:space="preserve">Shanahan, C.M., </w:t>
      </w:r>
      <w:r w:rsidRPr="000617CA">
        <w:rPr>
          <w:i/>
        </w:rPr>
        <w:t>Mechanisms of vascular calcification in CKD—evidence for premature ageing?</w:t>
      </w:r>
      <w:r w:rsidRPr="000617CA">
        <w:t xml:space="preserve"> Nature Reviews Nephrology, 2013. </w:t>
      </w:r>
      <w:r w:rsidRPr="000617CA">
        <w:rPr>
          <w:b/>
        </w:rPr>
        <w:t>9</w:t>
      </w:r>
      <w:r w:rsidRPr="000617CA">
        <w:t>(11): p. 661-670.</w:t>
      </w:r>
    </w:p>
    <w:p w14:paraId="224E8E61" w14:textId="77777777" w:rsidR="000617CA" w:rsidRPr="000617CA" w:rsidRDefault="000617CA" w:rsidP="000617CA">
      <w:pPr>
        <w:pStyle w:val="EndNoteBibliography"/>
        <w:spacing w:after="0"/>
        <w:ind w:left="720" w:hanging="720"/>
      </w:pPr>
      <w:r w:rsidRPr="000617CA">
        <w:t>29.</w:t>
      </w:r>
      <w:r w:rsidRPr="000617CA">
        <w:tab/>
        <w:t xml:space="preserve">Gaibor, N.G.T., et al., </w:t>
      </w:r>
      <w:r w:rsidRPr="000617CA">
        <w:rPr>
          <w:i/>
        </w:rPr>
        <w:t>PTH levels and not serum phosphorus levels are a predictor of the progression of kidney disease in elderly patients with advanced chronic kidney disease.</w:t>
      </w:r>
      <w:r w:rsidRPr="000617CA">
        <w:t xml:space="preserve"> Nefrología (English Edition), 2017. </w:t>
      </w:r>
      <w:r w:rsidRPr="000617CA">
        <w:rPr>
          <w:b/>
        </w:rPr>
        <w:t>37</w:t>
      </w:r>
      <w:r w:rsidRPr="000617CA">
        <w:t>(2): p. 149-157.</w:t>
      </w:r>
    </w:p>
    <w:p w14:paraId="5F44CA7B" w14:textId="77777777" w:rsidR="000617CA" w:rsidRPr="000617CA" w:rsidRDefault="000617CA" w:rsidP="000617CA">
      <w:pPr>
        <w:pStyle w:val="EndNoteBibliography"/>
        <w:spacing w:after="0"/>
        <w:ind w:left="720" w:hanging="720"/>
      </w:pPr>
      <w:r w:rsidRPr="000617CA">
        <w:t>30.</w:t>
      </w:r>
      <w:r w:rsidRPr="000617CA">
        <w:tab/>
        <w:t xml:space="preserve">Berndt, T.J., S. Schiavi, and R. Kumar, </w:t>
      </w:r>
      <w:r w:rsidRPr="000617CA">
        <w:rPr>
          <w:i/>
        </w:rPr>
        <w:t>“Phosphatonins” and the regulation of phosphorus homeostasis.</w:t>
      </w:r>
      <w:r w:rsidRPr="000617CA">
        <w:t xml:space="preserve"> American Journal of Physiology-Renal Physiology, 2005.</w:t>
      </w:r>
    </w:p>
    <w:p w14:paraId="5110D29B" w14:textId="77777777" w:rsidR="000617CA" w:rsidRPr="000617CA" w:rsidRDefault="000617CA" w:rsidP="000617CA">
      <w:pPr>
        <w:pStyle w:val="EndNoteBibliography"/>
        <w:spacing w:after="0"/>
        <w:ind w:left="720" w:hanging="720"/>
      </w:pPr>
      <w:r w:rsidRPr="000617CA">
        <w:t>31.</w:t>
      </w:r>
      <w:r w:rsidRPr="000617CA">
        <w:tab/>
        <w:t xml:space="preserve">Liu, S., et al., </w:t>
      </w:r>
      <w:r w:rsidRPr="000617CA">
        <w:rPr>
          <w:i/>
        </w:rPr>
        <w:t>Pathogenic role of Fgf23 in Hyp mice.</w:t>
      </w:r>
      <w:r w:rsidRPr="000617CA">
        <w:t xml:space="preserve"> American Journal of Physiology-Endocrinology and Metabolism, 2006. </w:t>
      </w:r>
      <w:r w:rsidRPr="000617CA">
        <w:rPr>
          <w:b/>
        </w:rPr>
        <w:t>291</w:t>
      </w:r>
      <w:r w:rsidRPr="000617CA">
        <w:t>(1): p. E38-E49.</w:t>
      </w:r>
    </w:p>
    <w:p w14:paraId="153E9D1F" w14:textId="77777777" w:rsidR="000617CA" w:rsidRPr="000617CA" w:rsidRDefault="000617CA" w:rsidP="000617CA">
      <w:pPr>
        <w:pStyle w:val="EndNoteBibliography"/>
        <w:spacing w:after="0"/>
        <w:ind w:left="720" w:hanging="720"/>
      </w:pPr>
      <w:r w:rsidRPr="000617CA">
        <w:t>32.</w:t>
      </w:r>
      <w:r w:rsidRPr="000617CA">
        <w:tab/>
        <w:t xml:space="preserve">Shanahan, C.M., et al., </w:t>
      </w:r>
      <w:r w:rsidRPr="000617CA">
        <w:rPr>
          <w:i/>
        </w:rPr>
        <w:t>Arterial calcification in chronic kidney disease: key roles for calcium and phosphate.</w:t>
      </w:r>
      <w:r w:rsidRPr="000617CA">
        <w:t xml:space="preserve"> Circulation research, 2011. </w:t>
      </w:r>
      <w:r w:rsidRPr="000617CA">
        <w:rPr>
          <w:b/>
        </w:rPr>
        <w:t>109</w:t>
      </w:r>
      <w:r w:rsidRPr="000617CA">
        <w:t>(6): p. 697-711.</w:t>
      </w:r>
    </w:p>
    <w:p w14:paraId="78EF0549" w14:textId="77777777" w:rsidR="000617CA" w:rsidRPr="000617CA" w:rsidRDefault="000617CA" w:rsidP="000617CA">
      <w:pPr>
        <w:pStyle w:val="EndNoteBibliography"/>
        <w:spacing w:after="0"/>
        <w:ind w:left="720" w:hanging="720"/>
      </w:pPr>
      <w:r w:rsidRPr="000617CA">
        <w:t>33.</w:t>
      </w:r>
      <w:r w:rsidRPr="000617CA">
        <w:tab/>
        <w:t xml:space="preserve">Lioufas, N.M., et al., </w:t>
      </w:r>
      <w:r w:rsidRPr="000617CA">
        <w:rPr>
          <w:i/>
        </w:rPr>
        <w:t>Systematic review and meta-analyses of the effects of phosphate-lowering agents in nondialysis CKD.</w:t>
      </w:r>
      <w:r w:rsidRPr="000617CA">
        <w:t xml:space="preserve"> Journal of the American Society of Nephrology, 2022. </w:t>
      </w:r>
      <w:r w:rsidRPr="000617CA">
        <w:rPr>
          <w:b/>
        </w:rPr>
        <w:t>33</w:t>
      </w:r>
      <w:r w:rsidRPr="000617CA">
        <w:t>(1): p. 59-76.</w:t>
      </w:r>
    </w:p>
    <w:p w14:paraId="1FE53105" w14:textId="77777777" w:rsidR="000617CA" w:rsidRPr="000617CA" w:rsidRDefault="000617CA" w:rsidP="000617CA">
      <w:pPr>
        <w:pStyle w:val="EndNoteBibliography"/>
        <w:spacing w:after="0"/>
        <w:ind w:left="720" w:hanging="720"/>
      </w:pPr>
      <w:r w:rsidRPr="000617CA">
        <w:t>34.</w:t>
      </w:r>
      <w:r w:rsidRPr="000617CA">
        <w:tab/>
        <w:t xml:space="preserve">Faul, C., et al., </w:t>
      </w:r>
      <w:r w:rsidRPr="000617CA">
        <w:rPr>
          <w:i/>
        </w:rPr>
        <w:t>FGF23 induces left ventricular hypertrophy.</w:t>
      </w:r>
      <w:r w:rsidRPr="000617CA">
        <w:t xml:space="preserve"> The Journal of clinical investigation, 2011. </w:t>
      </w:r>
      <w:r w:rsidRPr="000617CA">
        <w:rPr>
          <w:b/>
        </w:rPr>
        <w:t>121</w:t>
      </w:r>
      <w:r w:rsidRPr="000617CA">
        <w:t>(11).</w:t>
      </w:r>
    </w:p>
    <w:p w14:paraId="40DC2480" w14:textId="77777777" w:rsidR="000617CA" w:rsidRPr="000617CA" w:rsidRDefault="000617CA" w:rsidP="000617CA">
      <w:pPr>
        <w:pStyle w:val="EndNoteBibliography"/>
        <w:spacing w:after="0"/>
        <w:ind w:left="720" w:hanging="720"/>
      </w:pPr>
      <w:r w:rsidRPr="000617CA">
        <w:t>35.</w:t>
      </w:r>
      <w:r w:rsidRPr="000617CA">
        <w:tab/>
        <w:t xml:space="preserve">Gutiérrez, O.M., et al., </w:t>
      </w:r>
      <w:r w:rsidRPr="000617CA">
        <w:rPr>
          <w:i/>
        </w:rPr>
        <w:t>Fibroblast growth factor 23 and mortality among patients undergoing hemodialysis.</w:t>
      </w:r>
      <w:r w:rsidRPr="000617CA">
        <w:t xml:space="preserve"> New England Journal of Medicine, 2008. </w:t>
      </w:r>
      <w:r w:rsidRPr="000617CA">
        <w:rPr>
          <w:b/>
        </w:rPr>
        <w:t>359</w:t>
      </w:r>
      <w:r w:rsidRPr="000617CA">
        <w:t>(6): p. 584-592.</w:t>
      </w:r>
    </w:p>
    <w:p w14:paraId="59D0E9F5" w14:textId="77777777" w:rsidR="000617CA" w:rsidRPr="000617CA" w:rsidRDefault="000617CA" w:rsidP="000617CA">
      <w:pPr>
        <w:pStyle w:val="EndNoteBibliography"/>
        <w:spacing w:after="0"/>
        <w:ind w:left="720" w:hanging="720"/>
      </w:pPr>
      <w:r w:rsidRPr="000617CA">
        <w:t>36.</w:t>
      </w:r>
      <w:r w:rsidRPr="000617CA">
        <w:tab/>
        <w:t xml:space="preserve">Koh, N., et al., </w:t>
      </w:r>
      <w:r w:rsidRPr="000617CA">
        <w:rPr>
          <w:i/>
        </w:rPr>
        <w:t>Severely reduced production of klotho in human chronic renal failure kidney.</w:t>
      </w:r>
      <w:r w:rsidRPr="000617CA">
        <w:t xml:space="preserve"> Biochemical and biophysical research communications, 2001. </w:t>
      </w:r>
      <w:r w:rsidRPr="000617CA">
        <w:rPr>
          <w:b/>
        </w:rPr>
        <w:t>280</w:t>
      </w:r>
      <w:r w:rsidRPr="000617CA">
        <w:t>(4): p. 1015-1020.</w:t>
      </w:r>
    </w:p>
    <w:p w14:paraId="06B02757" w14:textId="77777777" w:rsidR="000617CA" w:rsidRPr="000617CA" w:rsidRDefault="000617CA" w:rsidP="000617CA">
      <w:pPr>
        <w:pStyle w:val="EndNoteBibliography"/>
        <w:spacing w:after="0"/>
        <w:ind w:left="720" w:hanging="720"/>
      </w:pPr>
      <w:r w:rsidRPr="000617CA">
        <w:t>37.</w:t>
      </w:r>
      <w:r w:rsidRPr="000617CA">
        <w:tab/>
        <w:t xml:space="preserve">Mizuno, Y., et al., </w:t>
      </w:r>
      <w:r w:rsidRPr="000617CA">
        <w:rPr>
          <w:i/>
        </w:rPr>
        <w:t>Deterioration of Phosphate Homeostasis Is a Trigger for Cardiac Afterload―Clinical Importance of Fibroblast Growth Factor 23 for Accelerated Aging―.</w:t>
      </w:r>
      <w:r w:rsidRPr="000617CA">
        <w:t xml:space="preserve"> Circulation Reports, 2023. </w:t>
      </w:r>
      <w:r w:rsidRPr="000617CA">
        <w:rPr>
          <w:b/>
        </w:rPr>
        <w:t>5</w:t>
      </w:r>
      <w:r w:rsidRPr="000617CA">
        <w:t>(1): p. 4-12.</w:t>
      </w:r>
    </w:p>
    <w:p w14:paraId="2BBF3D3C" w14:textId="77777777" w:rsidR="000617CA" w:rsidRPr="000617CA" w:rsidRDefault="000617CA" w:rsidP="000617CA">
      <w:pPr>
        <w:pStyle w:val="EndNoteBibliography"/>
        <w:spacing w:after="0"/>
        <w:ind w:left="720" w:hanging="720"/>
      </w:pPr>
      <w:r w:rsidRPr="000617CA">
        <w:t>38.</w:t>
      </w:r>
      <w:r w:rsidRPr="000617CA">
        <w:tab/>
        <w:t xml:space="preserve">Evrard, S., et al., </w:t>
      </w:r>
      <w:r w:rsidRPr="000617CA">
        <w:rPr>
          <w:i/>
        </w:rPr>
        <w:t>Vascular calcification: from pathophysiology to biomarkers.</w:t>
      </w:r>
      <w:r w:rsidRPr="000617CA">
        <w:t xml:space="preserve"> Clinica chimica acta, 2015. </w:t>
      </w:r>
      <w:r w:rsidRPr="000617CA">
        <w:rPr>
          <w:b/>
        </w:rPr>
        <w:t>438</w:t>
      </w:r>
      <w:r w:rsidRPr="000617CA">
        <w:t>: p. 401-414.</w:t>
      </w:r>
    </w:p>
    <w:p w14:paraId="3A50B0BF" w14:textId="77777777" w:rsidR="000617CA" w:rsidRPr="000617CA" w:rsidRDefault="000617CA" w:rsidP="000617CA">
      <w:pPr>
        <w:pStyle w:val="EndNoteBibliography"/>
        <w:spacing w:after="0"/>
        <w:ind w:left="720" w:hanging="720"/>
      </w:pPr>
      <w:r w:rsidRPr="000617CA">
        <w:t>39.</w:t>
      </w:r>
      <w:r w:rsidRPr="000617CA">
        <w:tab/>
        <w:t xml:space="preserve">Liberman, M., et al., </w:t>
      </w:r>
      <w:r w:rsidRPr="000617CA">
        <w:rPr>
          <w:i/>
        </w:rPr>
        <w:t>Bone morphogenetic protein-2 activates NADPH oxidase to increase endoplasmic reticulum stress and human coronary artery smooth muscle cell calcification.</w:t>
      </w:r>
      <w:r w:rsidRPr="000617CA">
        <w:t xml:space="preserve"> Biochemical and biophysical research communications, 2011. </w:t>
      </w:r>
      <w:r w:rsidRPr="000617CA">
        <w:rPr>
          <w:b/>
        </w:rPr>
        <w:t>413</w:t>
      </w:r>
      <w:r w:rsidRPr="000617CA">
        <w:t>(3): p. 436-441.</w:t>
      </w:r>
    </w:p>
    <w:p w14:paraId="019180E7" w14:textId="77777777" w:rsidR="000617CA" w:rsidRPr="000617CA" w:rsidRDefault="000617CA" w:rsidP="000617CA">
      <w:pPr>
        <w:pStyle w:val="EndNoteBibliography"/>
        <w:spacing w:after="0"/>
        <w:ind w:left="720" w:hanging="720"/>
      </w:pPr>
      <w:r w:rsidRPr="000617CA">
        <w:t>40.</w:t>
      </w:r>
      <w:r w:rsidRPr="000617CA">
        <w:tab/>
        <w:t xml:space="preserve">Duan, X.-H., et al., </w:t>
      </w:r>
      <w:r w:rsidRPr="000617CA">
        <w:rPr>
          <w:i/>
        </w:rPr>
        <w:t>Activating transcription factor 4 is involved in endoplasmic reticulum stress-mediated apoptosis contributing to vascular calcification.</w:t>
      </w:r>
      <w:r w:rsidRPr="000617CA">
        <w:t xml:space="preserve"> Apoptosis, 2013. </w:t>
      </w:r>
      <w:r w:rsidRPr="000617CA">
        <w:rPr>
          <w:b/>
        </w:rPr>
        <w:t>18</w:t>
      </w:r>
      <w:r w:rsidRPr="000617CA">
        <w:t>: p. 1132-1144.</w:t>
      </w:r>
    </w:p>
    <w:p w14:paraId="49450603" w14:textId="77777777" w:rsidR="000617CA" w:rsidRPr="000617CA" w:rsidRDefault="000617CA" w:rsidP="000617CA">
      <w:pPr>
        <w:pStyle w:val="EndNoteBibliography"/>
        <w:spacing w:after="0"/>
        <w:ind w:left="720" w:hanging="720"/>
      </w:pPr>
      <w:r w:rsidRPr="000617CA">
        <w:t>41.</w:t>
      </w:r>
      <w:r w:rsidRPr="000617CA">
        <w:tab/>
        <w:t xml:space="preserve">Miyazaki‐Anzai, S., et al., </w:t>
      </w:r>
      <w:r w:rsidRPr="000617CA">
        <w:rPr>
          <w:i/>
        </w:rPr>
        <w:t>Endoplasmic Reticulum Stress Effector CCAAT/Enhancer‐binding Protein Homologous Protein (CHOP) Regulates Chronic Kidney Disease–Induced Vascular Calcification.</w:t>
      </w:r>
      <w:r w:rsidRPr="000617CA">
        <w:t xml:space="preserve"> Journal of the American Heart Association, 2014. </w:t>
      </w:r>
      <w:r w:rsidRPr="000617CA">
        <w:rPr>
          <w:b/>
        </w:rPr>
        <w:t>3</w:t>
      </w:r>
      <w:r w:rsidRPr="000617CA">
        <w:t>(3): p. e000949.</w:t>
      </w:r>
    </w:p>
    <w:p w14:paraId="476D7646" w14:textId="77777777" w:rsidR="000617CA" w:rsidRPr="000617CA" w:rsidRDefault="000617CA" w:rsidP="000617CA">
      <w:pPr>
        <w:pStyle w:val="EndNoteBibliography"/>
        <w:spacing w:after="0"/>
        <w:ind w:left="720" w:hanging="720"/>
      </w:pPr>
      <w:r w:rsidRPr="000617CA">
        <w:t>42.</w:t>
      </w:r>
      <w:r w:rsidRPr="000617CA">
        <w:tab/>
        <w:t xml:space="preserve">Cottone, S., et al., </w:t>
      </w:r>
      <w:r w:rsidRPr="000617CA">
        <w:rPr>
          <w:i/>
        </w:rPr>
        <w:t>Oxidative stress, inflammation and cardiovascular disease in chronic renal failure.</w:t>
      </w:r>
      <w:r w:rsidRPr="000617CA">
        <w:t xml:space="preserve"> Journal of nephrology, 2008. </w:t>
      </w:r>
      <w:r w:rsidRPr="000617CA">
        <w:rPr>
          <w:b/>
        </w:rPr>
        <w:t>21</w:t>
      </w:r>
      <w:r w:rsidRPr="000617CA">
        <w:t>(2): p. 175-179.</w:t>
      </w:r>
    </w:p>
    <w:p w14:paraId="599C7D73" w14:textId="77777777" w:rsidR="000617CA" w:rsidRPr="000617CA" w:rsidRDefault="000617CA" w:rsidP="000617CA">
      <w:pPr>
        <w:pStyle w:val="EndNoteBibliography"/>
        <w:spacing w:after="0"/>
        <w:ind w:left="720" w:hanging="720"/>
      </w:pPr>
      <w:r w:rsidRPr="000617CA">
        <w:t>43.</w:t>
      </w:r>
      <w:r w:rsidRPr="000617CA">
        <w:tab/>
        <w:t xml:space="preserve">Silverstein, D.M., </w:t>
      </w:r>
      <w:r w:rsidRPr="000617CA">
        <w:rPr>
          <w:i/>
        </w:rPr>
        <w:t>Inflammation in chronic kidney disease: role in the progression of renal and cardiovascular disease.</w:t>
      </w:r>
      <w:r w:rsidRPr="000617CA">
        <w:t xml:space="preserve"> Pediatric nephrology, 2009. </w:t>
      </w:r>
      <w:r w:rsidRPr="000617CA">
        <w:rPr>
          <w:b/>
        </w:rPr>
        <w:t>24</w:t>
      </w:r>
      <w:r w:rsidRPr="000617CA">
        <w:t>: p. 1445-1452.</w:t>
      </w:r>
    </w:p>
    <w:p w14:paraId="524D7B15" w14:textId="77777777" w:rsidR="000617CA" w:rsidRPr="000617CA" w:rsidRDefault="000617CA" w:rsidP="000617CA">
      <w:pPr>
        <w:pStyle w:val="EndNoteBibliography"/>
        <w:spacing w:after="0"/>
        <w:ind w:left="720" w:hanging="720"/>
      </w:pPr>
      <w:r w:rsidRPr="000617CA">
        <w:t>44.</w:t>
      </w:r>
      <w:r w:rsidRPr="000617CA">
        <w:tab/>
        <w:t xml:space="preserve">Zoccali, C., et al., </w:t>
      </w:r>
      <w:r w:rsidRPr="000617CA">
        <w:rPr>
          <w:i/>
        </w:rPr>
        <w:t>The systemic nature of CKD.</w:t>
      </w:r>
      <w:r w:rsidRPr="000617CA">
        <w:t xml:space="preserve"> Nature Reviews Nephrology, 2017. </w:t>
      </w:r>
      <w:r w:rsidRPr="000617CA">
        <w:rPr>
          <w:b/>
        </w:rPr>
        <w:t>13</w:t>
      </w:r>
      <w:r w:rsidRPr="000617CA">
        <w:t>(6): p. 344-358.</w:t>
      </w:r>
    </w:p>
    <w:p w14:paraId="6AF39AA8" w14:textId="77777777" w:rsidR="000617CA" w:rsidRPr="000617CA" w:rsidRDefault="000617CA" w:rsidP="000617CA">
      <w:pPr>
        <w:pStyle w:val="EndNoteBibliography"/>
        <w:spacing w:after="0"/>
        <w:ind w:left="720" w:hanging="720"/>
      </w:pPr>
      <w:r w:rsidRPr="000617CA">
        <w:t>45.</w:t>
      </w:r>
      <w:r w:rsidRPr="000617CA">
        <w:tab/>
        <w:t xml:space="preserve">Pham, P.T., et al. </w:t>
      </w:r>
      <w:r w:rsidRPr="000617CA">
        <w:rPr>
          <w:i/>
        </w:rPr>
        <w:t>Evaluation of adult kidney transplant candidates</w:t>
      </w:r>
      <w:r w:rsidRPr="000617CA">
        <w:t xml:space="preserve">. in </w:t>
      </w:r>
      <w:r w:rsidRPr="000617CA">
        <w:rPr>
          <w:i/>
        </w:rPr>
        <w:t>Seminars in dialysis</w:t>
      </w:r>
      <w:r w:rsidRPr="000617CA">
        <w:t>. 2010. Wiley Online Library.</w:t>
      </w:r>
    </w:p>
    <w:p w14:paraId="6841BC7C" w14:textId="77777777" w:rsidR="000617CA" w:rsidRPr="000617CA" w:rsidRDefault="000617CA" w:rsidP="000617CA">
      <w:pPr>
        <w:pStyle w:val="EndNoteBibliography"/>
        <w:spacing w:after="0"/>
        <w:ind w:left="720" w:hanging="720"/>
      </w:pPr>
      <w:r w:rsidRPr="000617CA">
        <w:lastRenderedPageBreak/>
        <w:t>46.</w:t>
      </w:r>
      <w:r w:rsidRPr="000617CA">
        <w:tab/>
        <w:t xml:space="preserve">Ramezani, A. and D.S. Raj, </w:t>
      </w:r>
      <w:r w:rsidRPr="000617CA">
        <w:rPr>
          <w:i/>
        </w:rPr>
        <w:t>The gut microbiome, kidney disease, and targeted interventions.</w:t>
      </w:r>
      <w:r w:rsidRPr="000617CA">
        <w:t xml:space="preserve"> Journal of the American Society of Nephrology: JASN, 2014. </w:t>
      </w:r>
      <w:r w:rsidRPr="000617CA">
        <w:rPr>
          <w:b/>
        </w:rPr>
        <w:t>25</w:t>
      </w:r>
      <w:r w:rsidRPr="000617CA">
        <w:t>(4): p. 657.</w:t>
      </w:r>
    </w:p>
    <w:p w14:paraId="7035054C" w14:textId="77777777" w:rsidR="000617CA" w:rsidRPr="000617CA" w:rsidRDefault="000617CA" w:rsidP="000617CA">
      <w:pPr>
        <w:pStyle w:val="EndNoteBibliography"/>
        <w:spacing w:after="0"/>
        <w:ind w:left="720" w:hanging="720"/>
      </w:pPr>
      <w:r w:rsidRPr="000617CA">
        <w:t>47.</w:t>
      </w:r>
      <w:r w:rsidRPr="000617CA">
        <w:tab/>
        <w:t xml:space="preserve">Kumar, V., et al., </w:t>
      </w:r>
      <w:r w:rsidRPr="000617CA">
        <w:rPr>
          <w:i/>
        </w:rPr>
        <w:t>Phloroglucinol-mediated Hsp70 production in crustaceans: protection against Vibrio parahaemolyticus in Artemia franciscana and Macrobrachium rosenbergii.</w:t>
      </w:r>
      <w:r w:rsidRPr="000617CA">
        <w:t xml:space="preserve"> Frontiers in immunology, 2018. </w:t>
      </w:r>
      <w:r w:rsidRPr="000617CA">
        <w:rPr>
          <w:b/>
        </w:rPr>
        <w:t>9</w:t>
      </w:r>
      <w:r w:rsidRPr="000617CA">
        <w:t>: p. 1091.</w:t>
      </w:r>
    </w:p>
    <w:p w14:paraId="780EA110" w14:textId="77777777" w:rsidR="000617CA" w:rsidRPr="000617CA" w:rsidRDefault="000617CA" w:rsidP="000617CA">
      <w:pPr>
        <w:pStyle w:val="EndNoteBibliography"/>
        <w:spacing w:after="0"/>
        <w:ind w:left="720" w:hanging="720"/>
      </w:pPr>
      <w:r w:rsidRPr="000617CA">
        <w:t>48.</w:t>
      </w:r>
      <w:r w:rsidRPr="000617CA">
        <w:tab/>
        <w:t xml:space="preserve">Levey, A.S., et al., </w:t>
      </w:r>
      <w:r w:rsidRPr="000617CA">
        <w:rPr>
          <w:i/>
        </w:rPr>
        <w:t>A more accurate method to estimate glomerular filtration rate from serum creatinine: a new prediction equation.</w:t>
      </w:r>
      <w:r w:rsidRPr="000617CA">
        <w:t xml:space="preserve"> Annals of internal medicine, 1999. </w:t>
      </w:r>
      <w:r w:rsidRPr="000617CA">
        <w:rPr>
          <w:b/>
        </w:rPr>
        <w:t>130</w:t>
      </w:r>
      <w:r w:rsidRPr="000617CA">
        <w:t>(6): p. 461-470.</w:t>
      </w:r>
    </w:p>
    <w:p w14:paraId="65BBBDE0" w14:textId="77777777" w:rsidR="000617CA" w:rsidRPr="000617CA" w:rsidRDefault="000617CA" w:rsidP="000617CA">
      <w:pPr>
        <w:pStyle w:val="EndNoteBibliography"/>
        <w:spacing w:after="0"/>
        <w:ind w:left="720" w:hanging="720"/>
      </w:pPr>
      <w:r w:rsidRPr="000617CA">
        <w:t>49.</w:t>
      </w:r>
      <w:r w:rsidRPr="000617CA">
        <w:tab/>
        <w:t xml:space="preserve">Henze, L.A., et al., </w:t>
      </w:r>
      <w:r w:rsidRPr="000617CA">
        <w:rPr>
          <w:i/>
        </w:rPr>
        <w:t>Impact of C-reactive protein on osteo-/chondrogenic transdifferentiation and calcification of vascular smooth muscle cells.</w:t>
      </w:r>
      <w:r w:rsidRPr="000617CA">
        <w:t xml:space="preserve"> Aging (Albany NY), 2019. </w:t>
      </w:r>
      <w:r w:rsidRPr="000617CA">
        <w:rPr>
          <w:b/>
        </w:rPr>
        <w:t>11</w:t>
      </w:r>
      <w:r w:rsidRPr="000617CA">
        <w:t>(15): p. 5445.</w:t>
      </w:r>
    </w:p>
    <w:p w14:paraId="57118846" w14:textId="77777777" w:rsidR="000617CA" w:rsidRPr="000617CA" w:rsidRDefault="000617CA" w:rsidP="000617CA">
      <w:pPr>
        <w:pStyle w:val="EndNoteBibliography"/>
        <w:spacing w:after="0"/>
        <w:ind w:left="720" w:hanging="720"/>
      </w:pPr>
      <w:r w:rsidRPr="000617CA">
        <w:t>50.</w:t>
      </w:r>
      <w:r w:rsidRPr="000617CA">
        <w:tab/>
        <w:t xml:space="preserve">Senjem, M.L., et al., </w:t>
      </w:r>
      <w:r w:rsidRPr="000617CA">
        <w:rPr>
          <w:i/>
        </w:rPr>
        <w:t>Comparison of different methodological implementations of voxel-based morphometry in neurodegenerative disease.</w:t>
      </w:r>
      <w:r w:rsidRPr="000617CA">
        <w:t xml:space="preserve"> Neuroimage, 2005. </w:t>
      </w:r>
      <w:r w:rsidRPr="000617CA">
        <w:rPr>
          <w:b/>
        </w:rPr>
        <w:t>26</w:t>
      </w:r>
      <w:r w:rsidRPr="000617CA">
        <w:t>(2): p. 600-608.</w:t>
      </w:r>
    </w:p>
    <w:p w14:paraId="0A008B8D" w14:textId="77777777" w:rsidR="000617CA" w:rsidRPr="000617CA" w:rsidRDefault="000617CA" w:rsidP="000617CA">
      <w:pPr>
        <w:pStyle w:val="EndNoteBibliography"/>
        <w:spacing w:after="0"/>
        <w:ind w:left="720" w:hanging="720"/>
      </w:pPr>
      <w:r w:rsidRPr="000617CA">
        <w:t>51.</w:t>
      </w:r>
      <w:r w:rsidRPr="000617CA">
        <w:tab/>
        <w:t xml:space="preserve">Dai, L., et al., </w:t>
      </w:r>
      <w:r w:rsidRPr="000617CA">
        <w:rPr>
          <w:i/>
        </w:rPr>
        <w:t>Early vascular ageing and cellular senescence in chronic kidney disease.</w:t>
      </w:r>
      <w:r w:rsidRPr="000617CA">
        <w:t xml:space="preserve"> Computational and structural biotechnology journal, 2019. </w:t>
      </w:r>
      <w:r w:rsidRPr="000617CA">
        <w:rPr>
          <w:b/>
        </w:rPr>
        <w:t>17</w:t>
      </w:r>
      <w:r w:rsidRPr="000617CA">
        <w:t>: p. 721-729.</w:t>
      </w:r>
    </w:p>
    <w:p w14:paraId="723AC898" w14:textId="77777777" w:rsidR="000617CA" w:rsidRPr="000617CA" w:rsidRDefault="000617CA" w:rsidP="000617CA">
      <w:pPr>
        <w:pStyle w:val="EndNoteBibliography"/>
        <w:spacing w:after="0"/>
        <w:ind w:left="720" w:hanging="720"/>
      </w:pPr>
      <w:r w:rsidRPr="000617CA">
        <w:t>52.</w:t>
      </w:r>
      <w:r w:rsidRPr="000617CA">
        <w:tab/>
        <w:t xml:space="preserve">Karthik, L., et al., </w:t>
      </w:r>
      <w:r w:rsidRPr="000617CA">
        <w:rPr>
          <w:i/>
        </w:rPr>
        <w:t>Protease inhibitors from marine actinobacteria as a potential source for antimalarial compound.</w:t>
      </w:r>
      <w:r w:rsidRPr="000617CA">
        <w:t xml:space="preserve"> PloS one, 2014. </w:t>
      </w:r>
      <w:r w:rsidRPr="000617CA">
        <w:rPr>
          <w:b/>
        </w:rPr>
        <w:t>9</w:t>
      </w:r>
      <w:r w:rsidRPr="000617CA">
        <w:t>(3): p. e90972.</w:t>
      </w:r>
    </w:p>
    <w:p w14:paraId="5D12B98F" w14:textId="77777777" w:rsidR="000617CA" w:rsidRPr="000617CA" w:rsidRDefault="000617CA" w:rsidP="000617CA">
      <w:pPr>
        <w:pStyle w:val="EndNoteBibliography"/>
        <w:spacing w:after="0"/>
        <w:ind w:left="720" w:hanging="720"/>
      </w:pPr>
      <w:r w:rsidRPr="000617CA">
        <w:t>53.</w:t>
      </w:r>
      <w:r w:rsidRPr="000617CA">
        <w:tab/>
        <w:t xml:space="preserve">Sturmlechner, I., et al., </w:t>
      </w:r>
      <w:r w:rsidRPr="000617CA">
        <w:rPr>
          <w:i/>
        </w:rPr>
        <w:t>Cellular senescence in renal ageing and disease.</w:t>
      </w:r>
      <w:r w:rsidRPr="000617CA">
        <w:t xml:space="preserve"> Nature Reviews Nephrology, 2017. </w:t>
      </w:r>
      <w:r w:rsidRPr="000617CA">
        <w:rPr>
          <w:b/>
        </w:rPr>
        <w:t>13</w:t>
      </w:r>
      <w:r w:rsidRPr="000617CA">
        <w:t>(2): p. 77-89.</w:t>
      </w:r>
    </w:p>
    <w:p w14:paraId="7E1FF8A2" w14:textId="77777777" w:rsidR="000617CA" w:rsidRPr="000617CA" w:rsidRDefault="000617CA" w:rsidP="000617CA">
      <w:pPr>
        <w:pStyle w:val="EndNoteBibliography"/>
        <w:spacing w:after="0"/>
        <w:ind w:left="720" w:hanging="720"/>
      </w:pPr>
      <w:r w:rsidRPr="000617CA">
        <w:t>54.</w:t>
      </w:r>
      <w:r w:rsidRPr="000617CA">
        <w:tab/>
        <w:t xml:space="preserve">Wang, W.-J., G.-Y. Cai, and X.-M. Chen, </w:t>
      </w:r>
      <w:r w:rsidRPr="000617CA">
        <w:rPr>
          <w:i/>
        </w:rPr>
        <w:t>Cellular senescence, senescence-associated secretory phenotype, and chronic kidney disease.</w:t>
      </w:r>
      <w:r w:rsidRPr="000617CA">
        <w:t xml:space="preserve"> Oncotarget, 2017. </w:t>
      </w:r>
      <w:r w:rsidRPr="000617CA">
        <w:rPr>
          <w:b/>
        </w:rPr>
        <w:t>8</w:t>
      </w:r>
      <w:r w:rsidRPr="000617CA">
        <w:t>(38): p. 64520.</w:t>
      </w:r>
    </w:p>
    <w:p w14:paraId="06BB4684" w14:textId="77777777" w:rsidR="000617CA" w:rsidRPr="000617CA" w:rsidRDefault="000617CA" w:rsidP="000617CA">
      <w:pPr>
        <w:pStyle w:val="EndNoteBibliography"/>
        <w:spacing w:after="0"/>
        <w:ind w:left="720" w:hanging="720"/>
      </w:pPr>
      <w:r w:rsidRPr="000617CA">
        <w:t>55.</w:t>
      </w:r>
      <w:r w:rsidRPr="000617CA">
        <w:tab/>
        <w:t xml:space="preserve">Santoro, A., E. Bientinesi, and D. Monti, </w:t>
      </w:r>
      <w:r w:rsidRPr="000617CA">
        <w:rPr>
          <w:i/>
        </w:rPr>
        <w:t>Immunosenescence and inflammaging in the aging process: age-related diseases or longevity?</w:t>
      </w:r>
      <w:r w:rsidRPr="000617CA">
        <w:t xml:space="preserve"> Ageing Research Reviews, 2021. </w:t>
      </w:r>
      <w:r w:rsidRPr="000617CA">
        <w:rPr>
          <w:b/>
        </w:rPr>
        <w:t>71</w:t>
      </w:r>
      <w:r w:rsidRPr="000617CA">
        <w:t>: p. 101422.</w:t>
      </w:r>
    </w:p>
    <w:p w14:paraId="3F7C2620" w14:textId="77777777" w:rsidR="000617CA" w:rsidRPr="000617CA" w:rsidRDefault="000617CA" w:rsidP="000617CA">
      <w:pPr>
        <w:pStyle w:val="EndNoteBibliography"/>
        <w:spacing w:after="0"/>
        <w:ind w:left="720" w:hanging="720"/>
      </w:pPr>
      <w:r w:rsidRPr="000617CA">
        <w:t>56.</w:t>
      </w:r>
      <w:r w:rsidRPr="000617CA">
        <w:tab/>
        <w:t xml:space="preserve">Pawelec, G., </w:t>
      </w:r>
      <w:r w:rsidRPr="000617CA">
        <w:rPr>
          <w:i/>
        </w:rPr>
        <w:t>Age and immunity: what is “immunosenescence”?</w:t>
      </w:r>
      <w:r w:rsidRPr="000617CA">
        <w:t xml:space="preserve"> Experimental gerontology, 2018. </w:t>
      </w:r>
      <w:r w:rsidRPr="000617CA">
        <w:rPr>
          <w:b/>
        </w:rPr>
        <w:t>105</w:t>
      </w:r>
      <w:r w:rsidRPr="000617CA">
        <w:t>: p. 4-9.</w:t>
      </w:r>
    </w:p>
    <w:p w14:paraId="6080EEA0" w14:textId="77777777" w:rsidR="000617CA" w:rsidRPr="000617CA" w:rsidRDefault="000617CA" w:rsidP="000617CA">
      <w:pPr>
        <w:pStyle w:val="EndNoteBibliography"/>
        <w:spacing w:after="0"/>
        <w:ind w:left="720" w:hanging="720"/>
      </w:pPr>
      <w:r w:rsidRPr="000617CA">
        <w:t>57.</w:t>
      </w:r>
      <w:r w:rsidRPr="000617CA">
        <w:tab/>
        <w:t xml:space="preserve">Liu, Y., et al., </w:t>
      </w:r>
      <w:r w:rsidRPr="000617CA">
        <w:rPr>
          <w:i/>
        </w:rPr>
        <w:t>Prelamin A accelerates vascular calcification via activation of the DNA damage response and senescence-associated secretory phenotype in vascular smooth muscle cells.</w:t>
      </w:r>
      <w:r w:rsidRPr="000617CA">
        <w:t xml:space="preserve"> Circulation research, 2013. </w:t>
      </w:r>
      <w:r w:rsidRPr="000617CA">
        <w:rPr>
          <w:b/>
        </w:rPr>
        <w:t>112</w:t>
      </w:r>
      <w:r w:rsidRPr="000617CA">
        <w:t>(10): p. e99-e109.</w:t>
      </w:r>
    </w:p>
    <w:p w14:paraId="76CC8F47" w14:textId="77777777" w:rsidR="000617CA" w:rsidRPr="000617CA" w:rsidRDefault="000617CA" w:rsidP="000617CA">
      <w:pPr>
        <w:pStyle w:val="EndNoteBibliography"/>
        <w:spacing w:after="0"/>
        <w:ind w:left="720" w:hanging="720"/>
      </w:pPr>
      <w:r w:rsidRPr="000617CA">
        <w:t>58.</w:t>
      </w:r>
      <w:r w:rsidRPr="000617CA">
        <w:tab/>
        <w:t xml:space="preserve">Kanno, Y., et al., </w:t>
      </w:r>
      <w:r w:rsidRPr="000617CA">
        <w:rPr>
          <w:i/>
        </w:rPr>
        <w:t>Nitric oxide regulates vascular calcification by interfering with TGF-β signalling.</w:t>
      </w:r>
      <w:r w:rsidRPr="000617CA">
        <w:t xml:space="preserve"> Cardiovascular research, 2008. </w:t>
      </w:r>
      <w:r w:rsidRPr="000617CA">
        <w:rPr>
          <w:b/>
        </w:rPr>
        <w:t>77</w:t>
      </w:r>
      <w:r w:rsidRPr="000617CA">
        <w:t>(1): p. 221-230.</w:t>
      </w:r>
    </w:p>
    <w:p w14:paraId="413D4BF4" w14:textId="77777777" w:rsidR="000617CA" w:rsidRPr="000617CA" w:rsidRDefault="000617CA" w:rsidP="000617CA">
      <w:pPr>
        <w:pStyle w:val="EndNoteBibliography"/>
        <w:spacing w:after="0"/>
        <w:ind w:left="720" w:hanging="720"/>
      </w:pPr>
      <w:r w:rsidRPr="000617CA">
        <w:t>59.</w:t>
      </w:r>
      <w:r w:rsidRPr="000617CA">
        <w:tab/>
        <w:t xml:space="preserve">Zaragoza, C., et al., </w:t>
      </w:r>
      <w:r w:rsidRPr="000617CA">
        <w:rPr>
          <w:i/>
        </w:rPr>
        <w:t>Cbfa-1 mediates nitric oxide regulation of MMP-13 in osteoblasts.</w:t>
      </w:r>
      <w:r w:rsidRPr="000617CA">
        <w:t xml:space="preserve"> Journal of cell science, 2006. </w:t>
      </w:r>
      <w:r w:rsidRPr="000617CA">
        <w:rPr>
          <w:b/>
        </w:rPr>
        <w:t>119</w:t>
      </w:r>
      <w:r w:rsidRPr="000617CA">
        <w:t>(9): p. 1896-1902.</w:t>
      </w:r>
    </w:p>
    <w:p w14:paraId="42478E98" w14:textId="77777777" w:rsidR="000617CA" w:rsidRPr="000617CA" w:rsidRDefault="000617CA" w:rsidP="000617CA">
      <w:pPr>
        <w:pStyle w:val="EndNoteBibliography"/>
        <w:spacing w:after="0"/>
        <w:ind w:left="720" w:hanging="720"/>
      </w:pPr>
      <w:r w:rsidRPr="000617CA">
        <w:t>60.</w:t>
      </w:r>
      <w:r w:rsidRPr="000617CA">
        <w:tab/>
        <w:t xml:space="preserve">Cao, X., et al., </w:t>
      </w:r>
      <w:r w:rsidRPr="000617CA">
        <w:rPr>
          <w:i/>
        </w:rPr>
        <w:t>Metformin inhibits vascular calcification in female rat aortic smooth muscle cells via the AMPK-eNOS-NO pathway.</w:t>
      </w:r>
      <w:r w:rsidRPr="000617CA">
        <w:t xml:space="preserve"> Endocrinology, 2013. </w:t>
      </w:r>
      <w:r w:rsidRPr="000617CA">
        <w:rPr>
          <w:b/>
        </w:rPr>
        <w:t>154</w:t>
      </w:r>
      <w:r w:rsidRPr="000617CA">
        <w:t>(10): p. 3680-3689.</w:t>
      </w:r>
    </w:p>
    <w:p w14:paraId="3BCA3A0F" w14:textId="77777777" w:rsidR="000617CA" w:rsidRPr="000617CA" w:rsidRDefault="000617CA" w:rsidP="000617CA">
      <w:pPr>
        <w:pStyle w:val="EndNoteBibliography"/>
        <w:spacing w:after="0"/>
        <w:ind w:left="720" w:hanging="720"/>
      </w:pPr>
      <w:r w:rsidRPr="000617CA">
        <w:t>61.</w:t>
      </w:r>
      <w:r w:rsidRPr="000617CA">
        <w:tab/>
        <w:t xml:space="preserve">Soskić, S.S., et al., </w:t>
      </w:r>
      <w:r w:rsidRPr="000617CA">
        <w:rPr>
          <w:i/>
        </w:rPr>
        <w:t>Regulation of inducible nitric oxide synthase (iNOS) and its potential role in insulin resistance, diabetes and heart failure.</w:t>
      </w:r>
      <w:r w:rsidRPr="000617CA">
        <w:t xml:space="preserve"> The open cardiovascular medicine journal, 2011. </w:t>
      </w:r>
      <w:r w:rsidRPr="000617CA">
        <w:rPr>
          <w:b/>
        </w:rPr>
        <w:t>5</w:t>
      </w:r>
      <w:r w:rsidRPr="000617CA">
        <w:t>: p. 153.</w:t>
      </w:r>
    </w:p>
    <w:p w14:paraId="31F4EBF7" w14:textId="77777777" w:rsidR="000617CA" w:rsidRPr="000617CA" w:rsidRDefault="000617CA" w:rsidP="000617CA">
      <w:pPr>
        <w:pStyle w:val="EndNoteBibliography"/>
        <w:spacing w:after="0"/>
        <w:ind w:left="720" w:hanging="720"/>
      </w:pPr>
      <w:r w:rsidRPr="000617CA">
        <w:t>62.</w:t>
      </w:r>
      <w:r w:rsidRPr="000617CA">
        <w:tab/>
        <w:t xml:space="preserve">Chang, X.-y., et al., </w:t>
      </w:r>
      <w:r w:rsidRPr="000617CA">
        <w:rPr>
          <w:i/>
        </w:rPr>
        <w:t>Quercetin attenuates vascular calcification through suppressed oxidative stress in adenine-induced chronic renal failure rats.</w:t>
      </w:r>
      <w:r w:rsidRPr="000617CA">
        <w:t xml:space="preserve"> BioMed research international, 2017. </w:t>
      </w:r>
      <w:r w:rsidRPr="000617CA">
        <w:rPr>
          <w:b/>
        </w:rPr>
        <w:t>2017</w:t>
      </w:r>
      <w:r w:rsidRPr="000617CA">
        <w:t>.</w:t>
      </w:r>
    </w:p>
    <w:p w14:paraId="510CC05E" w14:textId="77777777" w:rsidR="000617CA" w:rsidRPr="000617CA" w:rsidRDefault="000617CA" w:rsidP="000617CA">
      <w:pPr>
        <w:pStyle w:val="EndNoteBibliography"/>
        <w:spacing w:after="0"/>
        <w:ind w:left="720" w:hanging="720"/>
      </w:pPr>
      <w:r w:rsidRPr="000617CA">
        <w:t>63.</w:t>
      </w:r>
      <w:r w:rsidRPr="000617CA">
        <w:tab/>
        <w:t xml:space="preserve">Gloria, M.A.d., et al., </w:t>
      </w:r>
      <w:r w:rsidRPr="000617CA">
        <w:rPr>
          <w:i/>
        </w:rPr>
        <w:t>Cbfa1 expression in vascular smooth muscle cells may be elevated by increased nitric oxide/iNOS.</w:t>
      </w:r>
      <w:r w:rsidRPr="000617CA">
        <w:t xml:space="preserve"> Brazilian Journal of Nephrology, 2020. </w:t>
      </w:r>
      <w:r w:rsidRPr="000617CA">
        <w:rPr>
          <w:b/>
        </w:rPr>
        <w:t>42</w:t>
      </w:r>
      <w:r w:rsidRPr="000617CA">
        <w:t>: p. 300-306.</w:t>
      </w:r>
    </w:p>
    <w:p w14:paraId="3F77B73F" w14:textId="77777777" w:rsidR="000617CA" w:rsidRPr="000617CA" w:rsidRDefault="000617CA" w:rsidP="000617CA">
      <w:pPr>
        <w:pStyle w:val="EndNoteBibliography"/>
        <w:spacing w:after="0"/>
        <w:ind w:left="720" w:hanging="720"/>
      </w:pPr>
      <w:r w:rsidRPr="000617CA">
        <w:t>64.</w:t>
      </w:r>
      <w:r w:rsidRPr="000617CA">
        <w:tab/>
        <w:t xml:space="preserve">Wei, Q., et al., </w:t>
      </w:r>
      <w:r w:rsidRPr="000617CA">
        <w:rPr>
          <w:i/>
        </w:rPr>
        <w:t>Advanced glycation end products accelerate rat vascular calcification through RAGE/oxidative stress.</w:t>
      </w:r>
      <w:r w:rsidRPr="000617CA">
        <w:t xml:space="preserve"> BMC cardiovascular disorders, 2013. </w:t>
      </w:r>
      <w:r w:rsidRPr="000617CA">
        <w:rPr>
          <w:b/>
        </w:rPr>
        <w:t>13</w:t>
      </w:r>
      <w:r w:rsidRPr="000617CA">
        <w:t>: p. 1-10.</w:t>
      </w:r>
    </w:p>
    <w:p w14:paraId="65FCD390" w14:textId="77777777" w:rsidR="000617CA" w:rsidRPr="000617CA" w:rsidRDefault="000617CA" w:rsidP="000617CA">
      <w:pPr>
        <w:pStyle w:val="EndNoteBibliography"/>
        <w:spacing w:after="0"/>
        <w:ind w:left="720" w:hanging="720"/>
      </w:pPr>
      <w:r w:rsidRPr="000617CA">
        <w:t>65.</w:t>
      </w:r>
      <w:r w:rsidRPr="000617CA">
        <w:tab/>
        <w:t xml:space="preserve">Xie, X., et al., </w:t>
      </w:r>
      <w:r w:rsidRPr="000617CA">
        <w:rPr>
          <w:i/>
        </w:rPr>
        <w:t>Renin-angiotensin system inhibitors and kidney and cardiovascular outcomes in patients with CKD: a Bayesian network meta-analysis of randomized clinical trials.</w:t>
      </w:r>
      <w:r w:rsidRPr="000617CA">
        <w:t xml:space="preserve"> American Journal of Kidney Diseases, 2016. </w:t>
      </w:r>
      <w:r w:rsidRPr="000617CA">
        <w:rPr>
          <w:b/>
        </w:rPr>
        <w:t>67</w:t>
      </w:r>
      <w:r w:rsidRPr="000617CA">
        <w:t>(5): p. 728-741.</w:t>
      </w:r>
    </w:p>
    <w:p w14:paraId="0F10C9ED" w14:textId="77777777" w:rsidR="000617CA" w:rsidRPr="000617CA" w:rsidRDefault="000617CA" w:rsidP="000617CA">
      <w:pPr>
        <w:pStyle w:val="EndNoteBibliography"/>
        <w:spacing w:after="0"/>
        <w:ind w:left="720" w:hanging="720"/>
      </w:pPr>
      <w:r w:rsidRPr="000617CA">
        <w:t>66.</w:t>
      </w:r>
      <w:r w:rsidRPr="000617CA">
        <w:tab/>
        <w:t xml:space="preserve">Phan, O., M. Burnier, and G. Wuerzner, </w:t>
      </w:r>
      <w:r w:rsidRPr="000617CA">
        <w:rPr>
          <w:i/>
        </w:rPr>
        <w:t>Hypertension in chronic kidney disease–role of arterial calcification and impact on treatment.</w:t>
      </w:r>
      <w:r w:rsidRPr="000617CA">
        <w:t xml:space="preserve"> European Cardiology Review, 2014. </w:t>
      </w:r>
      <w:r w:rsidRPr="000617CA">
        <w:rPr>
          <w:b/>
        </w:rPr>
        <w:t>9</w:t>
      </w:r>
      <w:r w:rsidRPr="000617CA">
        <w:t>(2): p. 115.</w:t>
      </w:r>
    </w:p>
    <w:p w14:paraId="01C50196" w14:textId="77777777" w:rsidR="000617CA" w:rsidRPr="000617CA" w:rsidRDefault="000617CA" w:rsidP="000617CA">
      <w:pPr>
        <w:pStyle w:val="EndNoteBibliography"/>
        <w:spacing w:after="0"/>
        <w:ind w:left="720" w:hanging="720"/>
      </w:pPr>
      <w:r w:rsidRPr="000617CA">
        <w:t>67.</w:t>
      </w:r>
      <w:r w:rsidRPr="000617CA">
        <w:tab/>
        <w:t xml:space="preserve">Savoia, C., et al., </w:t>
      </w:r>
      <w:r w:rsidRPr="000617CA">
        <w:rPr>
          <w:i/>
        </w:rPr>
        <w:t>Angiotensin II and the vascular phenotype in hypertension.</w:t>
      </w:r>
      <w:r w:rsidRPr="000617CA">
        <w:t xml:space="preserve"> Expert reviews in molecular medicine, 2011. </w:t>
      </w:r>
      <w:r w:rsidRPr="000617CA">
        <w:rPr>
          <w:b/>
        </w:rPr>
        <w:t>13</w:t>
      </w:r>
      <w:r w:rsidRPr="000617CA">
        <w:t>: p. e11.</w:t>
      </w:r>
    </w:p>
    <w:p w14:paraId="7028231C" w14:textId="77777777" w:rsidR="000617CA" w:rsidRPr="000617CA" w:rsidRDefault="000617CA" w:rsidP="000617CA">
      <w:pPr>
        <w:pStyle w:val="EndNoteBibliography"/>
        <w:spacing w:after="0"/>
        <w:ind w:left="720" w:hanging="720"/>
      </w:pPr>
      <w:r w:rsidRPr="000617CA">
        <w:lastRenderedPageBreak/>
        <w:t>68.</w:t>
      </w:r>
      <w:r w:rsidRPr="000617CA">
        <w:tab/>
        <w:t xml:space="preserve">Whelton, P., R. Carey, and W. Aronow, </w:t>
      </w:r>
      <w:r w:rsidRPr="000617CA">
        <w:rPr>
          <w:i/>
        </w:rPr>
        <w:t>Acc/aha/aapa/abc/acpm/ags/APhA/ASH/ASPC/nma/pcna guideline for the prevention, Detection, evaluation, and management of high blood pressure in adults: a Report of the American College of Cardiology/American heart Association. Task force on clinical practice guidelines//J. Am. Coll. Cardiol.-2017.-Nov 13.</w:t>
      </w:r>
      <w:r w:rsidRPr="000617CA">
        <w:t xml:space="preserve"> Почки, 2018. </w:t>
      </w:r>
      <w:r w:rsidRPr="000617CA">
        <w:rPr>
          <w:b/>
        </w:rPr>
        <w:t>7</w:t>
      </w:r>
      <w:r w:rsidRPr="000617CA">
        <w:t>(1): p. 68-74.</w:t>
      </w:r>
    </w:p>
    <w:p w14:paraId="54A5A373" w14:textId="77777777" w:rsidR="000617CA" w:rsidRPr="000617CA" w:rsidRDefault="000617CA" w:rsidP="000617CA">
      <w:pPr>
        <w:pStyle w:val="EndNoteBibliography"/>
        <w:spacing w:after="0"/>
        <w:ind w:left="720" w:hanging="720"/>
      </w:pPr>
      <w:r w:rsidRPr="000617CA">
        <w:t>69.</w:t>
      </w:r>
      <w:r w:rsidRPr="000617CA">
        <w:tab/>
        <w:t xml:space="preserve">Boström, K.I., et al., </w:t>
      </w:r>
      <w:r w:rsidRPr="000617CA">
        <w:rPr>
          <w:i/>
        </w:rPr>
        <w:t>Activation of vascular bone morphogenetic protein signaling in diabetes mellitus.</w:t>
      </w:r>
      <w:r w:rsidRPr="000617CA">
        <w:t xml:space="preserve"> Circulation research, 2011. </w:t>
      </w:r>
      <w:r w:rsidRPr="000617CA">
        <w:rPr>
          <w:b/>
        </w:rPr>
        <w:t>108</w:t>
      </w:r>
      <w:r w:rsidRPr="000617CA">
        <w:t>(4): p. 446-457.</w:t>
      </w:r>
    </w:p>
    <w:p w14:paraId="33EBE8E6" w14:textId="77777777" w:rsidR="000617CA" w:rsidRPr="000617CA" w:rsidRDefault="000617CA" w:rsidP="000617CA">
      <w:pPr>
        <w:pStyle w:val="EndNoteBibliography"/>
        <w:spacing w:after="0"/>
        <w:ind w:left="720" w:hanging="720"/>
      </w:pPr>
      <w:r w:rsidRPr="000617CA">
        <w:t>70.</w:t>
      </w:r>
      <w:r w:rsidRPr="000617CA">
        <w:tab/>
        <w:t xml:space="preserve">Chen, N.X., et al., </w:t>
      </w:r>
      <w:r w:rsidRPr="000617CA">
        <w:rPr>
          <w:i/>
        </w:rPr>
        <w:t>High glucose increases the expression of Cbfa1 and BMP-2 and enhances the calcification of vascular smooth muscle cells.</w:t>
      </w:r>
      <w:r w:rsidRPr="000617CA">
        <w:t xml:space="preserve"> Nephrology Dialysis Transplantation, 2006. </w:t>
      </w:r>
      <w:r w:rsidRPr="000617CA">
        <w:rPr>
          <w:b/>
        </w:rPr>
        <w:t>21</w:t>
      </w:r>
      <w:r w:rsidRPr="000617CA">
        <w:t>(12): p. 3435-3442.</w:t>
      </w:r>
    </w:p>
    <w:p w14:paraId="0513490D" w14:textId="77777777" w:rsidR="000617CA" w:rsidRPr="000617CA" w:rsidRDefault="000617CA" w:rsidP="000617CA">
      <w:pPr>
        <w:pStyle w:val="EndNoteBibliography"/>
        <w:spacing w:after="0"/>
        <w:ind w:left="720" w:hanging="720"/>
      </w:pPr>
      <w:r w:rsidRPr="000617CA">
        <w:t>71.</w:t>
      </w:r>
      <w:r w:rsidRPr="000617CA">
        <w:tab/>
        <w:t xml:space="preserve">Chen, N., et al., </w:t>
      </w:r>
      <w:r w:rsidRPr="000617CA">
        <w:rPr>
          <w:i/>
        </w:rPr>
        <w:t>The mechanisms of uremic serum-induced expression of bone matrix proteins in bovine vascular smooth muscle cells.</w:t>
      </w:r>
      <w:r w:rsidRPr="000617CA">
        <w:t xml:space="preserve"> Kidney international, 2006. </w:t>
      </w:r>
      <w:r w:rsidRPr="000617CA">
        <w:rPr>
          <w:b/>
        </w:rPr>
        <w:t>70</w:t>
      </w:r>
      <w:r w:rsidRPr="000617CA">
        <w:t>(6): p. 1046-1053.</w:t>
      </w:r>
    </w:p>
    <w:p w14:paraId="48F379A4" w14:textId="77777777" w:rsidR="000617CA" w:rsidRPr="000617CA" w:rsidRDefault="000617CA" w:rsidP="000617CA">
      <w:pPr>
        <w:pStyle w:val="EndNoteBibliography"/>
        <w:spacing w:after="0"/>
        <w:ind w:left="720" w:hanging="720"/>
      </w:pPr>
      <w:r w:rsidRPr="000617CA">
        <w:t>72.</w:t>
      </w:r>
      <w:r w:rsidRPr="000617CA">
        <w:tab/>
        <w:t xml:space="preserve">Chang, A.R., et al., </w:t>
      </w:r>
      <w:r w:rsidRPr="000617CA">
        <w:rPr>
          <w:i/>
        </w:rPr>
        <w:t>Adiposity and risk of decline in glomerular filtration rate: meta-analysis of individual participant data in a global consortium.</w:t>
      </w:r>
      <w:r w:rsidRPr="000617CA">
        <w:t xml:space="preserve"> bmj, 2019. </w:t>
      </w:r>
      <w:r w:rsidRPr="000617CA">
        <w:rPr>
          <w:b/>
        </w:rPr>
        <w:t>364</w:t>
      </w:r>
      <w:r w:rsidRPr="000617CA">
        <w:t>.</w:t>
      </w:r>
    </w:p>
    <w:p w14:paraId="5BF2B270" w14:textId="77777777" w:rsidR="000617CA" w:rsidRPr="000617CA" w:rsidRDefault="000617CA" w:rsidP="000617CA">
      <w:pPr>
        <w:pStyle w:val="EndNoteBibliography"/>
        <w:spacing w:after="0"/>
        <w:ind w:left="720" w:hanging="720"/>
      </w:pPr>
      <w:r w:rsidRPr="000617CA">
        <w:t>73.</w:t>
      </w:r>
      <w:r w:rsidRPr="000617CA">
        <w:tab/>
        <w:t xml:space="preserve">Collaboration, E.R.F., </w:t>
      </w:r>
      <w:r w:rsidRPr="000617CA">
        <w:rPr>
          <w:i/>
        </w:rPr>
        <w:t>Separate and combined associations of body-mass index and abdominal adiposity with cardiovascular disease: collaborative analysis of 58 prospective studies.</w:t>
      </w:r>
      <w:r w:rsidRPr="000617CA">
        <w:t xml:space="preserve"> The Lancet, 2011. </w:t>
      </w:r>
      <w:r w:rsidRPr="000617CA">
        <w:rPr>
          <w:b/>
        </w:rPr>
        <w:t>377</w:t>
      </w:r>
      <w:r w:rsidRPr="000617CA">
        <w:t>(9771): p. 1085-1095.</w:t>
      </w:r>
    </w:p>
    <w:p w14:paraId="07532F72" w14:textId="77777777" w:rsidR="000617CA" w:rsidRPr="000617CA" w:rsidRDefault="000617CA" w:rsidP="000617CA">
      <w:pPr>
        <w:pStyle w:val="EndNoteBibliography"/>
        <w:spacing w:after="0"/>
        <w:ind w:left="720" w:hanging="720"/>
      </w:pPr>
      <w:r w:rsidRPr="000617CA">
        <w:t>74.</w:t>
      </w:r>
      <w:r w:rsidRPr="000617CA">
        <w:tab/>
        <w:t xml:space="preserve">Powell-Wiley, T.M., et al., </w:t>
      </w:r>
      <w:r w:rsidRPr="000617CA">
        <w:rPr>
          <w:i/>
        </w:rPr>
        <w:t>Obesity and cardiovascular disease: a scientific statement from the American Heart Association.</w:t>
      </w:r>
      <w:r w:rsidRPr="000617CA">
        <w:t xml:space="preserve"> Circulation, 2021. </w:t>
      </w:r>
      <w:r w:rsidRPr="000617CA">
        <w:rPr>
          <w:b/>
        </w:rPr>
        <w:t>143</w:t>
      </w:r>
      <w:r w:rsidRPr="000617CA">
        <w:t>(21): p. e984-e1010.</w:t>
      </w:r>
    </w:p>
    <w:p w14:paraId="1940E7B2" w14:textId="77777777" w:rsidR="000617CA" w:rsidRPr="000617CA" w:rsidRDefault="000617CA" w:rsidP="000617CA">
      <w:pPr>
        <w:pStyle w:val="EndNoteBibliography"/>
        <w:spacing w:after="0"/>
        <w:ind w:left="720" w:hanging="720"/>
      </w:pPr>
      <w:r w:rsidRPr="000617CA">
        <w:t>75.</w:t>
      </w:r>
      <w:r w:rsidRPr="000617CA">
        <w:tab/>
        <w:t xml:space="preserve">Ellulu, M.S., et al., </w:t>
      </w:r>
      <w:r w:rsidRPr="000617CA">
        <w:rPr>
          <w:i/>
        </w:rPr>
        <w:t>Obesity and inflammation: the linking mechanism and the complications.</w:t>
      </w:r>
      <w:r w:rsidRPr="000617CA">
        <w:t xml:space="preserve"> Archives of medical science, 2017. </w:t>
      </w:r>
      <w:r w:rsidRPr="000617CA">
        <w:rPr>
          <w:b/>
        </w:rPr>
        <w:t>13</w:t>
      </w:r>
      <w:r w:rsidRPr="000617CA">
        <w:t>(4): p. 851-863.</w:t>
      </w:r>
    </w:p>
    <w:p w14:paraId="59882965" w14:textId="77777777" w:rsidR="000617CA" w:rsidRPr="000617CA" w:rsidRDefault="000617CA" w:rsidP="000617CA">
      <w:pPr>
        <w:pStyle w:val="EndNoteBibliography"/>
        <w:spacing w:after="0"/>
        <w:ind w:left="720" w:hanging="720"/>
      </w:pPr>
      <w:r w:rsidRPr="000617CA">
        <w:t>76.</w:t>
      </w:r>
      <w:r w:rsidRPr="000617CA">
        <w:tab/>
        <w:t xml:space="preserve">Para, I., A. Albu, and M.D. Porojan, </w:t>
      </w:r>
      <w:r w:rsidRPr="000617CA">
        <w:rPr>
          <w:i/>
        </w:rPr>
        <w:t>Adipokines and arterial stiffness in obesity.</w:t>
      </w:r>
      <w:r w:rsidRPr="000617CA">
        <w:t xml:space="preserve"> Medicina, 2021. </w:t>
      </w:r>
      <w:r w:rsidRPr="000617CA">
        <w:rPr>
          <w:b/>
        </w:rPr>
        <w:t>57</w:t>
      </w:r>
      <w:r w:rsidRPr="000617CA">
        <w:t>(7): p. 653.</w:t>
      </w:r>
    </w:p>
    <w:p w14:paraId="09111FD8" w14:textId="77777777" w:rsidR="000617CA" w:rsidRPr="000617CA" w:rsidRDefault="000617CA" w:rsidP="000617CA">
      <w:pPr>
        <w:pStyle w:val="EndNoteBibliography"/>
        <w:spacing w:after="0"/>
        <w:ind w:left="720" w:hanging="720"/>
      </w:pPr>
      <w:r w:rsidRPr="000617CA">
        <w:t>77.</w:t>
      </w:r>
      <w:r w:rsidRPr="000617CA">
        <w:tab/>
        <w:t xml:space="preserve">Xiang, Q., et al., </w:t>
      </w:r>
      <w:r w:rsidRPr="000617CA">
        <w:rPr>
          <w:i/>
        </w:rPr>
        <w:t>New insight into dyslipidemia‐induced cellular senescence in atherosclerosis.</w:t>
      </w:r>
      <w:r w:rsidRPr="000617CA">
        <w:t xml:space="preserve"> Biological Reviews, 2022. </w:t>
      </w:r>
      <w:r w:rsidRPr="000617CA">
        <w:rPr>
          <w:b/>
        </w:rPr>
        <w:t>97</w:t>
      </w:r>
      <w:r w:rsidRPr="000617CA">
        <w:t>(5): p. 1844-1867.</w:t>
      </w:r>
    </w:p>
    <w:p w14:paraId="014BF372" w14:textId="77777777" w:rsidR="000617CA" w:rsidRPr="000617CA" w:rsidRDefault="000617CA" w:rsidP="000617CA">
      <w:pPr>
        <w:pStyle w:val="EndNoteBibliography"/>
        <w:spacing w:after="0"/>
        <w:ind w:left="720" w:hanging="720"/>
      </w:pPr>
      <w:r w:rsidRPr="000617CA">
        <w:t>78.</w:t>
      </w:r>
      <w:r w:rsidRPr="000617CA">
        <w:tab/>
        <w:t xml:space="preserve">Kooman, J.P., F.M. van der Sande, and K.M. Leunissen, </w:t>
      </w:r>
      <w:r w:rsidRPr="000617CA">
        <w:rPr>
          <w:i/>
        </w:rPr>
        <w:t>Kidney disease and aging: A reciprocal relation.</w:t>
      </w:r>
      <w:r w:rsidRPr="000617CA">
        <w:t xml:space="preserve"> Exp Gerontol, 2017. </w:t>
      </w:r>
      <w:r w:rsidRPr="000617CA">
        <w:rPr>
          <w:b/>
        </w:rPr>
        <w:t>87</w:t>
      </w:r>
      <w:r w:rsidRPr="000617CA">
        <w:t>(Pt B): p. 156-159.</w:t>
      </w:r>
    </w:p>
    <w:p w14:paraId="41B9F208" w14:textId="77777777" w:rsidR="000617CA" w:rsidRPr="000617CA" w:rsidRDefault="000617CA" w:rsidP="000617CA">
      <w:pPr>
        <w:pStyle w:val="EndNoteBibliography"/>
        <w:spacing w:after="0"/>
        <w:ind w:left="720" w:hanging="720"/>
      </w:pPr>
      <w:r w:rsidRPr="000617CA">
        <w:t>79.</w:t>
      </w:r>
      <w:r w:rsidRPr="000617CA">
        <w:tab/>
        <w:t xml:space="preserve">Williams, B., et al., </w:t>
      </w:r>
      <w:r w:rsidRPr="000617CA">
        <w:rPr>
          <w:i/>
        </w:rPr>
        <w:t>2018 ESC/ESH Guidelines for the management of arterial hypertension.</w:t>
      </w:r>
      <w:r w:rsidRPr="000617CA">
        <w:t xml:space="preserve"> Kardiologia Polska (Polish Heart Journal), 2019. </w:t>
      </w:r>
      <w:r w:rsidRPr="000617CA">
        <w:rPr>
          <w:b/>
        </w:rPr>
        <w:t>77</w:t>
      </w:r>
      <w:r w:rsidRPr="000617CA">
        <w:t>(2): p. 71-159.</w:t>
      </w:r>
    </w:p>
    <w:p w14:paraId="5011AD96" w14:textId="77777777" w:rsidR="000617CA" w:rsidRPr="000617CA" w:rsidRDefault="000617CA" w:rsidP="000617CA">
      <w:pPr>
        <w:pStyle w:val="EndNoteBibliography"/>
        <w:spacing w:after="0"/>
        <w:ind w:left="720" w:hanging="720"/>
      </w:pPr>
      <w:r w:rsidRPr="000617CA">
        <w:t>80.</w:t>
      </w:r>
      <w:r w:rsidRPr="000617CA">
        <w:tab/>
        <w:t xml:space="preserve">Jankowski, J., et al., </w:t>
      </w:r>
      <w:r w:rsidRPr="000617CA">
        <w:rPr>
          <w:i/>
        </w:rPr>
        <w:t>Cardiovascular Disease in Chronic Kidney Disease: Pathophysiological Insights and Therapeutic Options.</w:t>
      </w:r>
      <w:r w:rsidRPr="000617CA">
        <w:t xml:space="preserve"> Circulation, 2021. </w:t>
      </w:r>
      <w:r w:rsidRPr="000617CA">
        <w:rPr>
          <w:b/>
        </w:rPr>
        <w:t>143</w:t>
      </w:r>
      <w:r w:rsidRPr="000617CA">
        <w:t>(11): p. 1157-1172.</w:t>
      </w:r>
    </w:p>
    <w:p w14:paraId="0536E338" w14:textId="77777777" w:rsidR="000617CA" w:rsidRPr="000617CA" w:rsidRDefault="000617CA" w:rsidP="000617CA">
      <w:pPr>
        <w:pStyle w:val="EndNoteBibliography"/>
        <w:spacing w:after="0"/>
        <w:ind w:left="720" w:hanging="720"/>
      </w:pPr>
      <w:r w:rsidRPr="000617CA">
        <w:t>81.</w:t>
      </w:r>
      <w:r w:rsidRPr="000617CA">
        <w:tab/>
        <w:t xml:space="preserve">Mathew, R.O., et al., </w:t>
      </w:r>
      <w:r w:rsidRPr="000617CA">
        <w:rPr>
          <w:i/>
        </w:rPr>
        <w:t>Diagnosis and management of atherosclerotic cardiovascular disease in chronic kidney disease: a review.</w:t>
      </w:r>
      <w:r w:rsidRPr="000617CA">
        <w:t xml:space="preserve"> Kidney Int, 2017. </w:t>
      </w:r>
      <w:r w:rsidRPr="000617CA">
        <w:rPr>
          <w:b/>
        </w:rPr>
        <w:t>91</w:t>
      </w:r>
      <w:r w:rsidRPr="000617CA">
        <w:t>(4): p. 797-807.</w:t>
      </w:r>
    </w:p>
    <w:p w14:paraId="041C00B1" w14:textId="77777777" w:rsidR="000617CA" w:rsidRPr="000617CA" w:rsidRDefault="000617CA" w:rsidP="000617CA">
      <w:pPr>
        <w:pStyle w:val="EndNoteBibliography"/>
        <w:spacing w:after="0"/>
        <w:ind w:left="720" w:hanging="720"/>
      </w:pPr>
      <w:r w:rsidRPr="000617CA">
        <w:t>82.</w:t>
      </w:r>
      <w:r w:rsidRPr="000617CA">
        <w:tab/>
        <w:t xml:space="preserve">Sharp Collaborative, G., </w:t>
      </w:r>
      <w:r w:rsidRPr="000617CA">
        <w:rPr>
          <w:i/>
        </w:rPr>
        <w:t>Study of Heart and Renal Protection (SHARP): randomized trial to assess the effects of lowering low-density lipoprotein cholesterol among 9,438 patients with chronic kidney disease.</w:t>
      </w:r>
      <w:r w:rsidRPr="000617CA">
        <w:t xml:space="preserve"> Am Heart J, 2010. </w:t>
      </w:r>
      <w:r w:rsidRPr="000617CA">
        <w:rPr>
          <w:b/>
        </w:rPr>
        <w:t>160</w:t>
      </w:r>
      <w:r w:rsidRPr="000617CA">
        <w:t>(5): p. 785-794.e10.</w:t>
      </w:r>
    </w:p>
    <w:p w14:paraId="26328AAE" w14:textId="77777777" w:rsidR="000617CA" w:rsidRPr="000617CA" w:rsidRDefault="000617CA" w:rsidP="000617CA">
      <w:pPr>
        <w:pStyle w:val="EndNoteBibliography"/>
        <w:spacing w:after="0"/>
        <w:ind w:left="720" w:hanging="720"/>
      </w:pPr>
      <w:r w:rsidRPr="000617CA">
        <w:t>83.</w:t>
      </w:r>
      <w:r w:rsidRPr="000617CA">
        <w:tab/>
        <w:t xml:space="preserve">Baigent, C., et al., </w:t>
      </w:r>
      <w:r w:rsidRPr="000617CA">
        <w:rPr>
          <w:i/>
        </w:rPr>
        <w:t>The effects of lowering LDL cholesterol with simvastatin plus ezetimibe in patients with chronic kidney disease (Study of Heart and Renal Protection): a randomised placebo-controlled trial.</w:t>
      </w:r>
      <w:r w:rsidRPr="000617CA">
        <w:t xml:space="preserve"> The Lancet, 2011. </w:t>
      </w:r>
      <w:r w:rsidRPr="000617CA">
        <w:rPr>
          <w:b/>
        </w:rPr>
        <w:t>377</w:t>
      </w:r>
      <w:r w:rsidRPr="000617CA">
        <w:t>(9784): p. 2181-2192.</w:t>
      </w:r>
    </w:p>
    <w:p w14:paraId="7FFD3967" w14:textId="77777777" w:rsidR="000617CA" w:rsidRPr="000617CA" w:rsidRDefault="000617CA" w:rsidP="000617CA">
      <w:pPr>
        <w:pStyle w:val="EndNoteBibliography"/>
        <w:spacing w:after="0"/>
        <w:ind w:left="720" w:hanging="720"/>
      </w:pPr>
      <w:r w:rsidRPr="000617CA">
        <w:t>84.</w:t>
      </w:r>
      <w:r w:rsidRPr="000617CA">
        <w:tab/>
        <w:t xml:space="preserve">Palmer, S.C., et al., </w:t>
      </w:r>
      <w:r w:rsidRPr="000617CA">
        <w:rPr>
          <w:i/>
        </w:rPr>
        <w:t>Benefits and harms of statin therapy for persons with chronic kidney disease: a systematic review and meta-analysis.</w:t>
      </w:r>
      <w:r w:rsidRPr="000617CA">
        <w:t xml:space="preserve"> Annals of internal medicine, 2012. </w:t>
      </w:r>
      <w:r w:rsidRPr="000617CA">
        <w:rPr>
          <w:b/>
        </w:rPr>
        <w:t>157</w:t>
      </w:r>
      <w:r w:rsidRPr="000617CA">
        <w:t>(4): p. 263-275.</w:t>
      </w:r>
    </w:p>
    <w:p w14:paraId="39C9DB07" w14:textId="77777777" w:rsidR="000617CA" w:rsidRPr="000617CA" w:rsidRDefault="000617CA" w:rsidP="000617CA">
      <w:pPr>
        <w:pStyle w:val="EndNoteBibliography"/>
        <w:spacing w:after="0"/>
        <w:ind w:left="720" w:hanging="720"/>
      </w:pPr>
      <w:r w:rsidRPr="000617CA">
        <w:t>85.</w:t>
      </w:r>
      <w:r w:rsidRPr="000617CA">
        <w:tab/>
        <w:t xml:space="preserve">Adeney, K.L., et al., </w:t>
      </w:r>
      <w:r w:rsidRPr="000617CA">
        <w:rPr>
          <w:i/>
        </w:rPr>
        <w:t>Association of serum phosphate with vascular and valvular calcification in moderate CKD.</w:t>
      </w:r>
      <w:r w:rsidRPr="000617CA">
        <w:t xml:space="preserve"> J Am Soc Nephrol, 2009. </w:t>
      </w:r>
      <w:r w:rsidRPr="000617CA">
        <w:rPr>
          <w:b/>
        </w:rPr>
        <w:t>20</w:t>
      </w:r>
      <w:r w:rsidRPr="000617CA">
        <w:t>(2): p. 381-7.</w:t>
      </w:r>
    </w:p>
    <w:p w14:paraId="08EDDFFA" w14:textId="77777777" w:rsidR="000617CA" w:rsidRPr="000617CA" w:rsidRDefault="000617CA" w:rsidP="000617CA">
      <w:pPr>
        <w:pStyle w:val="EndNoteBibliography"/>
        <w:spacing w:after="0"/>
        <w:ind w:left="720" w:hanging="720"/>
      </w:pPr>
      <w:r w:rsidRPr="000617CA">
        <w:t>86.</w:t>
      </w:r>
      <w:r w:rsidRPr="000617CA">
        <w:tab/>
        <w:t xml:space="preserve">Nelson, A.J., et al., </w:t>
      </w:r>
      <w:r w:rsidRPr="000617CA">
        <w:rPr>
          <w:i/>
        </w:rPr>
        <w:t>Targeting Vascular Calcification in Chronic Kidney Disease.</w:t>
      </w:r>
      <w:r w:rsidRPr="000617CA">
        <w:t xml:space="preserve"> JACC Basic Transl Sci, 2020. </w:t>
      </w:r>
      <w:r w:rsidRPr="000617CA">
        <w:rPr>
          <w:b/>
        </w:rPr>
        <w:t>5</w:t>
      </w:r>
      <w:r w:rsidRPr="000617CA">
        <w:t>(4): p. 398-412.</w:t>
      </w:r>
    </w:p>
    <w:p w14:paraId="6E3CC211" w14:textId="77777777" w:rsidR="000617CA" w:rsidRPr="000617CA" w:rsidRDefault="000617CA" w:rsidP="000617CA">
      <w:pPr>
        <w:pStyle w:val="EndNoteBibliography"/>
        <w:spacing w:after="0"/>
        <w:ind w:left="720" w:hanging="720"/>
      </w:pPr>
      <w:r w:rsidRPr="000617CA">
        <w:t>87.</w:t>
      </w:r>
      <w:r w:rsidRPr="000617CA">
        <w:tab/>
        <w:t xml:space="preserve">Daugirdas, J.T., et al. </w:t>
      </w:r>
      <w:r w:rsidRPr="000617CA">
        <w:rPr>
          <w:i/>
        </w:rPr>
        <w:t>The phosphate binder equivalent dose</w:t>
      </w:r>
      <w:r w:rsidRPr="000617CA">
        <w:t xml:space="preserve">. in </w:t>
      </w:r>
      <w:r w:rsidRPr="000617CA">
        <w:rPr>
          <w:i/>
        </w:rPr>
        <w:t>Seminars in dialysis</w:t>
      </w:r>
      <w:r w:rsidRPr="000617CA">
        <w:t>. 2011. Wiley Online Library.</w:t>
      </w:r>
    </w:p>
    <w:p w14:paraId="22A8264A" w14:textId="77777777" w:rsidR="000617CA" w:rsidRPr="000617CA" w:rsidRDefault="000617CA" w:rsidP="000617CA">
      <w:pPr>
        <w:pStyle w:val="EndNoteBibliography"/>
        <w:spacing w:after="0"/>
        <w:ind w:left="720" w:hanging="720"/>
      </w:pPr>
      <w:r w:rsidRPr="000617CA">
        <w:t>88.</w:t>
      </w:r>
      <w:r w:rsidRPr="000617CA">
        <w:tab/>
        <w:t xml:space="preserve">Tonelli, M., N. Pannu, and B. Manns, </w:t>
      </w:r>
      <w:r w:rsidRPr="000617CA">
        <w:rPr>
          <w:i/>
        </w:rPr>
        <w:t>Oral phosphate binders in patients with kidney failure.</w:t>
      </w:r>
      <w:r w:rsidRPr="000617CA">
        <w:t xml:space="preserve"> New England Journal of Medicine, 2010. </w:t>
      </w:r>
      <w:r w:rsidRPr="000617CA">
        <w:rPr>
          <w:b/>
        </w:rPr>
        <w:t>362</w:t>
      </w:r>
      <w:r w:rsidRPr="000617CA">
        <w:t>(14): p. 1312-1324.</w:t>
      </w:r>
    </w:p>
    <w:p w14:paraId="33805D09" w14:textId="77777777" w:rsidR="000617CA" w:rsidRPr="000617CA" w:rsidRDefault="000617CA" w:rsidP="000617CA">
      <w:pPr>
        <w:pStyle w:val="EndNoteBibliography"/>
        <w:spacing w:after="0"/>
        <w:ind w:left="720" w:hanging="720"/>
      </w:pPr>
      <w:r w:rsidRPr="000617CA">
        <w:lastRenderedPageBreak/>
        <w:t>89.</w:t>
      </w:r>
      <w:r w:rsidRPr="000617CA">
        <w:tab/>
        <w:t xml:space="preserve">Pennick, M., et al., </w:t>
      </w:r>
      <w:r w:rsidRPr="000617CA">
        <w:rPr>
          <w:i/>
        </w:rPr>
        <w:t>Lanthanum carbonate reduces urine phosphorus excretion: evidence of high-capacity phosphate binding.</w:t>
      </w:r>
      <w:r w:rsidRPr="000617CA">
        <w:t xml:space="preserve"> Ren Fail, 2012. </w:t>
      </w:r>
      <w:r w:rsidRPr="000617CA">
        <w:rPr>
          <w:b/>
        </w:rPr>
        <w:t>34</w:t>
      </w:r>
      <w:r w:rsidRPr="000617CA">
        <w:t>(3): p. 263-70.</w:t>
      </w:r>
    </w:p>
    <w:p w14:paraId="22DE5E0D" w14:textId="77777777" w:rsidR="000617CA" w:rsidRPr="000617CA" w:rsidRDefault="000617CA" w:rsidP="000617CA">
      <w:pPr>
        <w:pStyle w:val="EndNoteBibliography"/>
        <w:spacing w:after="0"/>
        <w:ind w:left="720" w:hanging="720"/>
      </w:pPr>
      <w:r w:rsidRPr="000617CA">
        <w:t>90.</w:t>
      </w:r>
      <w:r w:rsidRPr="000617CA">
        <w:tab/>
        <w:t xml:space="preserve">Oliveira, R.B., et al., </w:t>
      </w:r>
      <w:r w:rsidRPr="000617CA">
        <w:rPr>
          <w:i/>
        </w:rPr>
        <w:t>Early control of PTH and FGF23 in normophosphatemic CKD patients: a new target in CKD-MBD therapy?</w:t>
      </w:r>
      <w:r w:rsidRPr="000617CA">
        <w:t xml:space="preserve"> Clinical journal of the American Society of Nephrology: CJASN, 2010. </w:t>
      </w:r>
      <w:r w:rsidRPr="000617CA">
        <w:rPr>
          <w:b/>
        </w:rPr>
        <w:t>5</w:t>
      </w:r>
      <w:r w:rsidRPr="000617CA">
        <w:t>(2): p. 286.</w:t>
      </w:r>
    </w:p>
    <w:p w14:paraId="45BE6ACF" w14:textId="77777777" w:rsidR="000617CA" w:rsidRPr="000617CA" w:rsidRDefault="000617CA" w:rsidP="000617CA">
      <w:pPr>
        <w:pStyle w:val="EndNoteBibliography"/>
        <w:spacing w:after="0"/>
        <w:ind w:left="720" w:hanging="720"/>
      </w:pPr>
      <w:r w:rsidRPr="000617CA">
        <w:t>91.</w:t>
      </w:r>
      <w:r w:rsidRPr="000617CA">
        <w:tab/>
        <w:t xml:space="preserve">Hill, K.M., et al., </w:t>
      </w:r>
      <w:r w:rsidRPr="000617CA">
        <w:rPr>
          <w:i/>
        </w:rPr>
        <w:t>Oral calcium carbonate affects calcium but not phosphorus balance in stage 3–4 chronic kidney disease.</w:t>
      </w:r>
      <w:r w:rsidRPr="000617CA">
        <w:t xml:space="preserve"> Kidney international, 2013. </w:t>
      </w:r>
      <w:r w:rsidRPr="000617CA">
        <w:rPr>
          <w:b/>
        </w:rPr>
        <w:t>83</w:t>
      </w:r>
      <w:r w:rsidRPr="000617CA">
        <w:t>(5): p. 959-966.</w:t>
      </w:r>
    </w:p>
    <w:p w14:paraId="6BC43851" w14:textId="77777777" w:rsidR="000617CA" w:rsidRPr="000617CA" w:rsidRDefault="000617CA" w:rsidP="000617CA">
      <w:pPr>
        <w:pStyle w:val="EndNoteBibliography"/>
        <w:spacing w:after="0"/>
        <w:ind w:left="720" w:hanging="720"/>
      </w:pPr>
      <w:r w:rsidRPr="000617CA">
        <w:t>92.</w:t>
      </w:r>
      <w:r w:rsidRPr="000617CA">
        <w:tab/>
        <w:t xml:space="preserve">Jono, S., et al., </w:t>
      </w:r>
      <w:r w:rsidRPr="000617CA">
        <w:rPr>
          <w:i/>
        </w:rPr>
        <w:t>Phosphate regulation of vascular smooth muscle cell calcification.</w:t>
      </w:r>
      <w:r w:rsidRPr="000617CA">
        <w:t xml:space="preserve"> Circulation research, 2000. </w:t>
      </w:r>
      <w:r w:rsidRPr="000617CA">
        <w:rPr>
          <w:b/>
        </w:rPr>
        <w:t>87</w:t>
      </w:r>
      <w:r w:rsidRPr="000617CA">
        <w:t>(7): p. e10-e17.</w:t>
      </w:r>
    </w:p>
    <w:p w14:paraId="26147277" w14:textId="77777777" w:rsidR="000617CA" w:rsidRPr="000617CA" w:rsidRDefault="000617CA" w:rsidP="000617CA">
      <w:pPr>
        <w:pStyle w:val="EndNoteBibliography"/>
        <w:spacing w:after="0"/>
        <w:ind w:left="720" w:hanging="720"/>
      </w:pPr>
      <w:r w:rsidRPr="000617CA">
        <w:t>93.</w:t>
      </w:r>
      <w:r w:rsidRPr="000617CA">
        <w:tab/>
        <w:t xml:space="preserve">Neven, E. and P.C. d'Haese, </w:t>
      </w:r>
      <w:r w:rsidRPr="000617CA">
        <w:rPr>
          <w:i/>
        </w:rPr>
        <w:t>Vascular calcification in chronic renal failure: what have we learned from animal studies?</w:t>
      </w:r>
      <w:r w:rsidRPr="000617CA">
        <w:t xml:space="preserve"> Circulation research, 2011. </w:t>
      </w:r>
      <w:r w:rsidRPr="000617CA">
        <w:rPr>
          <w:b/>
        </w:rPr>
        <w:t>108</w:t>
      </w:r>
      <w:r w:rsidRPr="000617CA">
        <w:t>(2): p. 249-264.</w:t>
      </w:r>
    </w:p>
    <w:p w14:paraId="5924B974" w14:textId="77777777" w:rsidR="000617CA" w:rsidRPr="000617CA" w:rsidRDefault="000617CA" w:rsidP="000617CA">
      <w:pPr>
        <w:pStyle w:val="EndNoteBibliography"/>
        <w:spacing w:after="0"/>
        <w:ind w:left="720" w:hanging="720"/>
      </w:pPr>
      <w:r w:rsidRPr="000617CA">
        <w:t>94.</w:t>
      </w:r>
      <w:r w:rsidRPr="000617CA">
        <w:tab/>
        <w:t xml:space="preserve">Nelson, A.J., et al., </w:t>
      </w:r>
      <w:r w:rsidRPr="000617CA">
        <w:rPr>
          <w:i/>
        </w:rPr>
        <w:t>Targeting vascular calcification in chronic kidney disease.</w:t>
      </w:r>
      <w:r w:rsidRPr="000617CA">
        <w:t xml:space="preserve"> Basic to Translational Science, 2020. </w:t>
      </w:r>
      <w:r w:rsidRPr="000617CA">
        <w:rPr>
          <w:b/>
        </w:rPr>
        <w:t>5</w:t>
      </w:r>
      <w:r w:rsidRPr="000617CA">
        <w:t>(4): p. 398-412.</w:t>
      </w:r>
    </w:p>
    <w:p w14:paraId="1476B20E" w14:textId="77777777" w:rsidR="000617CA" w:rsidRPr="000617CA" w:rsidRDefault="000617CA" w:rsidP="000617CA">
      <w:pPr>
        <w:pStyle w:val="EndNoteBibliography"/>
        <w:spacing w:after="0"/>
        <w:ind w:left="720" w:hanging="720"/>
      </w:pPr>
      <w:r w:rsidRPr="000617CA">
        <w:t>95.</w:t>
      </w:r>
      <w:r w:rsidRPr="000617CA">
        <w:tab/>
        <w:t xml:space="preserve">Molostvov, G., et al., </w:t>
      </w:r>
      <w:r w:rsidRPr="000617CA">
        <w:rPr>
          <w:i/>
        </w:rPr>
        <w:t>Extracellular calcium-sensing receptor is functionally expressed in human artery.</w:t>
      </w:r>
      <w:r w:rsidRPr="000617CA">
        <w:t xml:space="preserve"> American Journal of Physiology-Renal Physiology, 2007. </w:t>
      </w:r>
      <w:r w:rsidRPr="000617CA">
        <w:rPr>
          <w:b/>
        </w:rPr>
        <w:t>293</w:t>
      </w:r>
      <w:r w:rsidRPr="000617CA">
        <w:t>(3): p. F946-F955.</w:t>
      </w:r>
    </w:p>
    <w:p w14:paraId="2E5A3C0A" w14:textId="77777777" w:rsidR="000617CA" w:rsidRPr="000617CA" w:rsidRDefault="000617CA" w:rsidP="000617CA">
      <w:pPr>
        <w:pStyle w:val="EndNoteBibliography"/>
        <w:spacing w:after="0"/>
        <w:ind w:left="720" w:hanging="720"/>
      </w:pPr>
      <w:r w:rsidRPr="000617CA">
        <w:t>96.</w:t>
      </w:r>
      <w:r w:rsidRPr="000617CA">
        <w:tab/>
        <w:t xml:space="preserve">Joki, N., et al., </w:t>
      </w:r>
      <w:r w:rsidRPr="000617CA">
        <w:rPr>
          <w:i/>
        </w:rPr>
        <w:t>Effects of calcimimetic on vascular calcification and atherosclerosis in uremic mice.</w:t>
      </w:r>
      <w:r w:rsidRPr="000617CA">
        <w:t xml:space="preserve"> Bone, 2009. </w:t>
      </w:r>
      <w:r w:rsidRPr="000617CA">
        <w:rPr>
          <w:b/>
        </w:rPr>
        <w:t>45</w:t>
      </w:r>
      <w:r w:rsidRPr="000617CA">
        <w:t>: p. S30-S34.</w:t>
      </w:r>
    </w:p>
    <w:p w14:paraId="4514094A" w14:textId="77777777" w:rsidR="000617CA" w:rsidRPr="000617CA" w:rsidRDefault="000617CA" w:rsidP="000617CA">
      <w:pPr>
        <w:pStyle w:val="EndNoteBibliography"/>
        <w:spacing w:after="0"/>
        <w:ind w:left="720" w:hanging="720"/>
      </w:pPr>
      <w:r w:rsidRPr="000617CA">
        <w:t>97.</w:t>
      </w:r>
      <w:r w:rsidRPr="000617CA">
        <w:tab/>
        <w:t xml:space="preserve">Cunningham, J., et al., </w:t>
      </w:r>
      <w:r w:rsidRPr="000617CA">
        <w:rPr>
          <w:i/>
        </w:rPr>
        <w:t>Effects of the calcimimetic cinacalcet HCl on cardiovascular disease, fracture, and health-related quality of life in secondary hyperparathyroidism.</w:t>
      </w:r>
      <w:r w:rsidRPr="000617CA">
        <w:t xml:space="preserve"> Kidney international, 2005. </w:t>
      </w:r>
      <w:r w:rsidRPr="000617CA">
        <w:rPr>
          <w:b/>
        </w:rPr>
        <w:t>68</w:t>
      </w:r>
      <w:r w:rsidRPr="000617CA">
        <w:t>(4): p. 1793-1800.</w:t>
      </w:r>
    </w:p>
    <w:p w14:paraId="3F424739" w14:textId="77777777" w:rsidR="000617CA" w:rsidRPr="000617CA" w:rsidRDefault="000617CA" w:rsidP="000617CA">
      <w:pPr>
        <w:pStyle w:val="EndNoteBibliography"/>
        <w:spacing w:after="0"/>
        <w:ind w:left="720" w:hanging="720"/>
      </w:pPr>
      <w:r w:rsidRPr="000617CA">
        <w:t>98.</w:t>
      </w:r>
      <w:r w:rsidRPr="000617CA">
        <w:tab/>
        <w:t xml:space="preserve">Cozzolino, M., et al., </w:t>
      </w:r>
      <w:r w:rsidRPr="000617CA">
        <w:rPr>
          <w:i/>
        </w:rPr>
        <w:t>Vitamin D receptor activation and prevention of arterial ageing.</w:t>
      </w:r>
      <w:r w:rsidRPr="000617CA">
        <w:t xml:space="preserve"> Nutr Metab Cardiovasc Dis, 2012. </w:t>
      </w:r>
      <w:r w:rsidRPr="000617CA">
        <w:rPr>
          <w:b/>
        </w:rPr>
        <w:t>22</w:t>
      </w:r>
      <w:r w:rsidRPr="000617CA">
        <w:t>(7): p. 547-52.</w:t>
      </w:r>
    </w:p>
    <w:p w14:paraId="6320E304" w14:textId="77777777" w:rsidR="000617CA" w:rsidRPr="000617CA" w:rsidRDefault="000617CA" w:rsidP="000617CA">
      <w:pPr>
        <w:pStyle w:val="EndNoteBibliography"/>
        <w:spacing w:after="0"/>
        <w:ind w:left="720" w:hanging="720"/>
      </w:pPr>
      <w:r w:rsidRPr="000617CA">
        <w:t>99.</w:t>
      </w:r>
      <w:r w:rsidRPr="000617CA">
        <w:tab/>
        <w:t xml:space="preserve">Hou, Y.C., et al., </w:t>
      </w:r>
      <w:r w:rsidRPr="000617CA">
        <w:rPr>
          <w:i/>
        </w:rPr>
        <w:t>Role of Vitamin D in Uremic Vascular Calcification.</w:t>
      </w:r>
      <w:r w:rsidRPr="000617CA">
        <w:t xml:space="preserve"> Biomed Res Int, 2017. </w:t>
      </w:r>
      <w:r w:rsidRPr="000617CA">
        <w:rPr>
          <w:b/>
        </w:rPr>
        <w:t>2017</w:t>
      </w:r>
      <w:r w:rsidRPr="000617CA">
        <w:t>: p. 2803579.</w:t>
      </w:r>
    </w:p>
    <w:p w14:paraId="69339CDF" w14:textId="77777777" w:rsidR="000617CA" w:rsidRPr="000617CA" w:rsidRDefault="000617CA" w:rsidP="000617CA">
      <w:pPr>
        <w:pStyle w:val="EndNoteBibliography"/>
        <w:spacing w:after="0"/>
        <w:ind w:left="720" w:hanging="720"/>
      </w:pPr>
      <w:r w:rsidRPr="000617CA">
        <w:t>100.</w:t>
      </w:r>
      <w:r w:rsidRPr="000617CA">
        <w:tab/>
        <w:t xml:space="preserve">Chou, Y.H. and Y.M. Chen, </w:t>
      </w:r>
      <w:r w:rsidRPr="000617CA">
        <w:rPr>
          <w:i/>
        </w:rPr>
        <w:t>Aging and Renal Disease: Old Questions for New Challenges.</w:t>
      </w:r>
      <w:r w:rsidRPr="000617CA">
        <w:t xml:space="preserve"> Aging Dis, 2021. </w:t>
      </w:r>
      <w:r w:rsidRPr="000617CA">
        <w:rPr>
          <w:b/>
        </w:rPr>
        <w:t>12</w:t>
      </w:r>
      <w:r w:rsidRPr="000617CA">
        <w:t>(2): p. 515-528.</w:t>
      </w:r>
    </w:p>
    <w:p w14:paraId="5E619303" w14:textId="77777777" w:rsidR="000617CA" w:rsidRPr="000617CA" w:rsidRDefault="000617CA" w:rsidP="000617CA">
      <w:pPr>
        <w:pStyle w:val="EndNoteBibliography"/>
        <w:spacing w:after="0"/>
        <w:ind w:left="720" w:hanging="720"/>
      </w:pPr>
      <w:r w:rsidRPr="000617CA">
        <w:t>101.</w:t>
      </w:r>
      <w:r w:rsidRPr="000617CA">
        <w:tab/>
        <w:t xml:space="preserve">El Din, U.A.A.S., M.M. Salem, and D.O. Abdulazim, </w:t>
      </w:r>
      <w:r w:rsidRPr="000617CA">
        <w:rPr>
          <w:i/>
        </w:rPr>
        <w:t>Vascular calcification: When should we interfere in chronic kidney disease patients and how?</w:t>
      </w:r>
      <w:r w:rsidRPr="000617CA">
        <w:t xml:space="preserve"> World journal of nephrology, 2016. </w:t>
      </w:r>
      <w:r w:rsidRPr="000617CA">
        <w:rPr>
          <w:b/>
        </w:rPr>
        <w:t>5</w:t>
      </w:r>
      <w:r w:rsidRPr="000617CA">
        <w:t>(5): p. 398.</w:t>
      </w:r>
    </w:p>
    <w:p w14:paraId="0C7FEA71" w14:textId="77777777" w:rsidR="000617CA" w:rsidRPr="000617CA" w:rsidRDefault="000617CA" w:rsidP="000617CA">
      <w:pPr>
        <w:pStyle w:val="EndNoteBibliography"/>
        <w:spacing w:after="0"/>
        <w:ind w:left="720" w:hanging="720"/>
      </w:pPr>
      <w:r w:rsidRPr="000617CA">
        <w:t>102.</w:t>
      </w:r>
      <w:r w:rsidRPr="000617CA">
        <w:tab/>
        <w:t xml:space="preserve">Bostrom, K., et al., </w:t>
      </w:r>
      <w:r w:rsidRPr="000617CA">
        <w:rPr>
          <w:i/>
        </w:rPr>
        <w:t>Matrix GLA protein modulates differentiation induced by bone morphogenetic protein-2 in C3H10T1/2 cells.</w:t>
      </w:r>
      <w:r w:rsidRPr="000617CA">
        <w:t xml:space="preserve"> Journal of Biological Chemistry, 2001. </w:t>
      </w:r>
      <w:r w:rsidRPr="000617CA">
        <w:rPr>
          <w:b/>
        </w:rPr>
        <w:t>276</w:t>
      </w:r>
      <w:r w:rsidRPr="000617CA">
        <w:t>(17): p. 14044-14052.</w:t>
      </w:r>
    </w:p>
    <w:p w14:paraId="2F589547" w14:textId="77777777" w:rsidR="000617CA" w:rsidRPr="000617CA" w:rsidRDefault="000617CA" w:rsidP="000617CA">
      <w:pPr>
        <w:pStyle w:val="EndNoteBibliography"/>
        <w:spacing w:after="0"/>
        <w:ind w:left="720" w:hanging="720"/>
      </w:pPr>
      <w:r w:rsidRPr="000617CA">
        <w:t>103.</w:t>
      </w:r>
      <w:r w:rsidRPr="000617CA">
        <w:tab/>
        <w:t xml:space="preserve">Jaminon, A.M.G., et al., </w:t>
      </w:r>
      <w:r w:rsidRPr="000617CA">
        <w:rPr>
          <w:i/>
        </w:rPr>
        <w:t>Matrix Gla protein is an independent predictor of both intimal and medial vascular calcification in chronic kidney disease.</w:t>
      </w:r>
      <w:r w:rsidRPr="000617CA">
        <w:t xml:space="preserve"> Sci Rep, 2020. </w:t>
      </w:r>
      <w:r w:rsidRPr="000617CA">
        <w:rPr>
          <w:b/>
        </w:rPr>
        <w:t>10</w:t>
      </w:r>
      <w:r w:rsidRPr="000617CA">
        <w:t>(1): p. 6586.</w:t>
      </w:r>
    </w:p>
    <w:p w14:paraId="2D2E1A00" w14:textId="77777777" w:rsidR="000617CA" w:rsidRPr="000617CA" w:rsidRDefault="000617CA" w:rsidP="000617CA">
      <w:pPr>
        <w:pStyle w:val="EndNoteBibliography"/>
        <w:spacing w:after="0"/>
        <w:ind w:left="720" w:hanging="720"/>
      </w:pPr>
      <w:r w:rsidRPr="000617CA">
        <w:t>104.</w:t>
      </w:r>
      <w:r w:rsidRPr="000617CA">
        <w:tab/>
        <w:t xml:space="preserve">Parker, B.D., et al., </w:t>
      </w:r>
      <w:r w:rsidRPr="000617CA">
        <w:rPr>
          <w:i/>
        </w:rPr>
        <w:t>Association of kidney function and uncarboxylated matrix Gla protein: data from the Heart and Soul Study.</w:t>
      </w:r>
      <w:r w:rsidRPr="000617CA">
        <w:t xml:space="preserve"> Nephrology Dialysis Transplantation, 2009. </w:t>
      </w:r>
      <w:r w:rsidRPr="000617CA">
        <w:rPr>
          <w:b/>
        </w:rPr>
        <w:t>24</w:t>
      </w:r>
      <w:r w:rsidRPr="000617CA">
        <w:t>(7): p. 2095-2101.</w:t>
      </w:r>
    </w:p>
    <w:p w14:paraId="65FFDAC2" w14:textId="77777777" w:rsidR="000617CA" w:rsidRPr="000617CA" w:rsidRDefault="000617CA" w:rsidP="000617CA">
      <w:pPr>
        <w:pStyle w:val="EndNoteBibliography"/>
        <w:spacing w:after="0"/>
        <w:ind w:left="720" w:hanging="720"/>
      </w:pPr>
      <w:r w:rsidRPr="000617CA">
        <w:t>105.</w:t>
      </w:r>
      <w:r w:rsidRPr="000617CA">
        <w:tab/>
        <w:t xml:space="preserve">Roumeliotis, S., et al., </w:t>
      </w:r>
      <w:r w:rsidRPr="000617CA">
        <w:rPr>
          <w:i/>
        </w:rPr>
        <w:t>Vascular calcification in chronic kidney disease: the role of vitamin K-dependent matrix Gla protein.</w:t>
      </w:r>
      <w:r w:rsidRPr="000617CA">
        <w:t xml:space="preserve"> Frontiers in medicine, 2020. </w:t>
      </w:r>
      <w:r w:rsidRPr="000617CA">
        <w:rPr>
          <w:b/>
        </w:rPr>
        <w:t>7</w:t>
      </w:r>
      <w:r w:rsidRPr="000617CA">
        <w:t>: p. 154.</w:t>
      </w:r>
    </w:p>
    <w:p w14:paraId="729B15E8" w14:textId="77777777" w:rsidR="000617CA" w:rsidRPr="000617CA" w:rsidRDefault="000617CA" w:rsidP="000617CA">
      <w:pPr>
        <w:pStyle w:val="EndNoteBibliography"/>
        <w:spacing w:after="0"/>
        <w:ind w:left="720" w:hanging="720"/>
      </w:pPr>
      <w:r w:rsidRPr="000617CA">
        <w:t>106.</w:t>
      </w:r>
      <w:r w:rsidRPr="000617CA">
        <w:tab/>
        <w:t xml:space="preserve">Roumeliotis, S., et al., </w:t>
      </w:r>
      <w:r w:rsidRPr="000617CA">
        <w:rPr>
          <w:i/>
        </w:rPr>
        <w:t>Vascular Calcification in Chronic Kidney Disease: The Role of Vitamin K- Dependent Matrix Gla Protein.</w:t>
      </w:r>
      <w:r w:rsidRPr="000617CA">
        <w:t xml:space="preserve"> Front Med (Lausanne), 2020. </w:t>
      </w:r>
      <w:r w:rsidRPr="000617CA">
        <w:rPr>
          <w:b/>
        </w:rPr>
        <w:t>7</w:t>
      </w:r>
      <w:r w:rsidRPr="000617CA">
        <w:t>: p. 154.</w:t>
      </w:r>
    </w:p>
    <w:p w14:paraId="37859B6A" w14:textId="77777777" w:rsidR="000617CA" w:rsidRPr="000617CA" w:rsidRDefault="000617CA" w:rsidP="000617CA">
      <w:pPr>
        <w:pStyle w:val="EndNoteBibliography"/>
        <w:spacing w:after="0"/>
        <w:ind w:left="720" w:hanging="720"/>
      </w:pPr>
      <w:r w:rsidRPr="000617CA">
        <w:t>107.</w:t>
      </w:r>
      <w:r w:rsidRPr="000617CA">
        <w:tab/>
        <w:t xml:space="preserve">Kircelli, F., et al., </w:t>
      </w:r>
      <w:r w:rsidRPr="000617CA">
        <w:rPr>
          <w:i/>
        </w:rPr>
        <w:t>Magnesium reduces calcification in bovine vascular smooth muscle cells in a dose-dependent manner.</w:t>
      </w:r>
      <w:r w:rsidRPr="000617CA">
        <w:t xml:space="preserve"> Nephrology Dialysis Transplantation, 2012. </w:t>
      </w:r>
      <w:r w:rsidRPr="000617CA">
        <w:rPr>
          <w:b/>
        </w:rPr>
        <w:t>27</w:t>
      </w:r>
      <w:r w:rsidRPr="000617CA">
        <w:t>(2): p. 514-521.</w:t>
      </w:r>
    </w:p>
    <w:p w14:paraId="0494CECF" w14:textId="77777777" w:rsidR="000617CA" w:rsidRPr="000617CA" w:rsidRDefault="000617CA" w:rsidP="000617CA">
      <w:pPr>
        <w:pStyle w:val="EndNoteBibliography"/>
        <w:spacing w:after="0"/>
        <w:ind w:left="720" w:hanging="720"/>
      </w:pPr>
      <w:r w:rsidRPr="000617CA">
        <w:t>108.</w:t>
      </w:r>
      <w:r w:rsidRPr="000617CA">
        <w:tab/>
        <w:t xml:space="preserve">Xu, J., et al., </w:t>
      </w:r>
      <w:r w:rsidRPr="000617CA">
        <w:rPr>
          <w:i/>
        </w:rPr>
        <w:t>Magnesium modulates the expression levels of calcification-associated factors to inhibit calcification in a time-dependent manner.</w:t>
      </w:r>
      <w:r w:rsidRPr="000617CA">
        <w:t xml:space="preserve"> Experimental and therapeutic medicine, 2015. </w:t>
      </w:r>
      <w:r w:rsidRPr="000617CA">
        <w:rPr>
          <w:b/>
        </w:rPr>
        <w:t>9</w:t>
      </w:r>
      <w:r w:rsidRPr="000617CA">
        <w:t>(3): p. 1028-1034.</w:t>
      </w:r>
    </w:p>
    <w:p w14:paraId="6C1B9AE2" w14:textId="77777777" w:rsidR="000617CA" w:rsidRPr="000617CA" w:rsidRDefault="000617CA" w:rsidP="000617CA">
      <w:pPr>
        <w:pStyle w:val="EndNoteBibliography"/>
        <w:spacing w:after="0"/>
        <w:ind w:left="720" w:hanging="720"/>
      </w:pPr>
      <w:r w:rsidRPr="000617CA">
        <w:t>109.</w:t>
      </w:r>
      <w:r w:rsidRPr="000617CA">
        <w:tab/>
        <w:t xml:space="preserve">Takemura, A., et al., </w:t>
      </w:r>
      <w:r w:rsidRPr="000617CA">
        <w:rPr>
          <w:i/>
        </w:rPr>
        <w:t>Sirtuin 1 retards hyperphosphatemia-induced calcification of vascular smooth muscle cells.</w:t>
      </w:r>
      <w:r w:rsidRPr="000617CA">
        <w:t xml:space="preserve"> Arterioscler Thromb Vasc Biol, 2011. </w:t>
      </w:r>
      <w:r w:rsidRPr="000617CA">
        <w:rPr>
          <w:b/>
        </w:rPr>
        <w:t>31</w:t>
      </w:r>
      <w:r w:rsidRPr="000617CA">
        <w:t>(9): p. 2054-62.</w:t>
      </w:r>
    </w:p>
    <w:p w14:paraId="7E43AF12" w14:textId="77777777" w:rsidR="000617CA" w:rsidRPr="000617CA" w:rsidRDefault="000617CA" w:rsidP="000617CA">
      <w:pPr>
        <w:pStyle w:val="EndNoteBibliography"/>
        <w:ind w:left="720" w:hanging="720"/>
      </w:pPr>
      <w:r w:rsidRPr="000617CA">
        <w:t>110.</w:t>
      </w:r>
      <w:r w:rsidRPr="000617CA">
        <w:tab/>
        <w:t xml:space="preserve">Yan, J., et al., </w:t>
      </w:r>
      <w:r w:rsidRPr="000617CA">
        <w:rPr>
          <w:i/>
        </w:rPr>
        <w:t>Sirtuin 1 in Chronic Kidney Disease and Therapeutic Potential of Targeting Sirtuin 1.</w:t>
      </w:r>
      <w:r w:rsidRPr="000617CA">
        <w:t xml:space="preserve"> Front Endocrinol (Lausanne), 2022. </w:t>
      </w:r>
      <w:r w:rsidRPr="000617CA">
        <w:rPr>
          <w:b/>
        </w:rPr>
        <w:t>13</w:t>
      </w:r>
      <w:r w:rsidRPr="000617CA">
        <w:t>: p. 917773.</w:t>
      </w:r>
    </w:p>
    <w:p w14:paraId="7674F2F6" w14:textId="164C0AB6" w:rsidR="008057DF" w:rsidRPr="0035321E" w:rsidRDefault="00816C38" w:rsidP="000617CA">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lastRenderedPageBreak/>
        <w:fldChar w:fldCharType="end"/>
      </w:r>
    </w:p>
    <w:sectPr w:rsidR="008057DF" w:rsidRPr="0035321E" w:rsidSect="0035321E">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82C9F" w14:textId="77777777" w:rsidR="00F00012" w:rsidRDefault="00F00012" w:rsidP="001A007E">
      <w:pPr>
        <w:spacing w:after="0" w:line="240" w:lineRule="auto"/>
      </w:pPr>
      <w:r>
        <w:separator/>
      </w:r>
    </w:p>
  </w:endnote>
  <w:endnote w:type="continuationSeparator" w:id="0">
    <w:p w14:paraId="3C51E829" w14:textId="77777777" w:rsidR="00F00012" w:rsidRDefault="00F00012" w:rsidP="001A0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8F2E9F" w14:textId="77777777" w:rsidR="00F00012" w:rsidRDefault="00F00012" w:rsidP="001A007E">
      <w:pPr>
        <w:spacing w:after="0" w:line="240" w:lineRule="auto"/>
      </w:pPr>
      <w:r>
        <w:separator/>
      </w:r>
    </w:p>
  </w:footnote>
  <w:footnote w:type="continuationSeparator" w:id="0">
    <w:p w14:paraId="52CABBA4" w14:textId="77777777" w:rsidR="00F00012" w:rsidRDefault="00F00012" w:rsidP="001A00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752C"/>
    <w:multiLevelType w:val="hybridMultilevel"/>
    <w:tmpl w:val="AE94E828"/>
    <w:lvl w:ilvl="0" w:tplc="04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98B538F"/>
    <w:multiLevelType w:val="hybridMultilevel"/>
    <w:tmpl w:val="C6B8207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B6A0F"/>
    <w:multiLevelType w:val="hybridMultilevel"/>
    <w:tmpl w:val="8F1A6A4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38052E5"/>
    <w:multiLevelType w:val="hybridMultilevel"/>
    <w:tmpl w:val="CC044C7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12620"/>
    <w:multiLevelType w:val="hybridMultilevel"/>
    <w:tmpl w:val="ACCCBAAE"/>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6F57E8"/>
    <w:multiLevelType w:val="hybridMultilevel"/>
    <w:tmpl w:val="ACCCBAAE"/>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F7B717C"/>
    <w:multiLevelType w:val="hybridMultilevel"/>
    <w:tmpl w:val="ACCCBAAE"/>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F9A1D72"/>
    <w:multiLevelType w:val="hybridMultilevel"/>
    <w:tmpl w:val="DBB8E33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7522D8"/>
    <w:multiLevelType w:val="hybridMultilevel"/>
    <w:tmpl w:val="8F1A6A4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DF2492"/>
    <w:multiLevelType w:val="hybridMultilevel"/>
    <w:tmpl w:val="56C2A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E12D5E"/>
    <w:multiLevelType w:val="hybridMultilevel"/>
    <w:tmpl w:val="8F1A6A4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AEF5B2B"/>
    <w:multiLevelType w:val="hybridMultilevel"/>
    <w:tmpl w:val="DDA47A06"/>
    <w:lvl w:ilvl="0" w:tplc="101EAB9A">
      <w:numFmt w:val="bullet"/>
      <w:lvlText w:val="-"/>
      <w:lvlJc w:val="left"/>
      <w:pPr>
        <w:ind w:left="360" w:hanging="360"/>
      </w:pPr>
      <w:rPr>
        <w:rFonts w:ascii="Times New Roman" w:eastAsiaTheme="majorEastAsia" w:hAnsi="Times New Roman" w:cs="Times New Roman" w:hint="default"/>
        <w:color w:val="2F5496" w:themeColor="accent1" w:themeShade="B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42A3E2F"/>
    <w:multiLevelType w:val="hybridMultilevel"/>
    <w:tmpl w:val="8F1A6A4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6ED3716"/>
    <w:multiLevelType w:val="hybridMultilevel"/>
    <w:tmpl w:val="ACCCBAAE"/>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02921626">
    <w:abstractNumId w:val="8"/>
  </w:num>
  <w:num w:numId="2" w16cid:durableId="1860653403">
    <w:abstractNumId w:val="4"/>
  </w:num>
  <w:num w:numId="3" w16cid:durableId="485055250">
    <w:abstractNumId w:val="6"/>
  </w:num>
  <w:num w:numId="4" w16cid:durableId="996497385">
    <w:abstractNumId w:val="5"/>
  </w:num>
  <w:num w:numId="5" w16cid:durableId="2067752322">
    <w:abstractNumId w:val="13"/>
  </w:num>
  <w:num w:numId="6" w16cid:durableId="761995633">
    <w:abstractNumId w:val="0"/>
  </w:num>
  <w:num w:numId="7" w16cid:durableId="947933015">
    <w:abstractNumId w:val="12"/>
  </w:num>
  <w:num w:numId="8" w16cid:durableId="1174417834">
    <w:abstractNumId w:val="10"/>
  </w:num>
  <w:num w:numId="9" w16cid:durableId="1288318712">
    <w:abstractNumId w:val="11"/>
  </w:num>
  <w:num w:numId="10" w16cid:durableId="1666588404">
    <w:abstractNumId w:val="2"/>
  </w:num>
  <w:num w:numId="11" w16cid:durableId="114914653">
    <w:abstractNumId w:val="7"/>
  </w:num>
  <w:num w:numId="12" w16cid:durableId="1373456046">
    <w:abstractNumId w:val="1"/>
  </w:num>
  <w:num w:numId="13" w16cid:durableId="1370229939">
    <w:abstractNumId w:val="9"/>
  </w:num>
  <w:num w:numId="14" w16cid:durableId="13912646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EwNjUwNjS0NLIwNDBR0lEKTi0uzszPAykwqwUA+aaZa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5tvszwnvee5aeze0ovx0vde0dxvrwf55a5&quot;&gt;My EndNote Library&lt;record-ids&gt;&lt;item&gt;77&lt;/item&gt;&lt;item&gt;78&lt;/item&gt;&lt;item&gt;79&lt;/item&gt;&lt;item&gt;81&lt;/item&gt;&lt;item&gt;82&lt;/item&gt;&lt;item&gt;83&lt;/item&gt;&lt;item&gt;84&lt;/item&gt;&lt;item&gt;86&lt;/item&gt;&lt;item&gt;87&lt;/item&gt;&lt;item&gt;89&lt;/item&gt;&lt;item&gt;90&lt;/item&gt;&lt;item&gt;92&lt;/item&gt;&lt;item&gt;93&lt;/item&gt;&lt;item&gt;95&lt;/item&gt;&lt;item&gt;96&lt;/item&gt;&lt;item&gt;160&lt;/item&gt;&lt;item&gt;161&lt;/item&gt;&lt;item&gt;162&lt;/item&gt;&lt;item&gt;163&lt;/item&gt;&lt;item&gt;164&lt;/item&gt;&lt;item&gt;165&lt;/item&gt;&lt;/record-ids&gt;&lt;/item&gt;&lt;/Libraries&gt;"/>
  </w:docVars>
  <w:rsids>
    <w:rsidRoot w:val="008F11A9"/>
    <w:rsid w:val="0001404C"/>
    <w:rsid w:val="00041992"/>
    <w:rsid w:val="000617CA"/>
    <w:rsid w:val="00076ECC"/>
    <w:rsid w:val="00093337"/>
    <w:rsid w:val="000C5C14"/>
    <w:rsid w:val="000C5FD5"/>
    <w:rsid w:val="000C7F80"/>
    <w:rsid w:val="001156BC"/>
    <w:rsid w:val="00117100"/>
    <w:rsid w:val="001203CD"/>
    <w:rsid w:val="00150DF3"/>
    <w:rsid w:val="001528BF"/>
    <w:rsid w:val="0017339B"/>
    <w:rsid w:val="001A007E"/>
    <w:rsid w:val="00234E7A"/>
    <w:rsid w:val="00280DB0"/>
    <w:rsid w:val="002B5F78"/>
    <w:rsid w:val="002E4522"/>
    <w:rsid w:val="002F0FF2"/>
    <w:rsid w:val="00335A41"/>
    <w:rsid w:val="00340A14"/>
    <w:rsid w:val="00345D9D"/>
    <w:rsid w:val="0035321E"/>
    <w:rsid w:val="00357D6F"/>
    <w:rsid w:val="00364C3B"/>
    <w:rsid w:val="00371F8E"/>
    <w:rsid w:val="003B69D4"/>
    <w:rsid w:val="003C2351"/>
    <w:rsid w:val="0040363B"/>
    <w:rsid w:val="00410BB5"/>
    <w:rsid w:val="0041728A"/>
    <w:rsid w:val="0042371F"/>
    <w:rsid w:val="005022C4"/>
    <w:rsid w:val="00514C3F"/>
    <w:rsid w:val="0051771F"/>
    <w:rsid w:val="00534094"/>
    <w:rsid w:val="00540CE7"/>
    <w:rsid w:val="00543CD9"/>
    <w:rsid w:val="00547373"/>
    <w:rsid w:val="00582102"/>
    <w:rsid w:val="00597D34"/>
    <w:rsid w:val="005A2890"/>
    <w:rsid w:val="005A524D"/>
    <w:rsid w:val="005D3211"/>
    <w:rsid w:val="005E769D"/>
    <w:rsid w:val="005F1359"/>
    <w:rsid w:val="00647FF7"/>
    <w:rsid w:val="006A348E"/>
    <w:rsid w:val="006B5443"/>
    <w:rsid w:val="006C0065"/>
    <w:rsid w:val="007068BC"/>
    <w:rsid w:val="007223E4"/>
    <w:rsid w:val="007235F0"/>
    <w:rsid w:val="007571B1"/>
    <w:rsid w:val="00787408"/>
    <w:rsid w:val="007A50F8"/>
    <w:rsid w:val="007A62BE"/>
    <w:rsid w:val="007B2B18"/>
    <w:rsid w:val="007B39F5"/>
    <w:rsid w:val="007D5E16"/>
    <w:rsid w:val="007D6828"/>
    <w:rsid w:val="008031E0"/>
    <w:rsid w:val="008057DF"/>
    <w:rsid w:val="00816C38"/>
    <w:rsid w:val="00872122"/>
    <w:rsid w:val="00895867"/>
    <w:rsid w:val="008B6F71"/>
    <w:rsid w:val="008F11A9"/>
    <w:rsid w:val="00932D91"/>
    <w:rsid w:val="009535D9"/>
    <w:rsid w:val="00966657"/>
    <w:rsid w:val="00967612"/>
    <w:rsid w:val="009F189E"/>
    <w:rsid w:val="00A075E9"/>
    <w:rsid w:val="00A216E2"/>
    <w:rsid w:val="00A54FA4"/>
    <w:rsid w:val="00A67860"/>
    <w:rsid w:val="00A74BE0"/>
    <w:rsid w:val="00AA2E5F"/>
    <w:rsid w:val="00AD6E86"/>
    <w:rsid w:val="00B36B77"/>
    <w:rsid w:val="00B55A86"/>
    <w:rsid w:val="00B57B19"/>
    <w:rsid w:val="00B66127"/>
    <w:rsid w:val="00B7250E"/>
    <w:rsid w:val="00B81A26"/>
    <w:rsid w:val="00B82C78"/>
    <w:rsid w:val="00B9076A"/>
    <w:rsid w:val="00BC552C"/>
    <w:rsid w:val="00BF455E"/>
    <w:rsid w:val="00C1739B"/>
    <w:rsid w:val="00C21B94"/>
    <w:rsid w:val="00C52067"/>
    <w:rsid w:val="00C63DF7"/>
    <w:rsid w:val="00C676AB"/>
    <w:rsid w:val="00C83F94"/>
    <w:rsid w:val="00C85415"/>
    <w:rsid w:val="00D27784"/>
    <w:rsid w:val="00D31CF6"/>
    <w:rsid w:val="00D902FF"/>
    <w:rsid w:val="00D95E92"/>
    <w:rsid w:val="00DC2937"/>
    <w:rsid w:val="00DF5379"/>
    <w:rsid w:val="00E3159F"/>
    <w:rsid w:val="00E51AF7"/>
    <w:rsid w:val="00E679F6"/>
    <w:rsid w:val="00E67BB3"/>
    <w:rsid w:val="00E809E0"/>
    <w:rsid w:val="00E80A96"/>
    <w:rsid w:val="00E9719F"/>
    <w:rsid w:val="00EA6640"/>
    <w:rsid w:val="00EE200D"/>
    <w:rsid w:val="00F00012"/>
    <w:rsid w:val="00F36044"/>
    <w:rsid w:val="00F617D4"/>
    <w:rsid w:val="00F62D17"/>
    <w:rsid w:val="00FA48A5"/>
    <w:rsid w:val="00FC34E0"/>
    <w:rsid w:val="00FD7F56"/>
    <w:rsid w:val="00FE3CFC"/>
    <w:rsid w:val="00FE4A6C"/>
    <w:rsid w:val="00FF51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C6A138"/>
  <w15:chartTrackingRefBased/>
  <w15:docId w15:val="{307D3AC7-9808-4859-B29B-6BC7021C3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3E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E16"/>
    <w:pPr>
      <w:spacing w:after="0" w:line="240" w:lineRule="auto"/>
      <w:ind w:left="720"/>
      <w:contextualSpacing/>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A216E2"/>
    <w:rPr>
      <w:i/>
      <w:iCs/>
    </w:rPr>
  </w:style>
  <w:style w:type="paragraph" w:customStyle="1" w:styleId="EndNoteBibliographyTitle">
    <w:name w:val="EndNote Bibliography Title"/>
    <w:basedOn w:val="Normal"/>
    <w:link w:val="EndNoteBibliographyTitleChar"/>
    <w:rsid w:val="00816C3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6C38"/>
    <w:rPr>
      <w:rFonts w:ascii="Calibri" w:hAnsi="Calibri" w:cs="Calibri"/>
      <w:noProof/>
    </w:rPr>
  </w:style>
  <w:style w:type="paragraph" w:customStyle="1" w:styleId="EndNoteBibliography">
    <w:name w:val="EndNote Bibliography"/>
    <w:basedOn w:val="Normal"/>
    <w:link w:val="EndNoteBibliographyChar"/>
    <w:rsid w:val="00816C3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6C38"/>
    <w:rPr>
      <w:rFonts w:ascii="Calibri" w:hAnsi="Calibri" w:cs="Calibri"/>
      <w:noProof/>
    </w:rPr>
  </w:style>
  <w:style w:type="character" w:styleId="PlaceholderText">
    <w:name w:val="Placeholder Text"/>
    <w:basedOn w:val="DefaultParagraphFont"/>
    <w:uiPriority w:val="99"/>
    <w:semiHidden/>
    <w:rsid w:val="007A62BE"/>
    <w:rPr>
      <w:color w:val="808080"/>
    </w:rPr>
  </w:style>
  <w:style w:type="character" w:styleId="Hyperlink">
    <w:name w:val="Hyperlink"/>
    <w:basedOn w:val="DefaultParagraphFont"/>
    <w:uiPriority w:val="99"/>
    <w:unhideWhenUsed/>
    <w:rsid w:val="005D3211"/>
    <w:rPr>
      <w:color w:val="0563C1" w:themeColor="hyperlink"/>
      <w:u w:val="single"/>
    </w:rPr>
  </w:style>
  <w:style w:type="character" w:customStyle="1" w:styleId="anchor-text">
    <w:name w:val="anchor-text"/>
    <w:basedOn w:val="DefaultParagraphFont"/>
    <w:rsid w:val="00E809E0"/>
  </w:style>
  <w:style w:type="paragraph" w:styleId="Header">
    <w:name w:val="header"/>
    <w:basedOn w:val="Normal"/>
    <w:link w:val="HeaderChar"/>
    <w:uiPriority w:val="99"/>
    <w:unhideWhenUsed/>
    <w:rsid w:val="001A00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07E"/>
  </w:style>
  <w:style w:type="paragraph" w:styleId="Footer">
    <w:name w:val="footer"/>
    <w:basedOn w:val="Normal"/>
    <w:link w:val="FooterChar"/>
    <w:uiPriority w:val="99"/>
    <w:unhideWhenUsed/>
    <w:rsid w:val="001A00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07E"/>
  </w:style>
  <w:style w:type="character" w:customStyle="1" w:styleId="UnresolvedMention1">
    <w:name w:val="Unresolved Mention1"/>
    <w:basedOn w:val="DefaultParagraphFont"/>
    <w:uiPriority w:val="99"/>
    <w:semiHidden/>
    <w:unhideWhenUsed/>
    <w:rsid w:val="001A007E"/>
    <w:rPr>
      <w:color w:val="605E5C"/>
      <w:shd w:val="clear" w:color="auto" w:fill="E1DFDD"/>
    </w:rPr>
  </w:style>
  <w:style w:type="paragraph" w:styleId="Revision">
    <w:name w:val="Revision"/>
    <w:hidden/>
    <w:uiPriority w:val="99"/>
    <w:semiHidden/>
    <w:rsid w:val="008031E0"/>
    <w:pPr>
      <w:spacing w:after="0" w:line="240" w:lineRule="auto"/>
    </w:pPr>
  </w:style>
  <w:style w:type="paragraph" w:styleId="BalloonText">
    <w:name w:val="Balloon Text"/>
    <w:basedOn w:val="Normal"/>
    <w:link w:val="BalloonTextChar"/>
    <w:uiPriority w:val="99"/>
    <w:semiHidden/>
    <w:unhideWhenUsed/>
    <w:rsid w:val="00FF51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518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704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mo7a.m@mans.edu.e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safaa.alkhayyat@gmail.com" TargetMode="External"/><Relationship Id="rId4" Type="http://schemas.openxmlformats.org/officeDocument/2006/relationships/settings" Target="settings.xml"/><Relationship Id="rId9" Type="http://schemas.openxmlformats.org/officeDocument/2006/relationships/hyperlink" Target="mailto:zahooralhoor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27DBF-FD25-40AC-8468-33DF4B1AD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21880</Words>
  <Characters>117719</Characters>
  <Application>Microsoft Office Word</Application>
  <DocSecurity>0</DocSecurity>
  <Lines>2263</Lines>
  <Paragraphs>10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Mohamed Mamdouh</dc:creator>
  <cp:keywords/>
  <dc:description/>
  <cp:lastModifiedBy>Dr.Mohamed Mamdouh</cp:lastModifiedBy>
  <cp:revision>2</cp:revision>
  <dcterms:created xsi:type="dcterms:W3CDTF">2023-09-07T12:05:00Z</dcterms:created>
  <dcterms:modified xsi:type="dcterms:W3CDTF">2023-09-07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ffbedf89f09c5fe1e700554fcde185bb7f6c1ca11bbb9f13c183e0739a34a5</vt:lpwstr>
  </property>
</Properties>
</file>